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F89BC" w14:textId="0F816639" w:rsidR="00C55AB6" w:rsidRDefault="00C55AB6">
      <w:pPr>
        <w:tabs>
          <w:tab w:val="left" w:pos="8856"/>
        </w:tabs>
        <w:ind w:left="2665"/>
        <w:rPr>
          <w:noProof/>
          <w:sz w:val="20"/>
          <w:lang w:bidi="he-IL"/>
        </w:rPr>
      </w:pPr>
    </w:p>
    <w:p w14:paraId="5B63E1B0" w14:textId="4B731577" w:rsidR="00C55AB6" w:rsidRDefault="00C55AB6">
      <w:pPr>
        <w:tabs>
          <w:tab w:val="left" w:pos="8856"/>
        </w:tabs>
        <w:ind w:left="2665"/>
        <w:rPr>
          <w:noProof/>
          <w:sz w:val="20"/>
          <w:lang w:bidi="he-IL"/>
        </w:rPr>
      </w:pPr>
    </w:p>
    <w:p w14:paraId="21D60876" w14:textId="78D7101B" w:rsidR="00C55AB6" w:rsidRDefault="00C55AB6">
      <w:pPr>
        <w:tabs>
          <w:tab w:val="left" w:pos="8856"/>
        </w:tabs>
        <w:ind w:left="2665"/>
        <w:rPr>
          <w:noProof/>
          <w:sz w:val="20"/>
          <w:lang w:bidi="he-IL"/>
        </w:rPr>
      </w:pPr>
    </w:p>
    <w:p w14:paraId="2B0F6372" w14:textId="6D91D677" w:rsidR="00C55AB6" w:rsidRDefault="00F14EEA">
      <w:pPr>
        <w:tabs>
          <w:tab w:val="left" w:pos="8856"/>
        </w:tabs>
        <w:ind w:left="2665"/>
        <w:rPr>
          <w:noProof/>
          <w:sz w:val="20"/>
          <w:lang w:bidi="he-IL"/>
        </w:rPr>
      </w:pPr>
      <w:r>
        <w:rPr>
          <w:noProof/>
          <w:lang w:bidi="he-IL"/>
        </w:rPr>
        <w:drawing>
          <wp:anchor distT="0" distB="0" distL="114300" distR="114300" simplePos="0" relativeHeight="251655168" behindDoc="0" locked="0" layoutInCell="1" allowOverlap="1" wp14:anchorId="2AE82C47" wp14:editId="55BCE73D">
            <wp:simplePos x="0" y="0"/>
            <wp:positionH relativeFrom="column">
              <wp:posOffset>5297004</wp:posOffset>
            </wp:positionH>
            <wp:positionV relativeFrom="paragraph">
              <wp:posOffset>8890</wp:posOffset>
            </wp:positionV>
            <wp:extent cx="1246588" cy="946150"/>
            <wp:effectExtent l="0" t="0" r="0" b="0"/>
            <wp:wrapNone/>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roject - Logo.PNG"/>
                    <pic:cNvPicPr/>
                  </pic:nvPicPr>
                  <pic:blipFill>
                    <a:blip r:embed="rId8">
                      <a:extLst>
                        <a:ext uri="{28A0092B-C50C-407E-A947-70E740481C1C}">
                          <a14:useLocalDpi xmlns:a14="http://schemas.microsoft.com/office/drawing/2010/main" val="0"/>
                        </a:ext>
                      </a:extLst>
                    </a:blip>
                    <a:stretch>
                      <a:fillRect/>
                    </a:stretch>
                  </pic:blipFill>
                  <pic:spPr>
                    <a:xfrm>
                      <a:off x="0" y="0"/>
                      <a:ext cx="1253219" cy="951183"/>
                    </a:xfrm>
                    <a:prstGeom prst="rect">
                      <a:avLst/>
                    </a:prstGeom>
                  </pic:spPr>
                </pic:pic>
              </a:graphicData>
            </a:graphic>
            <wp14:sizeRelH relativeFrom="margin">
              <wp14:pctWidth>0</wp14:pctWidth>
            </wp14:sizeRelH>
            <wp14:sizeRelV relativeFrom="margin">
              <wp14:pctHeight>0</wp14:pctHeight>
            </wp14:sizeRelV>
          </wp:anchor>
        </w:drawing>
      </w:r>
    </w:p>
    <w:p w14:paraId="0866D852" w14:textId="270F509B" w:rsidR="00C55AB6" w:rsidRDefault="00C55AB6">
      <w:pPr>
        <w:tabs>
          <w:tab w:val="left" w:pos="8856"/>
        </w:tabs>
        <w:ind w:left="2665"/>
        <w:rPr>
          <w:noProof/>
          <w:sz w:val="20"/>
          <w:lang w:bidi="he-IL"/>
        </w:rPr>
      </w:pPr>
    </w:p>
    <w:p w14:paraId="6C857556" w14:textId="3A12DEA7" w:rsidR="00B86AC0" w:rsidRDefault="005E19B3">
      <w:pPr>
        <w:tabs>
          <w:tab w:val="left" w:pos="8856"/>
        </w:tabs>
        <w:ind w:left="2665"/>
        <w:rPr>
          <w:sz w:val="20"/>
          <w:lang w:bidi="he-IL"/>
        </w:rPr>
      </w:pPr>
      <w:r>
        <w:rPr>
          <w:noProof/>
          <w:sz w:val="20"/>
          <w:lang w:bidi="he-IL"/>
        </w:rPr>
        <w:drawing>
          <wp:inline distT="0" distB="0" distL="0" distR="0" wp14:anchorId="709DB7DF" wp14:editId="4AFFE5ED">
            <wp:extent cx="2724567" cy="165735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724567" cy="1657350"/>
                    </a:xfrm>
                    <a:prstGeom prst="rect">
                      <a:avLst/>
                    </a:prstGeom>
                  </pic:spPr>
                </pic:pic>
              </a:graphicData>
            </a:graphic>
          </wp:inline>
        </w:drawing>
      </w:r>
      <w:r>
        <w:rPr>
          <w:sz w:val="20"/>
        </w:rPr>
        <w:tab/>
      </w:r>
    </w:p>
    <w:p w14:paraId="56F3633F" w14:textId="77777777" w:rsidR="00B86AC0" w:rsidRDefault="00B86AC0">
      <w:pPr>
        <w:pStyle w:val="BodyText"/>
        <w:spacing w:before="7"/>
        <w:rPr>
          <w:sz w:val="18"/>
        </w:rPr>
      </w:pPr>
    </w:p>
    <w:p w14:paraId="52333D3B" w14:textId="77777777" w:rsidR="00B86AC0" w:rsidRDefault="005E19B3">
      <w:pPr>
        <w:spacing w:before="90" w:line="513" w:lineRule="auto"/>
        <w:ind w:left="3150" w:right="3865"/>
        <w:jc w:val="center"/>
        <w:rPr>
          <w:sz w:val="24"/>
        </w:rPr>
      </w:pPr>
      <w:r>
        <w:rPr>
          <w:sz w:val="24"/>
        </w:rPr>
        <w:t>Software Engineering Department ORT Braude College</w:t>
      </w:r>
    </w:p>
    <w:p w14:paraId="12C0D601" w14:textId="09A05B33" w:rsidR="00B86AC0" w:rsidRDefault="005E19B3">
      <w:pPr>
        <w:spacing w:before="3"/>
        <w:ind w:left="2033"/>
        <w:rPr>
          <w:sz w:val="24"/>
        </w:rPr>
      </w:pPr>
      <w:r>
        <w:rPr>
          <w:sz w:val="24"/>
        </w:rPr>
        <w:t>Course 617</w:t>
      </w:r>
      <w:r w:rsidR="00E75268">
        <w:rPr>
          <w:sz w:val="24"/>
        </w:rPr>
        <w:t>71</w:t>
      </w:r>
      <w:r w:rsidR="00FF6ACF">
        <w:rPr>
          <w:sz w:val="24"/>
        </w:rPr>
        <w:t xml:space="preserve"> -</w:t>
      </w:r>
      <w:r>
        <w:rPr>
          <w:sz w:val="24"/>
        </w:rPr>
        <w:t xml:space="preserve"> Extended Project in Software Engineering</w:t>
      </w:r>
    </w:p>
    <w:p w14:paraId="0ADEA87A" w14:textId="77777777" w:rsidR="00B86AC0" w:rsidRDefault="00B86AC0">
      <w:pPr>
        <w:pStyle w:val="BodyText"/>
        <w:rPr>
          <w:sz w:val="26"/>
        </w:rPr>
      </w:pPr>
    </w:p>
    <w:p w14:paraId="1AF20812" w14:textId="77777777" w:rsidR="00B86AC0" w:rsidRDefault="00B86AC0">
      <w:pPr>
        <w:pStyle w:val="BodyText"/>
        <w:rPr>
          <w:sz w:val="26"/>
        </w:rPr>
      </w:pPr>
    </w:p>
    <w:p w14:paraId="522C5369" w14:textId="77777777" w:rsidR="00B86AC0" w:rsidRDefault="00B86AC0">
      <w:pPr>
        <w:pStyle w:val="BodyText"/>
        <w:rPr>
          <w:sz w:val="27"/>
        </w:rPr>
      </w:pPr>
    </w:p>
    <w:p w14:paraId="0988B7D1" w14:textId="77777777" w:rsidR="00B86AC0" w:rsidRDefault="00C55AB6" w:rsidP="00C55AB6">
      <w:pPr>
        <w:rPr>
          <w:b/>
          <w:sz w:val="48"/>
        </w:rPr>
      </w:pPr>
      <w:r>
        <w:rPr>
          <w:b/>
          <w:sz w:val="48"/>
        </w:rPr>
        <w:t xml:space="preserve">    Prose Style Transferring Agent Document</w:t>
      </w:r>
      <w:r w:rsidR="00E53CA2">
        <w:rPr>
          <w:b/>
          <w:sz w:val="48"/>
        </w:rPr>
        <w:t xml:space="preserve">     </w:t>
      </w:r>
      <w:r>
        <w:rPr>
          <w:b/>
          <w:sz w:val="48"/>
        </w:rPr>
        <w:t xml:space="preserve"> </w:t>
      </w:r>
    </w:p>
    <w:p w14:paraId="5D008A24" w14:textId="77777777" w:rsidR="00B86AC0" w:rsidRDefault="00B86AC0">
      <w:pPr>
        <w:pStyle w:val="BodyText"/>
        <w:rPr>
          <w:b/>
          <w:sz w:val="52"/>
        </w:rPr>
      </w:pPr>
    </w:p>
    <w:p w14:paraId="78C07046" w14:textId="701A442F" w:rsidR="00B86AC0" w:rsidRDefault="005E19B3">
      <w:pPr>
        <w:spacing w:before="335" w:line="516" w:lineRule="auto"/>
        <w:ind w:left="2053" w:right="3038" w:firstLine="415"/>
        <w:rPr>
          <w:sz w:val="24"/>
        </w:rPr>
      </w:pPr>
      <w:r>
        <w:rPr>
          <w:sz w:val="24"/>
        </w:rPr>
        <w:t>In Partial Fulfillment of the Requirements for Final Project in Software Engineering (Course 617</w:t>
      </w:r>
      <w:r w:rsidR="00E75268">
        <w:rPr>
          <w:sz w:val="24"/>
        </w:rPr>
        <w:t>71</w:t>
      </w:r>
      <w:r>
        <w:rPr>
          <w:sz w:val="24"/>
        </w:rPr>
        <w:t>)</w:t>
      </w:r>
    </w:p>
    <w:p w14:paraId="09A02E89" w14:textId="75C32037" w:rsidR="00B86AC0" w:rsidRDefault="005E19B3" w:rsidP="00C55AB6">
      <w:pPr>
        <w:spacing w:line="272" w:lineRule="exact"/>
        <w:ind w:left="3148" w:right="3865"/>
        <w:jc w:val="center"/>
        <w:rPr>
          <w:sz w:val="24"/>
        </w:rPr>
      </w:pPr>
      <w:r>
        <w:rPr>
          <w:sz w:val="24"/>
        </w:rPr>
        <w:t xml:space="preserve">Karmiel – </w:t>
      </w:r>
      <w:r w:rsidR="00E75268">
        <w:rPr>
          <w:sz w:val="24"/>
        </w:rPr>
        <w:t>January</w:t>
      </w:r>
      <w:r>
        <w:rPr>
          <w:sz w:val="24"/>
        </w:rPr>
        <w:t xml:space="preserve"> 20</w:t>
      </w:r>
      <w:r w:rsidR="00E75268">
        <w:rPr>
          <w:sz w:val="24"/>
        </w:rPr>
        <w:t>20</w:t>
      </w:r>
    </w:p>
    <w:p w14:paraId="6125F00B" w14:textId="77777777" w:rsidR="00B86AC0" w:rsidRDefault="00B86AC0">
      <w:pPr>
        <w:pStyle w:val="BodyText"/>
        <w:rPr>
          <w:sz w:val="26"/>
        </w:rPr>
      </w:pPr>
    </w:p>
    <w:p w14:paraId="0776D1A2" w14:textId="77777777" w:rsidR="00B86AC0" w:rsidRDefault="00B86AC0">
      <w:pPr>
        <w:pStyle w:val="BodyText"/>
        <w:rPr>
          <w:sz w:val="26"/>
        </w:rPr>
      </w:pPr>
    </w:p>
    <w:p w14:paraId="7454DC16" w14:textId="77777777" w:rsidR="00B86AC0" w:rsidRDefault="00B86AC0">
      <w:pPr>
        <w:pStyle w:val="BodyText"/>
        <w:spacing w:before="10"/>
        <w:rPr>
          <w:sz w:val="26"/>
        </w:rPr>
      </w:pPr>
    </w:p>
    <w:p w14:paraId="768C2695" w14:textId="77777777" w:rsidR="00B86AC0" w:rsidRDefault="00C55AB6" w:rsidP="00C55AB6">
      <w:pPr>
        <w:ind w:left="3149" w:right="3865"/>
        <w:jc w:val="center"/>
        <w:rPr>
          <w:sz w:val="24"/>
        </w:rPr>
      </w:pPr>
      <w:r>
        <w:rPr>
          <w:sz w:val="24"/>
        </w:rPr>
        <w:t>Din Golan</w:t>
      </w:r>
      <w:r w:rsidR="005E19B3">
        <w:rPr>
          <w:sz w:val="24"/>
        </w:rPr>
        <w:t xml:space="preserve"> </w:t>
      </w:r>
      <w:r>
        <w:rPr>
          <w:sz w:val="24"/>
        </w:rPr>
        <w:t>203247697</w:t>
      </w:r>
    </w:p>
    <w:p w14:paraId="79B12639" w14:textId="77777777" w:rsidR="00B86AC0" w:rsidRDefault="00B86AC0">
      <w:pPr>
        <w:pStyle w:val="BodyText"/>
        <w:spacing w:before="7"/>
        <w:rPr>
          <w:sz w:val="27"/>
        </w:rPr>
      </w:pPr>
    </w:p>
    <w:p w14:paraId="1C1461E7" w14:textId="77777777" w:rsidR="00B86AC0" w:rsidRDefault="00C55AB6" w:rsidP="00C55AB6">
      <w:pPr>
        <w:spacing w:line="513" w:lineRule="auto"/>
        <w:ind w:left="3150" w:right="3863"/>
        <w:jc w:val="center"/>
        <w:rPr>
          <w:sz w:val="24"/>
        </w:rPr>
      </w:pPr>
      <w:r>
        <w:rPr>
          <w:sz w:val="24"/>
        </w:rPr>
        <w:t>Matan Peer</w:t>
      </w:r>
      <w:r w:rsidR="005E19B3">
        <w:rPr>
          <w:sz w:val="24"/>
        </w:rPr>
        <w:t xml:space="preserve"> </w:t>
      </w:r>
      <w:r>
        <w:rPr>
          <w:sz w:val="24"/>
        </w:rPr>
        <w:t>305186702</w:t>
      </w:r>
      <w:r w:rsidR="005E19B3">
        <w:rPr>
          <w:sz w:val="24"/>
        </w:rPr>
        <w:t xml:space="preserve"> Supervisor:</w:t>
      </w:r>
    </w:p>
    <w:p w14:paraId="54FCA4DF" w14:textId="3EE454D2" w:rsidR="00B86AC0" w:rsidRDefault="002A350C">
      <w:pPr>
        <w:spacing w:before="2"/>
        <w:ind w:left="3150" w:right="3865"/>
        <w:jc w:val="center"/>
        <w:rPr>
          <w:sz w:val="24"/>
        </w:rPr>
      </w:pPr>
      <w:r>
        <w:rPr>
          <w:sz w:val="24"/>
        </w:rPr>
        <w:t>Dr. Dvora Toledano-Kitai</w:t>
      </w:r>
    </w:p>
    <w:p w14:paraId="4C15A9C7" w14:textId="77777777" w:rsidR="00B86AC0" w:rsidRDefault="00B86AC0">
      <w:pPr>
        <w:jc w:val="center"/>
        <w:rPr>
          <w:sz w:val="24"/>
        </w:rPr>
      </w:pPr>
    </w:p>
    <w:p w14:paraId="3A912383" w14:textId="128D9317" w:rsidR="002A350C" w:rsidRDefault="002A350C" w:rsidP="002A350C">
      <w:pPr>
        <w:spacing w:line="513" w:lineRule="auto"/>
        <w:ind w:left="3150" w:right="3863"/>
        <w:jc w:val="center"/>
        <w:rPr>
          <w:sz w:val="24"/>
        </w:rPr>
      </w:pPr>
      <w:r>
        <w:rPr>
          <w:sz w:val="24"/>
        </w:rPr>
        <w:t>Advisor:</w:t>
      </w:r>
    </w:p>
    <w:p w14:paraId="6D0C2550" w14:textId="77777777" w:rsidR="002A350C" w:rsidRDefault="002A350C" w:rsidP="002A350C">
      <w:pPr>
        <w:spacing w:before="2"/>
        <w:ind w:left="3150" w:right="3865"/>
        <w:jc w:val="center"/>
        <w:rPr>
          <w:sz w:val="24"/>
        </w:rPr>
      </w:pPr>
      <w:r>
        <w:rPr>
          <w:sz w:val="24"/>
        </w:rPr>
        <w:t>Prof. Zeev (Vladimir) Volkovich</w:t>
      </w:r>
    </w:p>
    <w:p w14:paraId="2339DBFF" w14:textId="508FDFFF" w:rsidR="002A350C" w:rsidRDefault="002A350C" w:rsidP="002A350C">
      <w:pPr>
        <w:tabs>
          <w:tab w:val="left" w:pos="4683"/>
        </w:tabs>
        <w:rPr>
          <w:sz w:val="24"/>
        </w:rPr>
      </w:pPr>
    </w:p>
    <w:p w14:paraId="7B4DE390" w14:textId="6E9E78DE" w:rsidR="002A350C" w:rsidRPr="002A350C" w:rsidRDefault="002A350C" w:rsidP="002A350C">
      <w:pPr>
        <w:tabs>
          <w:tab w:val="left" w:pos="4683"/>
        </w:tabs>
        <w:rPr>
          <w:sz w:val="24"/>
        </w:rPr>
        <w:sectPr w:rsidR="002A350C" w:rsidRPr="002A350C">
          <w:type w:val="continuous"/>
          <w:pgSz w:w="11910" w:h="16840"/>
          <w:pgMar w:top="160" w:right="300" w:bottom="280" w:left="1300" w:header="720" w:footer="720" w:gutter="0"/>
          <w:cols w:space="720"/>
        </w:sectPr>
      </w:pPr>
      <w:r>
        <w:rPr>
          <w:sz w:val="24"/>
        </w:rPr>
        <w:tab/>
      </w:r>
    </w:p>
    <w:p w14:paraId="7620025F" w14:textId="77777777" w:rsidR="00B86AC0" w:rsidRDefault="005E19B3">
      <w:pPr>
        <w:pStyle w:val="BodyText"/>
        <w:spacing w:before="61"/>
        <w:ind w:left="402"/>
        <w:rPr>
          <w:lang w:bidi="he-IL"/>
        </w:rPr>
      </w:pPr>
      <w:r>
        <w:lastRenderedPageBreak/>
        <w:t>Contents</w:t>
      </w:r>
    </w:p>
    <w:p w14:paraId="4507E87A" w14:textId="77777777" w:rsidR="00B86AC0" w:rsidRDefault="00B86AC0">
      <w:pPr>
        <w:pStyle w:val="BodyText"/>
        <w:spacing w:before="3"/>
        <w:rPr>
          <w:sz w:val="19"/>
        </w:rPr>
      </w:pPr>
    </w:p>
    <w:p w14:paraId="5B6E74CC" w14:textId="77777777" w:rsidR="00B86AC0" w:rsidRDefault="00B86AC0">
      <w:pPr>
        <w:rPr>
          <w:sz w:val="19"/>
        </w:rPr>
        <w:sectPr w:rsidR="00B86AC0">
          <w:footerReference w:type="default" r:id="rId10"/>
          <w:pgSz w:w="11910" w:h="16840"/>
          <w:pgMar w:top="1340" w:right="300" w:bottom="2008" w:left="1300" w:header="0" w:footer="1496" w:gutter="0"/>
          <w:pgNumType w:start="2"/>
          <w:cols w:space="720"/>
        </w:sectPr>
      </w:pPr>
    </w:p>
    <w:sdt>
      <w:sdtPr>
        <w:id w:val="-1412929323"/>
        <w:docPartObj>
          <w:docPartGallery w:val="Table of Contents"/>
          <w:docPartUnique/>
        </w:docPartObj>
      </w:sdtPr>
      <w:sdtContent>
        <w:p w14:paraId="3783A634" w14:textId="74F143D4" w:rsidR="00B86AC0" w:rsidRDefault="005E19B3" w:rsidP="00C051AC">
          <w:pPr>
            <w:pStyle w:val="TOC2"/>
            <w:tabs>
              <w:tab w:val="right" w:leader="dot" w:pos="9180"/>
            </w:tabs>
            <w:spacing w:before="92"/>
            <w:ind w:left="556" w:firstLine="0"/>
          </w:pPr>
          <w:r>
            <w:rPr>
              <w:noProof/>
              <w:lang w:bidi="he-IL"/>
            </w:rPr>
            <w:drawing>
              <wp:anchor distT="0" distB="0" distL="0" distR="0" simplePos="0" relativeHeight="251620352" behindDoc="0" locked="0" layoutInCell="1" allowOverlap="1" wp14:anchorId="3F5CD06C" wp14:editId="56249BF9">
                <wp:simplePos x="0" y="0"/>
                <wp:positionH relativeFrom="page">
                  <wp:posOffset>1050036</wp:posOffset>
                </wp:positionH>
                <wp:positionV relativeFrom="paragraph">
                  <wp:posOffset>89529</wp:posOffset>
                </wp:positionV>
                <wp:extent cx="86106" cy="104394"/>
                <wp:effectExtent l="0" t="0" r="0" b="0"/>
                <wp:wrapNone/>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1" cstate="print"/>
                        <a:stretch>
                          <a:fillRect/>
                        </a:stretch>
                      </pic:blipFill>
                      <pic:spPr>
                        <a:xfrm>
                          <a:off x="0" y="0"/>
                          <a:ext cx="86106" cy="104394"/>
                        </a:xfrm>
                        <a:prstGeom prst="rect">
                          <a:avLst/>
                        </a:prstGeom>
                      </pic:spPr>
                    </pic:pic>
                  </a:graphicData>
                </a:graphic>
              </wp:anchor>
            </w:drawing>
          </w:r>
          <w:hyperlink w:anchor="_bookmark0" w:history="1">
            <w:r>
              <w:t>INTRODUCTION</w:t>
            </w:r>
            <w:r>
              <w:tab/>
            </w:r>
            <w:r w:rsidR="004B4F80">
              <w:t>4</w:t>
            </w:r>
          </w:hyperlink>
        </w:p>
        <w:p w14:paraId="508BE88A" w14:textId="2042147E" w:rsidR="00EB2002" w:rsidRPr="00C051AC" w:rsidRDefault="00814900" w:rsidP="00C051AC">
          <w:pPr>
            <w:pStyle w:val="TOC1"/>
            <w:numPr>
              <w:ilvl w:val="1"/>
              <w:numId w:val="11"/>
            </w:numPr>
            <w:tabs>
              <w:tab w:val="left" w:pos="1217"/>
              <w:tab w:val="left" w:pos="1218"/>
              <w:tab w:val="right" w:leader="dot" w:pos="9180"/>
            </w:tabs>
            <w:spacing w:before="120"/>
            <w:ind w:left="1225" w:hanging="879"/>
          </w:pPr>
          <w:hyperlink w:anchor="_Organization_of_the" w:history="1">
            <w:r w:rsidR="00914776" w:rsidRPr="00C051AC">
              <w:t xml:space="preserve">Organization </w:t>
            </w:r>
            <w:r w:rsidR="00AF6CD2">
              <w:t>of</w:t>
            </w:r>
            <w:r w:rsidR="00914776" w:rsidRPr="00C051AC">
              <w:t xml:space="preserve"> </w:t>
            </w:r>
            <w:r w:rsidR="00AF6CD2">
              <w:t>t</w:t>
            </w:r>
            <w:r w:rsidR="00914776" w:rsidRPr="00C051AC">
              <w:t xml:space="preserve">he </w:t>
            </w:r>
            <w:r w:rsidR="00AF6CD2">
              <w:t>p</w:t>
            </w:r>
            <w:r w:rsidR="00914776" w:rsidRPr="00C051AC">
              <w:t>aper</w:t>
            </w:r>
          </w:hyperlink>
          <w:r w:rsidR="00EB2002" w:rsidRPr="00C051AC">
            <w:tab/>
          </w:r>
          <w:r w:rsidR="004B4F80">
            <w:t>4</w:t>
          </w:r>
        </w:p>
        <w:p w14:paraId="2264D332" w14:textId="62E275C8" w:rsidR="00EB2002" w:rsidRPr="007E4024" w:rsidRDefault="00EB2002" w:rsidP="00EB2002">
          <w:pPr>
            <w:pStyle w:val="TOC1"/>
            <w:tabs>
              <w:tab w:val="left" w:pos="1217"/>
              <w:tab w:val="left" w:pos="1218"/>
              <w:tab w:val="right" w:leader="dot" w:pos="9180"/>
            </w:tabs>
            <w:spacing w:before="146"/>
            <w:ind w:firstLine="0"/>
            <w:rPr>
              <w:sz w:val="10"/>
              <w:szCs w:val="10"/>
            </w:rPr>
          </w:pPr>
        </w:p>
        <w:p w14:paraId="1106EF92" w14:textId="21B2A675" w:rsidR="00B86AC0" w:rsidRDefault="005E19B3" w:rsidP="00C051AC">
          <w:pPr>
            <w:pStyle w:val="TOC2"/>
            <w:tabs>
              <w:tab w:val="right" w:leader="dot" w:pos="9180"/>
            </w:tabs>
            <w:spacing w:before="25"/>
            <w:ind w:left="556" w:firstLine="0"/>
          </w:pPr>
          <w:r>
            <w:rPr>
              <w:noProof/>
              <w:lang w:bidi="he-IL"/>
            </w:rPr>
            <w:drawing>
              <wp:anchor distT="0" distB="0" distL="0" distR="0" simplePos="0" relativeHeight="251621376" behindDoc="0" locked="0" layoutInCell="1" allowOverlap="1" wp14:anchorId="3AFF2CF4" wp14:editId="5580885B">
                <wp:simplePos x="0" y="0"/>
                <wp:positionH relativeFrom="page">
                  <wp:posOffset>1036319</wp:posOffset>
                </wp:positionH>
                <wp:positionV relativeFrom="paragraph">
                  <wp:posOffset>46983</wp:posOffset>
                </wp:positionV>
                <wp:extent cx="99822" cy="104394"/>
                <wp:effectExtent l="0" t="0" r="0" b="0"/>
                <wp:wrapNone/>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2" cstate="print"/>
                        <a:stretch>
                          <a:fillRect/>
                        </a:stretch>
                      </pic:blipFill>
                      <pic:spPr>
                        <a:xfrm>
                          <a:off x="0" y="0"/>
                          <a:ext cx="99822" cy="104394"/>
                        </a:xfrm>
                        <a:prstGeom prst="rect">
                          <a:avLst/>
                        </a:prstGeom>
                      </pic:spPr>
                    </pic:pic>
                  </a:graphicData>
                </a:graphic>
                <wp14:sizeRelH relativeFrom="margin">
                  <wp14:pctWidth>0</wp14:pctWidth>
                </wp14:sizeRelH>
                <wp14:sizeRelV relativeFrom="margin">
                  <wp14:pctHeight>0</wp14:pctHeight>
                </wp14:sizeRelV>
              </wp:anchor>
            </w:drawing>
          </w:r>
          <w:hyperlink w:anchor="_bookmark1" w:history="1">
            <w:r>
              <w:t>BACKGROUN</w:t>
            </w:r>
            <w:r w:rsidR="004C1542">
              <w:t>D</w:t>
            </w:r>
            <w:r>
              <w:tab/>
            </w:r>
            <w:r w:rsidR="004B4F80">
              <w:t>4</w:t>
            </w:r>
          </w:hyperlink>
        </w:p>
        <w:p w14:paraId="522175AD" w14:textId="2979A90D" w:rsidR="00B86AC0" w:rsidRPr="00C051AC" w:rsidRDefault="00814900" w:rsidP="00C051AC">
          <w:pPr>
            <w:pStyle w:val="TOC1"/>
            <w:numPr>
              <w:ilvl w:val="1"/>
              <w:numId w:val="8"/>
            </w:numPr>
            <w:tabs>
              <w:tab w:val="left" w:pos="1217"/>
              <w:tab w:val="left" w:pos="1218"/>
              <w:tab w:val="right" w:leader="dot" w:pos="9180"/>
            </w:tabs>
            <w:spacing w:before="140"/>
            <w:ind w:left="1066" w:hanging="720"/>
          </w:pPr>
          <w:hyperlink w:anchor="_bookmark2" w:history="1">
            <w:r w:rsidR="005E19B3" w:rsidRPr="00C051AC">
              <w:t>Neural Network</w:t>
            </w:r>
            <w:r w:rsidR="005E19B3" w:rsidRPr="00C051AC">
              <w:tab/>
            </w:r>
            <w:r w:rsidR="004B4F80">
              <w:t>4</w:t>
            </w:r>
          </w:hyperlink>
        </w:p>
        <w:p w14:paraId="68AC4C2E" w14:textId="4F276923" w:rsidR="00B86AC0" w:rsidRPr="00C051AC" w:rsidRDefault="00814900" w:rsidP="00C051AC">
          <w:pPr>
            <w:pStyle w:val="TOC1"/>
            <w:numPr>
              <w:ilvl w:val="1"/>
              <w:numId w:val="8"/>
            </w:numPr>
            <w:tabs>
              <w:tab w:val="left" w:pos="1217"/>
              <w:tab w:val="left" w:pos="1218"/>
              <w:tab w:val="right" w:leader="dot" w:pos="9180"/>
            </w:tabs>
            <w:spacing w:before="140"/>
            <w:ind w:left="1060" w:hanging="720"/>
          </w:pPr>
          <w:hyperlink w:anchor="_Recurrent_Neural_Networks" w:history="1">
            <w:r w:rsidR="002C5EAE" w:rsidRPr="00C051AC">
              <w:t>Recurrent</w:t>
            </w:r>
            <w:r w:rsidR="005E19B3" w:rsidRPr="00C051AC">
              <w:rPr>
                <w:spacing w:val="-2"/>
              </w:rPr>
              <w:t xml:space="preserve"> </w:t>
            </w:r>
            <w:r w:rsidR="005E19B3" w:rsidRPr="00C051AC">
              <w:t>Neural</w:t>
            </w:r>
            <w:r w:rsidR="005E19B3" w:rsidRPr="00C051AC">
              <w:rPr>
                <w:spacing w:val="1"/>
              </w:rPr>
              <w:t xml:space="preserve"> </w:t>
            </w:r>
            <w:r w:rsidR="005E19B3" w:rsidRPr="00C051AC">
              <w:t>Network</w:t>
            </w:r>
            <w:r w:rsidR="00A66257">
              <w:t xml:space="preserve"> </w:t>
            </w:r>
            <w:r w:rsidR="005E19B3" w:rsidRPr="00C051AC">
              <w:tab/>
            </w:r>
            <w:r w:rsidR="004B4F80">
              <w:t>5</w:t>
            </w:r>
          </w:hyperlink>
        </w:p>
        <w:p w14:paraId="1574BBB6" w14:textId="25911D99" w:rsidR="000D4182" w:rsidRPr="00C051AC" w:rsidRDefault="00814900" w:rsidP="00C051AC">
          <w:pPr>
            <w:pStyle w:val="TOC2"/>
            <w:numPr>
              <w:ilvl w:val="2"/>
              <w:numId w:val="8"/>
            </w:numPr>
            <w:tabs>
              <w:tab w:val="left" w:pos="1438"/>
              <w:tab w:val="left" w:pos="1439"/>
              <w:tab w:val="right" w:leader="dot" w:pos="9180"/>
            </w:tabs>
            <w:spacing w:before="140"/>
            <w:ind w:left="1435" w:hanging="879"/>
          </w:pPr>
          <w:hyperlink w:anchor="_Bidirectional_RNN" w:history="1">
            <w:r w:rsidR="000D4182" w:rsidRPr="00C051AC">
              <w:t>Bidirectional RNN</w:t>
            </w:r>
            <w:r w:rsidR="000D4182" w:rsidRPr="00C051AC">
              <w:tab/>
            </w:r>
            <w:r w:rsidR="004B4F80">
              <w:t>6</w:t>
            </w:r>
          </w:hyperlink>
        </w:p>
        <w:p w14:paraId="39C34B2B" w14:textId="63B91A00" w:rsidR="000D4182" w:rsidRDefault="00814900" w:rsidP="00C051AC">
          <w:pPr>
            <w:pStyle w:val="TOC2"/>
            <w:numPr>
              <w:ilvl w:val="2"/>
              <w:numId w:val="8"/>
            </w:numPr>
            <w:tabs>
              <w:tab w:val="left" w:pos="1438"/>
              <w:tab w:val="left" w:pos="1439"/>
              <w:tab w:val="right" w:leader="dot" w:pos="9180"/>
            </w:tabs>
            <w:spacing w:before="140"/>
            <w:ind w:left="1435" w:hanging="879"/>
          </w:pPr>
          <w:hyperlink w:anchor="_Deep_RNN" w:history="1">
            <w:r w:rsidR="000D4182" w:rsidRPr="00C051AC">
              <w:t>Deep RNN</w:t>
            </w:r>
            <w:r w:rsidR="00A66257">
              <w:t xml:space="preserve"> </w:t>
            </w:r>
            <w:r w:rsidR="000D4182" w:rsidRPr="00C051AC">
              <w:tab/>
            </w:r>
            <w:r w:rsidR="004B4F80">
              <w:t>6</w:t>
            </w:r>
          </w:hyperlink>
        </w:p>
        <w:p w14:paraId="59E33CB5" w14:textId="5EED7DD6" w:rsidR="004A7828" w:rsidRPr="00C051AC" w:rsidRDefault="00814900" w:rsidP="004A7828">
          <w:pPr>
            <w:pStyle w:val="TOC2"/>
            <w:numPr>
              <w:ilvl w:val="2"/>
              <w:numId w:val="8"/>
            </w:numPr>
            <w:tabs>
              <w:tab w:val="left" w:pos="1438"/>
              <w:tab w:val="left" w:pos="1439"/>
              <w:tab w:val="right" w:leader="dot" w:pos="9180"/>
            </w:tabs>
            <w:spacing w:before="140"/>
            <w:ind w:left="1435" w:hanging="879"/>
          </w:pPr>
          <w:hyperlink w:anchor="_RNN_Parameters" w:history="1">
            <w:r w:rsidR="004A7828">
              <w:t>RNN Parameters</w:t>
            </w:r>
            <w:r w:rsidR="004A7828" w:rsidRPr="00C051AC">
              <w:tab/>
            </w:r>
            <w:r w:rsidR="004B4F80">
              <w:t>6</w:t>
            </w:r>
          </w:hyperlink>
        </w:p>
        <w:p w14:paraId="7D9CD22D" w14:textId="493E6576" w:rsidR="004A7828" w:rsidRPr="00C051AC" w:rsidRDefault="00814900" w:rsidP="004A7828">
          <w:pPr>
            <w:pStyle w:val="TOC2"/>
            <w:numPr>
              <w:ilvl w:val="2"/>
              <w:numId w:val="8"/>
            </w:numPr>
            <w:tabs>
              <w:tab w:val="left" w:pos="1438"/>
              <w:tab w:val="left" w:pos="1439"/>
              <w:tab w:val="right" w:leader="dot" w:pos="9180"/>
            </w:tabs>
            <w:spacing w:before="140"/>
            <w:ind w:left="1435" w:hanging="879"/>
          </w:pPr>
          <w:hyperlink w:anchor="_How_RNN_Memorizes" w:history="1">
            <w:r w:rsidR="004A7828">
              <w:t>How RNN Memorizes</w:t>
            </w:r>
            <w:r w:rsidR="004A7828" w:rsidRPr="00C051AC">
              <w:tab/>
            </w:r>
            <w:r w:rsidR="004B4F80">
              <w:t>7</w:t>
            </w:r>
          </w:hyperlink>
        </w:p>
        <w:p w14:paraId="7EDC061B" w14:textId="7CB3EA4C" w:rsidR="004A7828" w:rsidRPr="00C051AC" w:rsidRDefault="00814900" w:rsidP="004A7828">
          <w:pPr>
            <w:pStyle w:val="TOC2"/>
            <w:numPr>
              <w:ilvl w:val="2"/>
              <w:numId w:val="8"/>
            </w:numPr>
            <w:tabs>
              <w:tab w:val="left" w:pos="1438"/>
              <w:tab w:val="left" w:pos="1439"/>
              <w:tab w:val="right" w:leader="dot" w:pos="9180"/>
            </w:tabs>
            <w:spacing w:before="140"/>
            <w:ind w:left="1435" w:hanging="879"/>
          </w:pPr>
          <w:hyperlink w:anchor="_Multi-Layer_RNN" w:history="1">
            <w:r w:rsidR="004A7828">
              <w:t>Multi-Layer RNN</w:t>
            </w:r>
            <w:r w:rsidR="00A66257">
              <w:t xml:space="preserve"> </w:t>
            </w:r>
            <w:r w:rsidR="004A7828" w:rsidRPr="00C051AC">
              <w:tab/>
            </w:r>
            <w:r w:rsidR="004B4F80">
              <w:t>7</w:t>
            </w:r>
          </w:hyperlink>
        </w:p>
        <w:p w14:paraId="3C69BAE5" w14:textId="1D305EFF" w:rsidR="004C1542" w:rsidRPr="00C051AC" w:rsidRDefault="00814900" w:rsidP="00C051AC">
          <w:pPr>
            <w:pStyle w:val="TOC1"/>
            <w:numPr>
              <w:ilvl w:val="1"/>
              <w:numId w:val="8"/>
            </w:numPr>
            <w:tabs>
              <w:tab w:val="left" w:pos="1217"/>
              <w:tab w:val="left" w:pos="1218"/>
              <w:tab w:val="right" w:leader="dot" w:pos="9180"/>
            </w:tabs>
            <w:spacing w:before="140"/>
            <w:ind w:left="1219"/>
          </w:pPr>
          <w:hyperlink w:anchor="_RNN_Encoder-Decoder" w:history="1">
            <w:r w:rsidR="004C1542" w:rsidRPr="00C051AC">
              <w:t>RNN Encoder-Decoder</w:t>
            </w:r>
          </w:hyperlink>
          <w:r w:rsidR="00A66257">
            <w:t xml:space="preserve"> </w:t>
          </w:r>
          <w:r w:rsidR="004C1542" w:rsidRPr="00C051AC">
            <w:tab/>
          </w:r>
          <w:r w:rsidR="004B4F80">
            <w:t>7</w:t>
          </w:r>
        </w:p>
        <w:p w14:paraId="34F374DA" w14:textId="0A27383A" w:rsidR="00B86AC0" w:rsidRPr="00C051AC" w:rsidRDefault="00814900" w:rsidP="00C051AC">
          <w:pPr>
            <w:pStyle w:val="TOC2"/>
            <w:numPr>
              <w:ilvl w:val="2"/>
              <w:numId w:val="8"/>
            </w:numPr>
            <w:tabs>
              <w:tab w:val="left" w:pos="1438"/>
              <w:tab w:val="left" w:pos="1439"/>
              <w:tab w:val="right" w:leader="dot" w:pos="9180"/>
            </w:tabs>
            <w:spacing w:before="140"/>
            <w:ind w:left="1435" w:hanging="879"/>
          </w:pPr>
          <w:hyperlink w:anchor="_RNN_Encoder" w:history="1">
            <w:r w:rsidR="004C1542" w:rsidRPr="00C051AC">
              <w:t>RNN Encoder</w:t>
            </w:r>
            <w:r w:rsidR="004C1542" w:rsidRPr="00C051AC">
              <w:tab/>
            </w:r>
            <w:r w:rsidR="004B4F80">
              <w:t>8</w:t>
            </w:r>
          </w:hyperlink>
        </w:p>
        <w:p w14:paraId="7AD6977F" w14:textId="54CDCDED" w:rsidR="00B86AC0" w:rsidRPr="00C051AC" w:rsidRDefault="00814900" w:rsidP="00C051AC">
          <w:pPr>
            <w:pStyle w:val="TOC2"/>
            <w:numPr>
              <w:ilvl w:val="2"/>
              <w:numId w:val="8"/>
            </w:numPr>
            <w:tabs>
              <w:tab w:val="left" w:pos="1438"/>
              <w:tab w:val="left" w:pos="1439"/>
              <w:tab w:val="right" w:leader="dot" w:pos="9180"/>
            </w:tabs>
            <w:spacing w:before="140"/>
            <w:ind w:hanging="880"/>
          </w:pPr>
          <w:hyperlink w:anchor="_RNN_Decoder" w:history="1">
            <w:r w:rsidR="004C1542" w:rsidRPr="00C051AC">
              <w:t>RNN Decoder</w:t>
            </w:r>
            <w:r w:rsidR="005E19B3" w:rsidRPr="00C051AC">
              <w:tab/>
            </w:r>
            <w:r w:rsidR="004B4F80">
              <w:t>8</w:t>
            </w:r>
          </w:hyperlink>
        </w:p>
        <w:p w14:paraId="157EEE35" w14:textId="2387FAF7" w:rsidR="00B86AC0" w:rsidRPr="00C051AC" w:rsidRDefault="00814900" w:rsidP="00C051AC">
          <w:pPr>
            <w:pStyle w:val="TOC2"/>
            <w:numPr>
              <w:ilvl w:val="2"/>
              <w:numId w:val="8"/>
            </w:numPr>
            <w:tabs>
              <w:tab w:val="left" w:pos="1438"/>
              <w:tab w:val="left" w:pos="1439"/>
              <w:tab w:val="right" w:leader="dot" w:pos="9180"/>
            </w:tabs>
            <w:spacing w:before="140"/>
            <w:ind w:hanging="880"/>
          </w:pPr>
          <w:hyperlink w:anchor="_Tanh" w:history="1">
            <w:r w:rsidR="004C1542" w:rsidRPr="00C051AC">
              <w:t>Tanh</w:t>
            </w:r>
            <w:r w:rsidR="005E19B3" w:rsidRPr="00C051AC">
              <w:tab/>
            </w:r>
            <w:r w:rsidR="004B4F80">
              <w:t>9</w:t>
            </w:r>
          </w:hyperlink>
        </w:p>
        <w:p w14:paraId="5B7680C1" w14:textId="2D4480AF" w:rsidR="003E26F3" w:rsidRPr="00C051AC" w:rsidRDefault="00814900" w:rsidP="00C051AC">
          <w:pPr>
            <w:pStyle w:val="TOC1"/>
            <w:numPr>
              <w:ilvl w:val="1"/>
              <w:numId w:val="8"/>
            </w:numPr>
            <w:tabs>
              <w:tab w:val="left" w:pos="1217"/>
              <w:tab w:val="left" w:pos="1218"/>
              <w:tab w:val="right" w:leader="dot" w:pos="9180"/>
            </w:tabs>
            <w:spacing w:before="140"/>
          </w:pPr>
          <w:hyperlink w:anchor="_Style_Transfer" w:history="1">
            <w:r w:rsidR="003E26F3" w:rsidRPr="00C051AC">
              <w:t>Style Transfer</w:t>
            </w:r>
            <w:r w:rsidR="003E26F3" w:rsidRPr="00C051AC">
              <w:tab/>
            </w:r>
            <w:r w:rsidR="004B4F80">
              <w:t>9</w:t>
            </w:r>
          </w:hyperlink>
        </w:p>
        <w:p w14:paraId="14B3D4B9" w14:textId="6240DCFD" w:rsidR="003E26F3" w:rsidRPr="00C051AC" w:rsidRDefault="00814900" w:rsidP="00C051AC">
          <w:pPr>
            <w:pStyle w:val="TOC1"/>
            <w:numPr>
              <w:ilvl w:val="1"/>
              <w:numId w:val="8"/>
            </w:numPr>
            <w:tabs>
              <w:tab w:val="left" w:pos="1217"/>
              <w:tab w:val="left" w:pos="1218"/>
              <w:tab w:val="right" w:leader="dot" w:pos="9180"/>
            </w:tabs>
            <w:spacing w:before="140"/>
          </w:pPr>
          <w:hyperlink w:anchor="_Machine_Learning" w:history="1">
            <w:r w:rsidR="003E26F3" w:rsidRPr="00C051AC">
              <w:t>Machine Learning</w:t>
            </w:r>
            <w:r w:rsidR="003E26F3" w:rsidRPr="00C051AC">
              <w:tab/>
            </w:r>
            <w:r w:rsidR="004B4F80">
              <w:t>9</w:t>
            </w:r>
          </w:hyperlink>
        </w:p>
        <w:p w14:paraId="6AA51ED3" w14:textId="33B989D5" w:rsidR="003E26F3" w:rsidRPr="00C051AC" w:rsidRDefault="00814900" w:rsidP="00C051AC">
          <w:pPr>
            <w:pStyle w:val="TOC2"/>
            <w:numPr>
              <w:ilvl w:val="2"/>
              <w:numId w:val="8"/>
            </w:numPr>
            <w:tabs>
              <w:tab w:val="left" w:pos="1438"/>
              <w:tab w:val="left" w:pos="1439"/>
              <w:tab w:val="right" w:leader="dot" w:pos="9180"/>
            </w:tabs>
            <w:spacing w:before="140"/>
            <w:ind w:hanging="880"/>
          </w:pPr>
          <w:hyperlink w:anchor="_Supervised_Learning" w:history="1">
            <w:r w:rsidR="003E26F3" w:rsidRPr="00C051AC">
              <w:t>Supervised Learning</w:t>
            </w:r>
            <w:r w:rsidR="003E26F3" w:rsidRPr="00C051AC">
              <w:tab/>
            </w:r>
            <w:r w:rsidR="004B4F80">
              <w:t>9</w:t>
            </w:r>
          </w:hyperlink>
        </w:p>
        <w:p w14:paraId="6370FBD3" w14:textId="1C04DF5E" w:rsidR="003E26F3" w:rsidRPr="00C051AC" w:rsidRDefault="00814900" w:rsidP="00C051AC">
          <w:pPr>
            <w:pStyle w:val="TOC2"/>
            <w:numPr>
              <w:ilvl w:val="2"/>
              <w:numId w:val="8"/>
            </w:numPr>
            <w:tabs>
              <w:tab w:val="left" w:pos="1438"/>
              <w:tab w:val="left" w:pos="1439"/>
              <w:tab w:val="right" w:leader="dot" w:pos="9180"/>
            </w:tabs>
            <w:spacing w:before="140"/>
            <w:ind w:hanging="880"/>
          </w:pPr>
          <w:hyperlink w:anchor="_Unsupervised_Learning" w:history="1">
            <w:r w:rsidR="003E26F3" w:rsidRPr="00C051AC">
              <w:t>Unsupervised Learning</w:t>
            </w:r>
            <w:r w:rsidR="003E26F3" w:rsidRPr="00C051AC">
              <w:tab/>
            </w:r>
            <w:r w:rsidR="004B4F80">
              <w:t>10</w:t>
            </w:r>
          </w:hyperlink>
        </w:p>
        <w:p w14:paraId="35064A0E" w14:textId="4906A0E4" w:rsidR="000B61B9" w:rsidRPr="00C051AC" w:rsidRDefault="00814900" w:rsidP="00C051AC">
          <w:pPr>
            <w:pStyle w:val="TOC1"/>
            <w:numPr>
              <w:ilvl w:val="1"/>
              <w:numId w:val="8"/>
            </w:numPr>
            <w:tabs>
              <w:tab w:val="left" w:pos="1217"/>
              <w:tab w:val="left" w:pos="1218"/>
              <w:tab w:val="right" w:leader="dot" w:pos="9180"/>
            </w:tabs>
            <w:spacing w:before="140"/>
          </w:pPr>
          <w:hyperlink w:anchor="_Natural_Language_Processing" w:history="1">
            <w:r w:rsidR="000B61B9" w:rsidRPr="00E2382A">
              <w:rPr>
                <w:rStyle w:val="Hyperlink"/>
                <w:color w:val="auto"/>
                <w:u w:val="none"/>
              </w:rPr>
              <w:t>Natural Language Processing</w:t>
            </w:r>
          </w:hyperlink>
          <w:r w:rsidR="000B61B9" w:rsidRPr="00C051AC">
            <w:tab/>
          </w:r>
          <w:r w:rsidR="004B4F80">
            <w:t>10</w:t>
          </w:r>
        </w:p>
        <w:p w14:paraId="2920C6A7" w14:textId="607EC961" w:rsidR="000B61B9" w:rsidRPr="00C051AC" w:rsidRDefault="00814900" w:rsidP="00C051AC">
          <w:pPr>
            <w:pStyle w:val="TOC2"/>
            <w:numPr>
              <w:ilvl w:val="2"/>
              <w:numId w:val="8"/>
            </w:numPr>
            <w:tabs>
              <w:tab w:val="left" w:pos="1438"/>
              <w:tab w:val="left" w:pos="1439"/>
              <w:tab w:val="right" w:leader="dot" w:pos="9180"/>
            </w:tabs>
            <w:spacing w:before="140"/>
            <w:ind w:hanging="880"/>
          </w:pPr>
          <w:hyperlink w:anchor="_Tasks" w:history="1">
            <w:r w:rsidR="000B61B9" w:rsidRPr="00C051AC">
              <w:t>Tasks</w:t>
            </w:r>
            <w:r w:rsidR="000B61B9" w:rsidRPr="00C051AC">
              <w:tab/>
            </w:r>
            <w:r w:rsidR="004B4F80">
              <w:t>10</w:t>
            </w:r>
          </w:hyperlink>
        </w:p>
        <w:p w14:paraId="37D1F4D5" w14:textId="60C18FBB" w:rsidR="003E26F3" w:rsidRPr="00C051AC" w:rsidRDefault="00814900" w:rsidP="00C051AC">
          <w:pPr>
            <w:pStyle w:val="TOC1"/>
            <w:numPr>
              <w:ilvl w:val="1"/>
              <w:numId w:val="8"/>
            </w:numPr>
            <w:tabs>
              <w:tab w:val="left" w:pos="1217"/>
              <w:tab w:val="left" w:pos="1218"/>
              <w:tab w:val="right" w:leader="dot" w:pos="9180"/>
            </w:tabs>
            <w:spacing w:before="140"/>
          </w:pPr>
          <w:hyperlink w:anchor="_Deep_Learning" w:history="1">
            <w:r w:rsidR="003E26F3" w:rsidRPr="00C051AC">
              <w:t>Deep Learning</w:t>
            </w:r>
            <w:r w:rsidR="00A66257">
              <w:t xml:space="preserve"> </w:t>
            </w:r>
            <w:r w:rsidR="003E26F3" w:rsidRPr="00C051AC">
              <w:tab/>
            </w:r>
            <w:r w:rsidR="004B4F80">
              <w:t>11</w:t>
            </w:r>
          </w:hyperlink>
        </w:p>
        <w:p w14:paraId="2B174155" w14:textId="1AA90215" w:rsidR="00B86AC0" w:rsidRPr="00C051AC" w:rsidRDefault="00814900" w:rsidP="00C051AC">
          <w:pPr>
            <w:pStyle w:val="TOC1"/>
            <w:numPr>
              <w:ilvl w:val="1"/>
              <w:numId w:val="8"/>
            </w:numPr>
            <w:tabs>
              <w:tab w:val="left" w:pos="1217"/>
              <w:tab w:val="left" w:pos="1218"/>
              <w:tab w:val="right" w:leader="dot" w:pos="9180"/>
            </w:tabs>
            <w:spacing w:before="140"/>
          </w:pPr>
          <w:hyperlink w:anchor="_Long-short_term_memory" w:history="1">
            <w:r w:rsidR="00C61C95" w:rsidRPr="00C051AC">
              <w:t>Long-</w:t>
            </w:r>
            <w:r w:rsidR="00A72F5E" w:rsidRPr="00C051AC">
              <w:t>S</w:t>
            </w:r>
            <w:r w:rsidR="00C61C95" w:rsidRPr="00C051AC">
              <w:t xml:space="preserve">hort </w:t>
            </w:r>
            <w:r w:rsidR="00A72F5E" w:rsidRPr="00C051AC">
              <w:t>T</w:t>
            </w:r>
            <w:r w:rsidR="00C61C95" w:rsidRPr="00C051AC">
              <w:t xml:space="preserve">erm </w:t>
            </w:r>
            <w:r w:rsidR="00A72F5E" w:rsidRPr="00C051AC">
              <w:t>M</w:t>
            </w:r>
            <w:r w:rsidR="00C61C95" w:rsidRPr="00C051AC">
              <w:t>emory</w:t>
            </w:r>
            <w:r w:rsidR="00A66257">
              <w:t xml:space="preserve"> </w:t>
            </w:r>
            <w:r w:rsidR="005E19B3" w:rsidRPr="00C051AC">
              <w:tab/>
            </w:r>
            <w:r w:rsidR="004B4F80">
              <w:t>11</w:t>
            </w:r>
          </w:hyperlink>
        </w:p>
        <w:p w14:paraId="39DDE63B" w14:textId="5E48671F" w:rsidR="00B86AC0" w:rsidRPr="00C051AC" w:rsidRDefault="00814900" w:rsidP="00C051AC">
          <w:pPr>
            <w:pStyle w:val="TOC1"/>
            <w:numPr>
              <w:ilvl w:val="1"/>
              <w:numId w:val="8"/>
            </w:numPr>
            <w:tabs>
              <w:tab w:val="left" w:pos="1217"/>
              <w:tab w:val="left" w:pos="1218"/>
              <w:tab w:val="right" w:leader="dot" w:pos="9180"/>
            </w:tabs>
            <w:spacing w:before="140"/>
          </w:pPr>
          <w:hyperlink w:anchor="_Sequence_to_sequence" w:history="1">
            <w:r w:rsidR="00C61C95" w:rsidRPr="00C051AC">
              <w:t xml:space="preserve">Sequence to </w:t>
            </w:r>
            <w:r w:rsidR="00A72F5E" w:rsidRPr="00C051AC">
              <w:t>S</w:t>
            </w:r>
            <w:r w:rsidR="00C61C95" w:rsidRPr="00C051AC">
              <w:t>equence</w:t>
            </w:r>
            <w:r w:rsidR="00A66257">
              <w:t xml:space="preserve"> </w:t>
            </w:r>
            <w:r w:rsidR="005E19B3" w:rsidRPr="00C051AC">
              <w:tab/>
            </w:r>
            <w:r w:rsidR="004B4F80">
              <w:t>11</w:t>
            </w:r>
          </w:hyperlink>
        </w:p>
        <w:p w14:paraId="04E1C224" w14:textId="32861E62" w:rsidR="00B86AC0" w:rsidRPr="00C051AC" w:rsidRDefault="00814900" w:rsidP="00C051AC">
          <w:pPr>
            <w:pStyle w:val="TOC2"/>
            <w:numPr>
              <w:ilvl w:val="2"/>
              <w:numId w:val="8"/>
            </w:numPr>
            <w:tabs>
              <w:tab w:val="left" w:pos="1438"/>
              <w:tab w:val="left" w:pos="1439"/>
              <w:tab w:val="right" w:leader="dot" w:pos="9180"/>
            </w:tabs>
            <w:spacing w:before="140"/>
            <w:ind w:hanging="880"/>
          </w:pPr>
          <w:hyperlink w:anchor="_Sequence_to_sequence_1" w:history="1">
            <w:r w:rsidR="00C61C95" w:rsidRPr="00C051AC">
              <w:t xml:space="preserve">Sequence to </w:t>
            </w:r>
            <w:r w:rsidR="00A72F5E" w:rsidRPr="00C051AC">
              <w:t>S</w:t>
            </w:r>
            <w:r w:rsidR="00C61C95" w:rsidRPr="00C051AC">
              <w:t xml:space="preserve">equence </w:t>
            </w:r>
            <w:r w:rsidR="00A72F5E" w:rsidRPr="00C051AC">
              <w:t>L</w:t>
            </w:r>
            <w:r w:rsidR="00C61C95" w:rsidRPr="00C051AC">
              <w:t>earning</w:t>
            </w:r>
            <w:r w:rsidR="005E19B3" w:rsidRPr="00C051AC">
              <w:tab/>
            </w:r>
            <w:r w:rsidR="004B4F80">
              <w:t>12</w:t>
            </w:r>
          </w:hyperlink>
        </w:p>
        <w:p w14:paraId="03D22876" w14:textId="0861EEC5" w:rsidR="00C61C95" w:rsidRPr="00C051AC" w:rsidRDefault="00814900" w:rsidP="00C051AC">
          <w:pPr>
            <w:pStyle w:val="TOC2"/>
            <w:numPr>
              <w:ilvl w:val="2"/>
              <w:numId w:val="8"/>
            </w:numPr>
            <w:tabs>
              <w:tab w:val="left" w:pos="1438"/>
              <w:tab w:val="left" w:pos="1439"/>
              <w:tab w:val="right" w:leader="dot" w:pos="9180"/>
            </w:tabs>
            <w:spacing w:before="140"/>
            <w:ind w:hanging="880"/>
          </w:pPr>
          <w:hyperlink w:anchor="_One-to-many_setting" w:history="1">
            <w:r w:rsidR="00C61C95" w:rsidRPr="00C051AC">
              <w:t>One</w:t>
            </w:r>
            <w:r w:rsidR="00A72F5E" w:rsidRPr="00C051AC">
              <w:t>-</w:t>
            </w:r>
            <w:r w:rsidR="00C61C95" w:rsidRPr="00C051AC">
              <w:t>to</w:t>
            </w:r>
            <w:r w:rsidR="00A72F5E" w:rsidRPr="00C051AC">
              <w:t>-M</w:t>
            </w:r>
            <w:r w:rsidR="00C61C95" w:rsidRPr="00C051AC">
              <w:t>any setting</w:t>
            </w:r>
            <w:r w:rsidR="00A66257">
              <w:t xml:space="preserve"> </w:t>
            </w:r>
            <w:r w:rsidR="00C61C95" w:rsidRPr="00C051AC">
              <w:tab/>
            </w:r>
            <w:r w:rsidR="004B4F80">
              <w:t>12</w:t>
            </w:r>
          </w:hyperlink>
        </w:p>
        <w:p w14:paraId="2FA65D03" w14:textId="2DC1C992" w:rsidR="00C61C95" w:rsidRPr="00C051AC" w:rsidRDefault="00814900" w:rsidP="00C051AC">
          <w:pPr>
            <w:pStyle w:val="TOC2"/>
            <w:numPr>
              <w:ilvl w:val="2"/>
              <w:numId w:val="8"/>
            </w:numPr>
            <w:tabs>
              <w:tab w:val="left" w:pos="1438"/>
              <w:tab w:val="left" w:pos="1439"/>
              <w:tab w:val="right" w:leader="dot" w:pos="9180"/>
            </w:tabs>
            <w:spacing w:before="140"/>
            <w:ind w:hanging="880"/>
          </w:pPr>
          <w:hyperlink w:anchor="_Many-to-one_setting" w:history="1">
            <w:r w:rsidR="00C61C95" w:rsidRPr="00C051AC">
              <w:t>Many</w:t>
            </w:r>
            <w:r w:rsidR="00A72F5E" w:rsidRPr="00C051AC">
              <w:t>-t</w:t>
            </w:r>
            <w:r w:rsidR="00C61C95" w:rsidRPr="00C051AC">
              <w:t>o</w:t>
            </w:r>
            <w:r w:rsidR="00A72F5E" w:rsidRPr="00C051AC">
              <w:t>-O</w:t>
            </w:r>
            <w:r w:rsidR="00C61C95" w:rsidRPr="00C051AC">
              <w:t>ne setting</w:t>
            </w:r>
            <w:r w:rsidR="00C61C95" w:rsidRPr="00C051AC">
              <w:tab/>
            </w:r>
            <w:r w:rsidR="004B4F80">
              <w:t>12</w:t>
            </w:r>
          </w:hyperlink>
        </w:p>
        <w:p w14:paraId="46630D26" w14:textId="32A173DF" w:rsidR="00C61C95" w:rsidRPr="00C051AC" w:rsidRDefault="00814900" w:rsidP="00C051AC">
          <w:pPr>
            <w:pStyle w:val="TOC2"/>
            <w:numPr>
              <w:ilvl w:val="2"/>
              <w:numId w:val="8"/>
            </w:numPr>
            <w:tabs>
              <w:tab w:val="left" w:pos="1438"/>
              <w:tab w:val="left" w:pos="1439"/>
              <w:tab w:val="right" w:leader="dot" w:pos="9180"/>
            </w:tabs>
            <w:spacing w:before="140"/>
            <w:ind w:hanging="880"/>
          </w:pPr>
          <w:hyperlink w:anchor="_Many-to-many_setting" w:history="1">
            <w:r w:rsidR="00C61C95" w:rsidRPr="00C051AC">
              <w:t>Many</w:t>
            </w:r>
            <w:r w:rsidR="00A72F5E" w:rsidRPr="00C051AC">
              <w:t>-t</w:t>
            </w:r>
            <w:r w:rsidR="00C61C95" w:rsidRPr="00C051AC">
              <w:t>o</w:t>
            </w:r>
            <w:r w:rsidR="00A72F5E" w:rsidRPr="00C051AC">
              <w:t>-M</w:t>
            </w:r>
            <w:r w:rsidR="00C61C95" w:rsidRPr="00C051AC">
              <w:t>any setting</w:t>
            </w:r>
            <w:r w:rsidR="00C61C95" w:rsidRPr="00C051AC">
              <w:tab/>
            </w:r>
            <w:r w:rsidR="004B4F80">
              <w:t>13</w:t>
            </w:r>
          </w:hyperlink>
        </w:p>
        <w:p w14:paraId="78B8A20E" w14:textId="703D4630" w:rsidR="00F96712" w:rsidRPr="00C051AC" w:rsidRDefault="00814900" w:rsidP="00C051AC">
          <w:pPr>
            <w:pStyle w:val="TOC2"/>
            <w:numPr>
              <w:ilvl w:val="2"/>
              <w:numId w:val="8"/>
            </w:numPr>
            <w:tabs>
              <w:tab w:val="left" w:pos="1438"/>
              <w:tab w:val="left" w:pos="1439"/>
              <w:tab w:val="right" w:leader="dot" w:pos="9180"/>
            </w:tabs>
            <w:spacing w:before="140"/>
            <w:ind w:hanging="880"/>
          </w:pPr>
          <w:hyperlink w:anchor="_TensorFlow" w:history="1">
            <w:r w:rsidR="009A2B7D" w:rsidRPr="00C051AC">
              <w:rPr>
                <w:rStyle w:val="Hyperlink"/>
                <w:color w:val="auto"/>
                <w:u w:val="none"/>
              </w:rPr>
              <w:t>TensorFlow</w:t>
            </w:r>
          </w:hyperlink>
          <w:r w:rsidR="009A2B7D" w:rsidRPr="00C051AC">
            <w:tab/>
          </w:r>
          <w:r w:rsidR="004B4F80">
            <w:t>13</w:t>
          </w:r>
        </w:p>
        <w:p w14:paraId="63E19E64" w14:textId="56369E40" w:rsidR="00B86AC0" w:rsidRPr="00C051AC" w:rsidRDefault="00814900" w:rsidP="00C051AC">
          <w:pPr>
            <w:pStyle w:val="TOC1"/>
            <w:numPr>
              <w:ilvl w:val="1"/>
              <w:numId w:val="8"/>
            </w:numPr>
            <w:tabs>
              <w:tab w:val="left" w:pos="1217"/>
              <w:tab w:val="left" w:pos="1218"/>
              <w:tab w:val="right" w:leader="dot" w:pos="9180"/>
            </w:tabs>
            <w:spacing w:before="140"/>
          </w:pPr>
          <w:hyperlink w:anchor="_Bilingual_evaluation_understandy" w:history="1">
            <w:r w:rsidR="00C61C95" w:rsidRPr="00C051AC">
              <w:t xml:space="preserve">Bilingual </w:t>
            </w:r>
            <w:r w:rsidR="00A72F5E" w:rsidRPr="00C051AC">
              <w:t>E</w:t>
            </w:r>
            <w:r w:rsidR="00C61C95" w:rsidRPr="00C051AC">
              <w:t xml:space="preserve">valuation </w:t>
            </w:r>
            <w:r w:rsidR="00A72F5E" w:rsidRPr="00C051AC">
              <w:t>U</w:t>
            </w:r>
            <w:r w:rsidR="00C61C95" w:rsidRPr="00C051AC">
              <w:t>nderstandy (BLEU)</w:t>
            </w:r>
            <w:r w:rsidR="00A66257">
              <w:t xml:space="preserve"> </w:t>
            </w:r>
            <w:r w:rsidR="005E19B3" w:rsidRPr="00C051AC">
              <w:tab/>
            </w:r>
            <w:r w:rsidR="004B4F80">
              <w:t>13</w:t>
            </w:r>
          </w:hyperlink>
        </w:p>
        <w:p w14:paraId="61864ED3" w14:textId="731DB85C" w:rsidR="00B86AC0" w:rsidRPr="00C051AC" w:rsidRDefault="00814900" w:rsidP="00C051AC">
          <w:pPr>
            <w:pStyle w:val="TOC2"/>
            <w:numPr>
              <w:ilvl w:val="2"/>
              <w:numId w:val="8"/>
            </w:numPr>
            <w:tabs>
              <w:tab w:val="left" w:pos="1438"/>
              <w:tab w:val="left" w:pos="1439"/>
              <w:tab w:val="right" w:leader="dot" w:pos="9180"/>
            </w:tabs>
            <w:spacing w:before="140"/>
            <w:ind w:hanging="880"/>
          </w:pPr>
          <w:hyperlink w:anchor="_Baseline_of_bilingual" w:history="1">
            <w:r w:rsidR="00C61C95" w:rsidRPr="00C051AC">
              <w:t xml:space="preserve">Baseline of </w:t>
            </w:r>
            <w:r w:rsidR="00A72F5E" w:rsidRPr="00C051AC">
              <w:t>B</w:t>
            </w:r>
            <w:r w:rsidR="00C61C95" w:rsidRPr="00C051AC">
              <w:t xml:space="preserve">ilingual </w:t>
            </w:r>
            <w:r w:rsidR="00A72F5E" w:rsidRPr="00C051AC">
              <w:t>E</w:t>
            </w:r>
            <w:r w:rsidR="00C61C95" w:rsidRPr="00C051AC">
              <w:t xml:space="preserve">valuation </w:t>
            </w:r>
            <w:r w:rsidR="00A72F5E" w:rsidRPr="00C051AC">
              <w:t>U</w:t>
            </w:r>
            <w:r w:rsidR="00C61C95" w:rsidRPr="00C051AC">
              <w:t>nderstandy metrics</w:t>
            </w:r>
            <w:r w:rsidR="00A66257">
              <w:t xml:space="preserve"> </w:t>
            </w:r>
            <w:r w:rsidR="005E19B3" w:rsidRPr="00C051AC">
              <w:tab/>
            </w:r>
            <w:r w:rsidR="004B4F80">
              <w:t>14</w:t>
            </w:r>
          </w:hyperlink>
        </w:p>
        <w:p w14:paraId="42CDD89F" w14:textId="0DE71F1F" w:rsidR="00C61C95" w:rsidRPr="00C051AC" w:rsidRDefault="00814900" w:rsidP="00C051AC">
          <w:pPr>
            <w:pStyle w:val="TOC2"/>
            <w:numPr>
              <w:ilvl w:val="2"/>
              <w:numId w:val="8"/>
            </w:numPr>
            <w:tabs>
              <w:tab w:val="left" w:pos="1438"/>
              <w:tab w:val="left" w:pos="1439"/>
              <w:tab w:val="right" w:leader="dot" w:pos="9180"/>
            </w:tabs>
            <w:spacing w:before="140"/>
            <w:ind w:hanging="880"/>
          </w:pPr>
          <w:hyperlink w:anchor="_Modified_n-gram_precision" w:history="1">
            <w:r w:rsidR="00622197" w:rsidRPr="00C051AC">
              <w:t xml:space="preserve">Modified </w:t>
            </w:r>
            <w:r w:rsidR="00622197" w:rsidRPr="00C051AC">
              <w:rPr>
                <w:i/>
                <w:iCs/>
              </w:rPr>
              <w:t>n</w:t>
            </w:r>
            <w:r w:rsidR="00622197" w:rsidRPr="00C051AC">
              <w:t xml:space="preserve">-gram </w:t>
            </w:r>
            <w:r w:rsidR="00A72F5E" w:rsidRPr="00C051AC">
              <w:t>P</w:t>
            </w:r>
            <w:r w:rsidR="00622197" w:rsidRPr="00C051AC">
              <w:t>recision</w:t>
            </w:r>
          </w:hyperlink>
          <w:r w:rsidR="00C61C95" w:rsidRPr="00C051AC">
            <w:tab/>
          </w:r>
          <w:r w:rsidR="004B4F80">
            <w:t>14</w:t>
          </w:r>
        </w:p>
        <w:p w14:paraId="72DA32DE" w14:textId="514BE641" w:rsidR="00C61C95" w:rsidRPr="00C051AC" w:rsidRDefault="00814900" w:rsidP="00C051AC">
          <w:pPr>
            <w:pStyle w:val="TOC2"/>
            <w:numPr>
              <w:ilvl w:val="2"/>
              <w:numId w:val="8"/>
            </w:numPr>
            <w:tabs>
              <w:tab w:val="left" w:pos="1438"/>
              <w:tab w:val="left" w:pos="1439"/>
              <w:tab w:val="right" w:leader="dot" w:pos="9180"/>
            </w:tabs>
            <w:spacing w:before="140"/>
            <w:ind w:hanging="880"/>
          </w:pPr>
          <w:hyperlink w:anchor="_Modified_n-gram_precision_1" w:history="1">
            <w:r w:rsidR="00622197" w:rsidRPr="00C051AC">
              <w:rPr>
                <w:rStyle w:val="Hyperlink"/>
                <w:color w:val="auto"/>
                <w:u w:val="none"/>
              </w:rPr>
              <w:t xml:space="preserve">Modified </w:t>
            </w:r>
            <w:r w:rsidR="00622197" w:rsidRPr="00C051AC">
              <w:rPr>
                <w:rStyle w:val="Hyperlink"/>
                <w:i/>
                <w:iCs/>
                <w:color w:val="auto"/>
                <w:u w:val="none"/>
              </w:rPr>
              <w:t>n</w:t>
            </w:r>
            <w:r w:rsidR="00622197" w:rsidRPr="00C051AC">
              <w:rPr>
                <w:rStyle w:val="Hyperlink"/>
                <w:i/>
                <w:iCs/>
                <w:color w:val="auto"/>
                <w:u w:val="none"/>
              </w:rPr>
              <w:softHyphen/>
            </w:r>
            <w:r w:rsidR="00622197" w:rsidRPr="00C051AC">
              <w:rPr>
                <w:rStyle w:val="Hyperlink"/>
                <w:color w:val="auto"/>
                <w:u w:val="none"/>
              </w:rPr>
              <w:t xml:space="preserve">-gram </w:t>
            </w:r>
            <w:r w:rsidR="00A72F5E" w:rsidRPr="00C051AC">
              <w:rPr>
                <w:rStyle w:val="Hyperlink"/>
                <w:color w:val="auto"/>
                <w:u w:val="none"/>
              </w:rPr>
              <w:t>P</w:t>
            </w:r>
            <w:r w:rsidR="00622197" w:rsidRPr="00C051AC">
              <w:rPr>
                <w:rStyle w:val="Hyperlink"/>
                <w:color w:val="auto"/>
                <w:u w:val="none"/>
              </w:rPr>
              <w:t>recision on blocks of text</w:t>
            </w:r>
          </w:hyperlink>
          <w:r w:rsidR="00C61C95" w:rsidRPr="00C051AC">
            <w:tab/>
          </w:r>
          <w:r w:rsidR="004B4F80">
            <w:t>14</w:t>
          </w:r>
        </w:p>
        <w:p w14:paraId="1A1FF211" w14:textId="6A994665" w:rsidR="00C61C95" w:rsidRPr="00C051AC" w:rsidRDefault="00814900" w:rsidP="00C051AC">
          <w:pPr>
            <w:pStyle w:val="TOC2"/>
            <w:numPr>
              <w:ilvl w:val="2"/>
              <w:numId w:val="8"/>
            </w:numPr>
            <w:tabs>
              <w:tab w:val="left" w:pos="1438"/>
              <w:tab w:val="left" w:pos="1439"/>
              <w:tab w:val="right" w:leader="dot" w:pos="9180"/>
            </w:tabs>
            <w:spacing w:before="140"/>
            <w:ind w:hanging="880"/>
          </w:pPr>
          <w:hyperlink w:anchor="_Ranking_systems_using" w:history="1">
            <w:r w:rsidR="00622197" w:rsidRPr="00C051AC">
              <w:rPr>
                <w:rStyle w:val="Hyperlink"/>
                <w:color w:val="auto"/>
                <w:u w:val="none"/>
              </w:rPr>
              <w:t xml:space="preserve">Ranking systems using only </w:t>
            </w:r>
            <w:r w:rsidR="00A72F5E" w:rsidRPr="00C051AC">
              <w:rPr>
                <w:rStyle w:val="Hyperlink"/>
                <w:color w:val="auto"/>
                <w:u w:val="none"/>
              </w:rPr>
              <w:t>M</w:t>
            </w:r>
            <w:r w:rsidR="00622197" w:rsidRPr="00C051AC">
              <w:rPr>
                <w:rStyle w:val="Hyperlink"/>
                <w:color w:val="auto"/>
                <w:u w:val="none"/>
              </w:rPr>
              <w:t xml:space="preserve">odified </w:t>
            </w:r>
            <w:r w:rsidR="00622197" w:rsidRPr="00C051AC">
              <w:rPr>
                <w:rStyle w:val="Hyperlink"/>
                <w:i/>
                <w:iCs/>
                <w:color w:val="auto"/>
                <w:u w:val="none"/>
              </w:rPr>
              <w:t>n</w:t>
            </w:r>
            <w:r w:rsidR="00622197" w:rsidRPr="00C051AC">
              <w:rPr>
                <w:rStyle w:val="Hyperlink"/>
                <w:color w:val="auto"/>
                <w:u w:val="none"/>
              </w:rPr>
              <w:t xml:space="preserve">-gram </w:t>
            </w:r>
            <w:r w:rsidR="00A72F5E" w:rsidRPr="00C051AC">
              <w:rPr>
                <w:rStyle w:val="Hyperlink"/>
                <w:color w:val="auto"/>
                <w:u w:val="none"/>
              </w:rPr>
              <w:t>P</w:t>
            </w:r>
            <w:r w:rsidR="00622197" w:rsidRPr="00C051AC">
              <w:rPr>
                <w:rStyle w:val="Hyperlink"/>
                <w:color w:val="auto"/>
                <w:u w:val="none"/>
              </w:rPr>
              <w:t>recision</w:t>
            </w:r>
          </w:hyperlink>
          <w:r w:rsidR="00C61C95" w:rsidRPr="00C051AC">
            <w:tab/>
          </w:r>
          <w:r w:rsidR="004B4F80">
            <w:t>15</w:t>
          </w:r>
        </w:p>
        <w:p w14:paraId="3A9E03A3" w14:textId="5F457C8C" w:rsidR="00AA2262" w:rsidRPr="00C051AC" w:rsidRDefault="00814900" w:rsidP="00C051AC">
          <w:pPr>
            <w:pStyle w:val="TOC2"/>
            <w:numPr>
              <w:ilvl w:val="2"/>
              <w:numId w:val="8"/>
            </w:numPr>
            <w:tabs>
              <w:tab w:val="left" w:pos="1438"/>
              <w:tab w:val="left" w:pos="1439"/>
              <w:tab w:val="right" w:leader="dot" w:pos="9180"/>
            </w:tabs>
            <w:spacing w:before="140"/>
            <w:ind w:hanging="880"/>
          </w:pPr>
          <w:hyperlink w:anchor="_Bilingual_evaluation_understandy_1" w:history="1">
            <w:r w:rsidR="00622197" w:rsidRPr="00C051AC">
              <w:rPr>
                <w:rStyle w:val="Hyperlink"/>
                <w:color w:val="auto"/>
                <w:u w:val="none"/>
              </w:rPr>
              <w:t xml:space="preserve">Bilingual </w:t>
            </w:r>
            <w:r w:rsidR="00A72F5E" w:rsidRPr="00C051AC">
              <w:rPr>
                <w:rStyle w:val="Hyperlink"/>
                <w:color w:val="auto"/>
                <w:u w:val="none"/>
              </w:rPr>
              <w:t>E</w:t>
            </w:r>
            <w:r w:rsidR="00622197" w:rsidRPr="00C051AC">
              <w:rPr>
                <w:rStyle w:val="Hyperlink"/>
                <w:color w:val="auto"/>
                <w:u w:val="none"/>
              </w:rPr>
              <w:t xml:space="preserve">valuation </w:t>
            </w:r>
            <w:r w:rsidR="00A72F5E" w:rsidRPr="00C051AC">
              <w:rPr>
                <w:rStyle w:val="Hyperlink"/>
                <w:color w:val="auto"/>
                <w:u w:val="none"/>
              </w:rPr>
              <w:t>U</w:t>
            </w:r>
            <w:r w:rsidR="00622197" w:rsidRPr="00C051AC">
              <w:rPr>
                <w:rStyle w:val="Hyperlink"/>
                <w:color w:val="auto"/>
                <w:u w:val="none"/>
              </w:rPr>
              <w:t xml:space="preserve">nderstandy </w:t>
            </w:r>
            <w:r w:rsidR="006F1014" w:rsidRPr="00C051AC">
              <w:rPr>
                <w:rStyle w:val="Hyperlink"/>
                <w:color w:val="auto"/>
                <w:u w:val="none"/>
              </w:rPr>
              <w:t>- D</w:t>
            </w:r>
            <w:r w:rsidR="00622197" w:rsidRPr="00C051AC">
              <w:rPr>
                <w:rStyle w:val="Hyperlink"/>
                <w:color w:val="auto"/>
                <w:u w:val="none"/>
              </w:rPr>
              <w:t>etails</w:t>
            </w:r>
          </w:hyperlink>
          <w:r w:rsidR="00C61C95" w:rsidRPr="00C051AC">
            <w:tab/>
          </w:r>
          <w:r w:rsidR="004B4F80">
            <w:t>15</w:t>
          </w:r>
        </w:p>
        <w:p w14:paraId="1C0E7D3D" w14:textId="61F771D4" w:rsidR="007E4024" w:rsidRDefault="00814900" w:rsidP="007E4024">
          <w:pPr>
            <w:pStyle w:val="TOC2"/>
            <w:numPr>
              <w:ilvl w:val="2"/>
              <w:numId w:val="8"/>
            </w:numPr>
            <w:tabs>
              <w:tab w:val="left" w:pos="1438"/>
              <w:tab w:val="left" w:pos="1439"/>
              <w:tab w:val="right" w:leader="dot" w:pos="9180"/>
            </w:tabs>
            <w:spacing w:before="140"/>
            <w:ind w:hanging="880"/>
          </w:pPr>
          <w:hyperlink w:anchor="_Bilingual_evaluation_understandy_2" w:history="1">
            <w:r w:rsidR="00622197" w:rsidRPr="00C051AC">
              <w:rPr>
                <w:rStyle w:val="Hyperlink"/>
                <w:color w:val="auto"/>
                <w:u w:val="none"/>
              </w:rPr>
              <w:t xml:space="preserve">Bilingual </w:t>
            </w:r>
            <w:r w:rsidR="00A72F5E" w:rsidRPr="00C051AC">
              <w:rPr>
                <w:rStyle w:val="Hyperlink"/>
                <w:color w:val="auto"/>
                <w:u w:val="none"/>
              </w:rPr>
              <w:t>E</w:t>
            </w:r>
            <w:r w:rsidR="00622197" w:rsidRPr="00C051AC">
              <w:rPr>
                <w:rStyle w:val="Hyperlink"/>
                <w:color w:val="auto"/>
                <w:u w:val="none"/>
              </w:rPr>
              <w:t xml:space="preserve">valuation </w:t>
            </w:r>
            <w:r w:rsidR="00A72F5E" w:rsidRPr="00C051AC">
              <w:rPr>
                <w:rStyle w:val="Hyperlink"/>
                <w:color w:val="auto"/>
                <w:u w:val="none"/>
              </w:rPr>
              <w:t>U</w:t>
            </w:r>
            <w:r w:rsidR="00622197" w:rsidRPr="00C051AC">
              <w:rPr>
                <w:rStyle w:val="Hyperlink"/>
                <w:color w:val="auto"/>
                <w:u w:val="none"/>
              </w:rPr>
              <w:t xml:space="preserve">nderstandy </w:t>
            </w:r>
            <w:r w:rsidR="006F1014" w:rsidRPr="00C051AC">
              <w:rPr>
                <w:rStyle w:val="Hyperlink"/>
                <w:color w:val="auto"/>
                <w:u w:val="none"/>
              </w:rPr>
              <w:t>- Evaluation</w:t>
            </w:r>
          </w:hyperlink>
          <w:r w:rsidR="00C61C95" w:rsidRPr="00C051AC">
            <w:tab/>
          </w:r>
          <w:r w:rsidR="004B4F80">
            <w:t>16</w:t>
          </w:r>
          <w:r w:rsidR="007E4024">
            <w:br/>
          </w:r>
        </w:p>
        <w:p w14:paraId="4219FAE3" w14:textId="1AFCDCE4" w:rsidR="00B86AC0" w:rsidRDefault="005E19B3">
          <w:pPr>
            <w:pStyle w:val="TOC2"/>
            <w:tabs>
              <w:tab w:val="right" w:leader="dot" w:pos="9180"/>
            </w:tabs>
            <w:spacing w:before="61"/>
            <w:ind w:left="558" w:firstLine="0"/>
          </w:pPr>
          <w:r w:rsidRPr="0017570B">
            <w:rPr>
              <w:noProof/>
              <w:lang w:bidi="he-IL"/>
            </w:rPr>
            <w:drawing>
              <wp:anchor distT="0" distB="0" distL="0" distR="0" simplePos="0" relativeHeight="251622400" behindDoc="0" locked="0" layoutInCell="1" allowOverlap="1" wp14:anchorId="58E12E2B" wp14:editId="3EFBF049">
                <wp:simplePos x="0" y="0"/>
                <wp:positionH relativeFrom="page">
                  <wp:posOffset>1039367</wp:posOffset>
                </wp:positionH>
                <wp:positionV relativeFrom="paragraph">
                  <wp:posOffset>69843</wp:posOffset>
                </wp:positionV>
                <wp:extent cx="96774" cy="104394"/>
                <wp:effectExtent l="0" t="0" r="0" b="0"/>
                <wp:wrapNone/>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3" cstate="print"/>
                        <a:stretch>
                          <a:fillRect/>
                        </a:stretch>
                      </pic:blipFill>
                      <pic:spPr>
                        <a:xfrm>
                          <a:off x="0" y="0"/>
                          <a:ext cx="96774" cy="104394"/>
                        </a:xfrm>
                        <a:prstGeom prst="rect">
                          <a:avLst/>
                        </a:prstGeom>
                      </pic:spPr>
                    </pic:pic>
                  </a:graphicData>
                </a:graphic>
              </wp:anchor>
            </w:drawing>
          </w:r>
          <w:hyperlink w:anchor="_APPROACH_1" w:history="1">
            <w:r w:rsidRPr="0017570B">
              <w:rPr>
                <w:rStyle w:val="Hyperlink"/>
                <w:color w:val="auto"/>
                <w:u w:val="none"/>
              </w:rPr>
              <w:t>A</w:t>
            </w:r>
            <w:r w:rsidR="008D7EA3" w:rsidRPr="0017570B">
              <w:rPr>
                <w:rStyle w:val="Hyperlink"/>
                <w:color w:val="auto"/>
                <w:u w:val="none"/>
              </w:rPr>
              <w:t>PPROACH</w:t>
            </w:r>
          </w:hyperlink>
          <w:r>
            <w:tab/>
          </w:r>
          <w:r w:rsidR="004B4F80">
            <w:t>17</w:t>
          </w:r>
        </w:p>
        <w:p w14:paraId="79BAC01C" w14:textId="2880DFFD" w:rsidR="00B86AC0" w:rsidRPr="00C051AC" w:rsidRDefault="00814900" w:rsidP="00C051AC">
          <w:pPr>
            <w:pStyle w:val="TOC1"/>
            <w:numPr>
              <w:ilvl w:val="1"/>
              <w:numId w:val="28"/>
            </w:numPr>
            <w:tabs>
              <w:tab w:val="left" w:pos="1217"/>
              <w:tab w:val="left" w:pos="1218"/>
              <w:tab w:val="right" w:leader="dot" w:pos="9180"/>
            </w:tabs>
            <w:spacing w:before="140"/>
            <w:ind w:left="907" w:hanging="567"/>
          </w:pPr>
          <w:hyperlink w:anchor="_Architecture" w:history="1">
            <w:r w:rsidR="008D7EA3" w:rsidRPr="00C051AC">
              <w:t>Architecture</w:t>
            </w:r>
            <w:r w:rsidR="00B37CD6" w:rsidRPr="00C051AC">
              <w:rPr>
                <w:rFonts w:ascii="Cambria Math" w:eastAsia="Cambria Math"/>
              </w:rPr>
              <w:t xml:space="preserve"> I</w:t>
            </w:r>
            <w:r w:rsidR="00A66257">
              <w:rPr>
                <w:rFonts w:ascii="Cambria Math" w:eastAsia="Cambria Math"/>
              </w:rPr>
              <w:t xml:space="preserve"> </w:t>
            </w:r>
            <w:r w:rsidR="005E19B3" w:rsidRPr="00C051AC">
              <w:rPr>
                <w:rFonts w:ascii="Cambria Math" w:eastAsia="Cambria Math"/>
              </w:rPr>
              <w:tab/>
            </w:r>
            <w:r w:rsidR="004B4F80">
              <w:t>18</w:t>
            </w:r>
          </w:hyperlink>
        </w:p>
        <w:p w14:paraId="0C68F6B9" w14:textId="5C2592E2" w:rsidR="00B86AC0" w:rsidRPr="00C051AC" w:rsidRDefault="008D7EA3" w:rsidP="00C051AC">
          <w:pPr>
            <w:pStyle w:val="TOC1"/>
            <w:numPr>
              <w:ilvl w:val="2"/>
              <w:numId w:val="28"/>
            </w:numPr>
            <w:tabs>
              <w:tab w:val="left" w:pos="1217"/>
              <w:tab w:val="left" w:pos="1218"/>
              <w:tab w:val="right" w:leader="dot" w:pos="9180"/>
            </w:tabs>
            <w:spacing w:before="140"/>
            <w:ind w:left="1435" w:hanging="879"/>
            <w:rPr>
              <w:rStyle w:val="Hyperlink"/>
              <w:color w:val="auto"/>
              <w:u w:val="none"/>
            </w:rPr>
          </w:pPr>
          <w:r w:rsidRPr="00C051AC">
            <w:fldChar w:fldCharType="begin"/>
          </w:r>
          <w:r w:rsidRPr="00C051AC">
            <w:instrText xml:space="preserve"> HYPERLINK  \l "_Encoder_Model_1" </w:instrText>
          </w:r>
          <w:r w:rsidRPr="00C051AC">
            <w:fldChar w:fldCharType="separate"/>
          </w:r>
          <w:r w:rsidRPr="00C051AC">
            <w:rPr>
              <w:rStyle w:val="Hyperlink"/>
              <w:color w:val="auto"/>
              <w:u w:val="none"/>
            </w:rPr>
            <w:t>Encoder Model</w:t>
          </w:r>
          <w:r w:rsidR="00A66257">
            <w:rPr>
              <w:rStyle w:val="Hyperlink"/>
              <w:color w:val="auto"/>
              <w:u w:val="none"/>
            </w:rPr>
            <w:t xml:space="preserve"> </w:t>
          </w:r>
          <w:r w:rsidR="005E19B3" w:rsidRPr="00C051AC">
            <w:rPr>
              <w:rStyle w:val="Hyperlink"/>
              <w:rFonts w:ascii="Cambria Math" w:eastAsia="Cambria Math"/>
              <w:color w:val="auto"/>
              <w:u w:val="none"/>
            </w:rPr>
            <w:tab/>
          </w:r>
          <w:r w:rsidR="004B4F80">
            <w:rPr>
              <w:rStyle w:val="Hyperlink"/>
              <w:color w:val="auto"/>
              <w:u w:val="none"/>
            </w:rPr>
            <w:t>18</w:t>
          </w:r>
        </w:p>
        <w:p w14:paraId="736A3F12" w14:textId="65A0929E" w:rsidR="00AA2262" w:rsidRPr="00C051AC" w:rsidRDefault="008D7EA3" w:rsidP="00C051AC">
          <w:pPr>
            <w:pStyle w:val="TOC1"/>
            <w:numPr>
              <w:ilvl w:val="2"/>
              <w:numId w:val="28"/>
            </w:numPr>
            <w:tabs>
              <w:tab w:val="left" w:pos="1217"/>
              <w:tab w:val="left" w:pos="1218"/>
              <w:tab w:val="right" w:leader="dot" w:pos="9180"/>
            </w:tabs>
            <w:spacing w:before="140"/>
            <w:ind w:left="1435" w:hanging="879"/>
          </w:pPr>
          <w:r w:rsidRPr="00C051AC">
            <w:fldChar w:fldCharType="end"/>
          </w:r>
          <w:hyperlink w:anchor="_Attention_1" w:history="1">
            <w:r w:rsidRPr="00C051AC">
              <w:t>Attention</w:t>
            </w:r>
            <w:r w:rsidR="00A66257">
              <w:t xml:space="preserve"> </w:t>
            </w:r>
            <w:r w:rsidR="00AA2262" w:rsidRPr="00C051AC">
              <w:rPr>
                <w:rFonts w:ascii="Cambria Math" w:eastAsia="Cambria Math"/>
              </w:rPr>
              <w:tab/>
            </w:r>
            <w:r w:rsidR="004B4F80">
              <w:t>18</w:t>
            </w:r>
          </w:hyperlink>
        </w:p>
        <w:p w14:paraId="4E029990" w14:textId="2FB6B46C" w:rsidR="00AA2262" w:rsidRPr="00C051AC" w:rsidRDefault="00814900" w:rsidP="00C051AC">
          <w:pPr>
            <w:pStyle w:val="TOC1"/>
            <w:numPr>
              <w:ilvl w:val="2"/>
              <w:numId w:val="28"/>
            </w:numPr>
            <w:tabs>
              <w:tab w:val="left" w:pos="1217"/>
              <w:tab w:val="left" w:pos="1218"/>
              <w:tab w:val="right" w:leader="dot" w:pos="9180"/>
            </w:tabs>
            <w:spacing w:before="140"/>
            <w:ind w:left="1435" w:hanging="879"/>
          </w:pPr>
          <w:hyperlink w:anchor="_Pointer_Model" w:history="1">
            <w:r w:rsidR="008D7EA3" w:rsidRPr="00C051AC">
              <w:t>Pointer</w:t>
            </w:r>
            <w:r w:rsidR="00AA2262" w:rsidRPr="00C051AC">
              <w:t xml:space="preserve"> Model</w:t>
            </w:r>
            <w:r w:rsidR="00AA2262" w:rsidRPr="00C051AC">
              <w:rPr>
                <w:rFonts w:ascii="Cambria Math" w:eastAsia="Cambria Math"/>
              </w:rPr>
              <w:tab/>
            </w:r>
            <w:r w:rsidR="004B4F80">
              <w:t>19</w:t>
            </w:r>
          </w:hyperlink>
        </w:p>
        <w:p w14:paraId="19B943C9" w14:textId="5040EBBD" w:rsidR="00AA2262" w:rsidRPr="00C051AC" w:rsidRDefault="00814900" w:rsidP="00C051AC">
          <w:pPr>
            <w:pStyle w:val="TOC1"/>
            <w:numPr>
              <w:ilvl w:val="2"/>
              <w:numId w:val="28"/>
            </w:numPr>
            <w:tabs>
              <w:tab w:val="left" w:pos="1217"/>
              <w:tab w:val="left" w:pos="1218"/>
              <w:tab w:val="right" w:leader="dot" w:pos="9180"/>
            </w:tabs>
            <w:spacing w:before="140"/>
            <w:ind w:left="1435" w:hanging="879"/>
          </w:pPr>
          <w:hyperlink w:anchor="_Decoder_Model_1" w:history="1">
            <w:r w:rsidR="008D7EA3" w:rsidRPr="00C051AC">
              <w:t>Decoder Model</w:t>
            </w:r>
            <w:r w:rsidR="00A66257">
              <w:t xml:space="preserve"> </w:t>
            </w:r>
            <w:r w:rsidR="00AA2262" w:rsidRPr="00C051AC">
              <w:rPr>
                <w:rFonts w:ascii="Cambria Math" w:eastAsia="Cambria Math"/>
              </w:rPr>
              <w:tab/>
            </w:r>
            <w:r w:rsidR="004B4F80">
              <w:t>19</w:t>
            </w:r>
          </w:hyperlink>
        </w:p>
        <w:p w14:paraId="0A8DDB46" w14:textId="5A94A6D9" w:rsidR="008D7EA3" w:rsidRPr="00C051AC" w:rsidRDefault="00814900" w:rsidP="00C051AC">
          <w:pPr>
            <w:pStyle w:val="TOC1"/>
            <w:numPr>
              <w:ilvl w:val="2"/>
              <w:numId w:val="28"/>
            </w:numPr>
            <w:tabs>
              <w:tab w:val="left" w:pos="1217"/>
              <w:tab w:val="left" w:pos="1218"/>
              <w:tab w:val="right" w:leader="dot" w:pos="9180"/>
            </w:tabs>
            <w:spacing w:before="140"/>
            <w:ind w:left="1435" w:hanging="879"/>
          </w:pPr>
          <w:hyperlink w:anchor="_Output_Prediction_1" w:history="1">
            <w:r w:rsidR="008D7EA3" w:rsidRPr="00C051AC">
              <w:t>Output Prediction</w:t>
            </w:r>
            <w:r w:rsidR="008D7EA3" w:rsidRPr="00C051AC">
              <w:rPr>
                <w:rFonts w:ascii="Cambria Math" w:eastAsia="Cambria Math"/>
              </w:rPr>
              <w:tab/>
            </w:r>
            <w:r w:rsidR="004B4F80">
              <w:t>19</w:t>
            </w:r>
          </w:hyperlink>
        </w:p>
        <w:p w14:paraId="542DBBB4" w14:textId="7B1CCDDB" w:rsidR="00B37CD6" w:rsidRPr="00C051AC" w:rsidRDefault="00814900" w:rsidP="00C051AC">
          <w:pPr>
            <w:pStyle w:val="TOC1"/>
            <w:numPr>
              <w:ilvl w:val="1"/>
              <w:numId w:val="28"/>
            </w:numPr>
            <w:tabs>
              <w:tab w:val="left" w:pos="1217"/>
              <w:tab w:val="left" w:pos="1218"/>
              <w:tab w:val="right" w:leader="dot" w:pos="9180"/>
            </w:tabs>
            <w:spacing w:before="140"/>
            <w:ind w:left="907" w:hanging="567"/>
          </w:pPr>
          <w:hyperlink w:anchor="_Architecture_II" w:history="1">
            <w:r w:rsidR="00B37CD6" w:rsidRPr="00C051AC">
              <w:rPr>
                <w:rStyle w:val="Hyperlink"/>
                <w:color w:val="auto"/>
                <w:u w:val="none"/>
              </w:rPr>
              <w:t>Architecture II</w:t>
            </w:r>
          </w:hyperlink>
          <w:r w:rsidR="00B37CD6" w:rsidRPr="00C051AC">
            <w:t xml:space="preserve"> </w:t>
          </w:r>
          <w:r w:rsidR="0016657B" w:rsidRPr="00C051AC">
            <w:tab/>
          </w:r>
          <w:r w:rsidR="004B4F80">
            <w:t>20</w:t>
          </w:r>
        </w:p>
        <w:p w14:paraId="31CDD71F" w14:textId="3B34593F" w:rsidR="00B86AC0" w:rsidRPr="00E2719B" w:rsidRDefault="00E2719B">
          <w:pPr>
            <w:pStyle w:val="TOC2"/>
            <w:tabs>
              <w:tab w:val="right" w:leader="dot" w:pos="9180"/>
            </w:tabs>
            <w:spacing w:before="314"/>
            <w:ind w:left="558" w:firstLine="0"/>
            <w:rPr>
              <w:rStyle w:val="Hyperlink"/>
              <w:color w:val="auto"/>
              <w:u w:val="none"/>
            </w:rPr>
          </w:pPr>
          <w:r>
            <w:fldChar w:fldCharType="begin"/>
          </w:r>
          <w:r>
            <w:instrText xml:space="preserve"> HYPERLINK  \l "_EXPECTED_RESULT" </w:instrText>
          </w:r>
          <w:r>
            <w:fldChar w:fldCharType="separate"/>
          </w:r>
          <w:r w:rsidR="005E19B3" w:rsidRPr="00E2719B">
            <w:rPr>
              <w:rStyle w:val="Hyperlink"/>
              <w:noProof/>
              <w:color w:val="auto"/>
              <w:u w:val="none"/>
              <w:lang w:bidi="he-IL"/>
            </w:rPr>
            <w:drawing>
              <wp:anchor distT="0" distB="0" distL="0" distR="0" simplePos="0" relativeHeight="251629568" behindDoc="0" locked="0" layoutInCell="1" allowOverlap="1" wp14:anchorId="2A674220" wp14:editId="623E0991">
                <wp:simplePos x="0" y="0"/>
                <wp:positionH relativeFrom="page">
                  <wp:posOffset>1036319</wp:posOffset>
                </wp:positionH>
                <wp:positionV relativeFrom="paragraph">
                  <wp:posOffset>230498</wp:posOffset>
                </wp:positionV>
                <wp:extent cx="99822" cy="104394"/>
                <wp:effectExtent l="0" t="0" r="0" b="0"/>
                <wp:wrapNone/>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4" cstate="print"/>
                        <a:stretch>
                          <a:fillRect/>
                        </a:stretch>
                      </pic:blipFill>
                      <pic:spPr>
                        <a:xfrm>
                          <a:off x="0" y="0"/>
                          <a:ext cx="99822" cy="104394"/>
                        </a:xfrm>
                        <a:prstGeom prst="rect">
                          <a:avLst/>
                        </a:prstGeom>
                      </pic:spPr>
                    </pic:pic>
                  </a:graphicData>
                </a:graphic>
              </wp:anchor>
            </w:drawing>
          </w:r>
          <w:r w:rsidR="005E19B3" w:rsidRPr="00E2719B">
            <w:rPr>
              <w:rStyle w:val="Hyperlink"/>
              <w:color w:val="auto"/>
              <w:u w:val="none"/>
            </w:rPr>
            <w:t>EXPECTED</w:t>
          </w:r>
          <w:r w:rsidR="005E19B3" w:rsidRPr="00E2719B">
            <w:rPr>
              <w:rStyle w:val="Hyperlink"/>
              <w:color w:val="auto"/>
              <w:spacing w:val="-2"/>
              <w:u w:val="none"/>
            </w:rPr>
            <w:t xml:space="preserve"> </w:t>
          </w:r>
          <w:r w:rsidR="005E19B3" w:rsidRPr="00E2719B">
            <w:rPr>
              <w:rStyle w:val="Hyperlink"/>
              <w:color w:val="auto"/>
              <w:u w:val="none"/>
            </w:rPr>
            <w:t>RESULTS</w:t>
          </w:r>
          <w:r w:rsidR="005E19B3" w:rsidRPr="00E2719B">
            <w:rPr>
              <w:rStyle w:val="Hyperlink"/>
              <w:color w:val="auto"/>
              <w:u w:val="none"/>
            </w:rPr>
            <w:tab/>
          </w:r>
          <w:r w:rsidR="004B4F80">
            <w:rPr>
              <w:rStyle w:val="Hyperlink"/>
              <w:color w:val="auto"/>
              <w:u w:val="none"/>
            </w:rPr>
            <w:t>21</w:t>
          </w:r>
          <w:r w:rsidR="00EB2002" w:rsidRPr="00E2719B">
            <w:rPr>
              <w:rStyle w:val="Hyperlink"/>
              <w:color w:val="auto"/>
              <w:u w:val="none"/>
            </w:rPr>
            <w:br/>
          </w:r>
        </w:p>
        <w:p w14:paraId="40C297C7" w14:textId="4140E756" w:rsidR="00B86AC0" w:rsidRDefault="00E2719B">
          <w:pPr>
            <w:pStyle w:val="TOC2"/>
            <w:tabs>
              <w:tab w:val="right" w:leader="dot" w:pos="9180"/>
            </w:tabs>
            <w:spacing w:before="26"/>
            <w:ind w:left="558" w:firstLine="0"/>
          </w:pPr>
          <w:r>
            <w:fldChar w:fldCharType="end"/>
          </w:r>
          <w:r w:rsidR="005E19B3" w:rsidRPr="002E593A">
            <w:rPr>
              <w:noProof/>
              <w:lang w:bidi="he-IL"/>
            </w:rPr>
            <w:drawing>
              <wp:anchor distT="0" distB="0" distL="0" distR="0" simplePos="0" relativeHeight="251631616" behindDoc="0" locked="0" layoutInCell="1" allowOverlap="1" wp14:anchorId="4F4EDDE4" wp14:editId="0101F2D8">
                <wp:simplePos x="0" y="0"/>
                <wp:positionH relativeFrom="page">
                  <wp:posOffset>1040891</wp:posOffset>
                </wp:positionH>
                <wp:positionV relativeFrom="paragraph">
                  <wp:posOffset>50667</wp:posOffset>
                </wp:positionV>
                <wp:extent cx="95250" cy="101346"/>
                <wp:effectExtent l="0" t="0" r="0" b="0"/>
                <wp:wrapNone/>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5" cstate="print"/>
                        <a:stretch>
                          <a:fillRect/>
                        </a:stretch>
                      </pic:blipFill>
                      <pic:spPr>
                        <a:xfrm>
                          <a:off x="0" y="0"/>
                          <a:ext cx="95250" cy="101346"/>
                        </a:xfrm>
                        <a:prstGeom prst="rect">
                          <a:avLst/>
                        </a:prstGeom>
                      </pic:spPr>
                    </pic:pic>
                  </a:graphicData>
                </a:graphic>
              </wp:anchor>
            </w:drawing>
          </w:r>
          <w:hyperlink w:anchor="_SOFTWARE_ENGINEERING_DOCUMENTATION" w:history="1">
            <w:r w:rsidR="005E19B3" w:rsidRPr="002E593A">
              <w:rPr>
                <w:rStyle w:val="Hyperlink"/>
                <w:color w:val="auto"/>
                <w:u w:val="none"/>
              </w:rPr>
              <w:t>SOFTWARE</w:t>
            </w:r>
            <w:r w:rsidR="005E19B3" w:rsidRPr="002E593A">
              <w:rPr>
                <w:rStyle w:val="Hyperlink"/>
                <w:color w:val="auto"/>
                <w:spacing w:val="-1"/>
                <w:u w:val="none"/>
              </w:rPr>
              <w:t xml:space="preserve"> </w:t>
            </w:r>
            <w:r w:rsidR="005E19B3" w:rsidRPr="002E593A">
              <w:rPr>
                <w:rStyle w:val="Hyperlink"/>
                <w:color w:val="auto"/>
                <w:u w:val="none"/>
              </w:rPr>
              <w:t>ENGINEERING</w:t>
            </w:r>
            <w:r w:rsidR="005E19B3" w:rsidRPr="002E593A">
              <w:rPr>
                <w:rStyle w:val="Hyperlink"/>
                <w:color w:val="auto"/>
                <w:spacing w:val="-1"/>
                <w:u w:val="none"/>
              </w:rPr>
              <w:t xml:space="preserve"> </w:t>
            </w:r>
            <w:r w:rsidR="005E19B3" w:rsidRPr="002E593A">
              <w:rPr>
                <w:rStyle w:val="Hyperlink"/>
                <w:color w:val="auto"/>
                <w:u w:val="none"/>
              </w:rPr>
              <w:t>DOCUMENTATION</w:t>
            </w:r>
          </w:hyperlink>
          <w:r w:rsidR="005E19B3">
            <w:tab/>
          </w:r>
          <w:r w:rsidR="004B4F80">
            <w:t>21</w:t>
          </w:r>
        </w:p>
        <w:p w14:paraId="04458D21" w14:textId="30DAAD8E" w:rsidR="00B86AC0" w:rsidRPr="00C051AC" w:rsidRDefault="00814900" w:rsidP="00C051AC">
          <w:pPr>
            <w:pStyle w:val="TOC1"/>
            <w:numPr>
              <w:ilvl w:val="1"/>
              <w:numId w:val="5"/>
            </w:numPr>
            <w:tabs>
              <w:tab w:val="left" w:pos="1217"/>
              <w:tab w:val="left" w:pos="1218"/>
              <w:tab w:val="right" w:leader="dot" w:pos="9180"/>
            </w:tabs>
            <w:spacing w:before="140"/>
          </w:pPr>
          <w:hyperlink w:anchor="_bookmark37" w:history="1">
            <w:r w:rsidR="005E19B3" w:rsidRPr="00C051AC">
              <w:t>Use Case</w:t>
            </w:r>
            <w:r w:rsidR="005E19B3" w:rsidRPr="00C051AC">
              <w:tab/>
            </w:r>
            <w:r w:rsidR="004B4F80">
              <w:t>21</w:t>
            </w:r>
          </w:hyperlink>
        </w:p>
        <w:p w14:paraId="7B43EAAD" w14:textId="210F1D70" w:rsidR="00B86AC0" w:rsidRPr="00C051AC" w:rsidRDefault="00814900" w:rsidP="00C051AC">
          <w:pPr>
            <w:pStyle w:val="TOC1"/>
            <w:numPr>
              <w:ilvl w:val="1"/>
              <w:numId w:val="5"/>
            </w:numPr>
            <w:tabs>
              <w:tab w:val="left" w:pos="1217"/>
              <w:tab w:val="left" w:pos="1218"/>
              <w:tab w:val="right" w:leader="dot" w:pos="9180"/>
            </w:tabs>
            <w:spacing w:before="140"/>
          </w:pPr>
          <w:hyperlink w:anchor="_bookmark38" w:history="1">
            <w:r w:rsidR="005E19B3" w:rsidRPr="00C051AC">
              <w:t>Class Diagram</w:t>
            </w:r>
            <w:r w:rsidR="005E19B3" w:rsidRPr="00C051AC">
              <w:tab/>
            </w:r>
            <w:r w:rsidR="004B4F80">
              <w:t>23</w:t>
            </w:r>
          </w:hyperlink>
        </w:p>
        <w:p w14:paraId="778ED7D2" w14:textId="2040EEC7" w:rsidR="00B86AC0" w:rsidRPr="00C051AC" w:rsidRDefault="00814900" w:rsidP="00C051AC">
          <w:pPr>
            <w:pStyle w:val="TOC1"/>
            <w:numPr>
              <w:ilvl w:val="1"/>
              <w:numId w:val="5"/>
            </w:numPr>
            <w:tabs>
              <w:tab w:val="left" w:pos="1217"/>
              <w:tab w:val="left" w:pos="1218"/>
              <w:tab w:val="right" w:leader="dot" w:pos="9180"/>
            </w:tabs>
            <w:spacing w:before="140"/>
          </w:pPr>
          <w:hyperlink w:anchor="_bookmark39" w:history="1">
            <w:r w:rsidR="005E19B3" w:rsidRPr="00C051AC">
              <w:t>Sequence Diagra</w:t>
            </w:r>
            <w:r w:rsidR="00A66257">
              <w:t>m</w:t>
            </w:r>
            <w:r w:rsidR="005E19B3" w:rsidRPr="00C051AC">
              <w:tab/>
            </w:r>
            <w:r w:rsidR="004B4F80">
              <w:t>24</w:t>
            </w:r>
          </w:hyperlink>
        </w:p>
        <w:p w14:paraId="3DFA7F90" w14:textId="1527148A" w:rsidR="00B86AC0" w:rsidRPr="00C051AC" w:rsidRDefault="00814900" w:rsidP="00C051AC">
          <w:pPr>
            <w:pStyle w:val="TOC1"/>
            <w:numPr>
              <w:ilvl w:val="1"/>
              <w:numId w:val="5"/>
            </w:numPr>
            <w:tabs>
              <w:tab w:val="left" w:pos="1217"/>
              <w:tab w:val="left" w:pos="1218"/>
              <w:tab w:val="right" w:leader="dot" w:pos="9180"/>
            </w:tabs>
            <w:spacing w:before="140"/>
          </w:pPr>
          <w:hyperlink w:anchor="_User_Interface" w:history="1">
            <w:r w:rsidR="005E19B3" w:rsidRPr="00C051AC">
              <w:t>User</w:t>
            </w:r>
            <w:r w:rsidR="005E19B3" w:rsidRPr="00C051AC">
              <w:rPr>
                <w:spacing w:val="-1"/>
              </w:rPr>
              <w:t xml:space="preserve"> </w:t>
            </w:r>
            <w:r w:rsidR="005E19B3" w:rsidRPr="00C051AC">
              <w:t>Interface</w:t>
            </w:r>
            <w:r w:rsidR="005E19B3" w:rsidRPr="00C051AC">
              <w:tab/>
            </w:r>
            <w:r w:rsidR="004B4F80">
              <w:t>24</w:t>
            </w:r>
          </w:hyperlink>
        </w:p>
        <w:p w14:paraId="4DFC7CEC" w14:textId="09142687" w:rsidR="00B86AC0" w:rsidRPr="00C051AC" w:rsidRDefault="00814900" w:rsidP="00C051AC">
          <w:pPr>
            <w:pStyle w:val="TOC2"/>
            <w:numPr>
              <w:ilvl w:val="2"/>
              <w:numId w:val="5"/>
            </w:numPr>
            <w:tabs>
              <w:tab w:val="left" w:pos="1438"/>
              <w:tab w:val="left" w:pos="1439"/>
              <w:tab w:val="right" w:leader="dot" w:pos="9180"/>
            </w:tabs>
            <w:spacing w:before="140"/>
            <w:ind w:hanging="880"/>
          </w:pPr>
          <w:hyperlink w:anchor="_Windows" w:history="1">
            <w:r w:rsidR="005E19B3" w:rsidRPr="00C051AC">
              <w:t>Windows</w:t>
            </w:r>
            <w:r w:rsidR="005E19B3" w:rsidRPr="00C051AC">
              <w:tab/>
            </w:r>
            <w:r w:rsidR="004B4F80">
              <w:t>24</w:t>
            </w:r>
          </w:hyperlink>
        </w:p>
        <w:p w14:paraId="6A5139C1" w14:textId="4433C09A" w:rsidR="00B86AC0" w:rsidRPr="00C051AC" w:rsidRDefault="00814900" w:rsidP="00C051AC">
          <w:pPr>
            <w:pStyle w:val="TOC2"/>
            <w:numPr>
              <w:ilvl w:val="2"/>
              <w:numId w:val="5"/>
            </w:numPr>
            <w:tabs>
              <w:tab w:val="left" w:pos="1438"/>
              <w:tab w:val="left" w:pos="1439"/>
              <w:tab w:val="right" w:leader="dot" w:pos="9180"/>
            </w:tabs>
            <w:spacing w:before="140"/>
            <w:ind w:hanging="880"/>
          </w:pPr>
          <w:hyperlink w:anchor="_Errors_and_alerts" w:history="1">
            <w:r w:rsidR="005E19B3" w:rsidRPr="00C051AC">
              <w:t xml:space="preserve">Errors and </w:t>
            </w:r>
            <w:r w:rsidR="005E19B3" w:rsidRPr="00C051AC">
              <w:t>a</w:t>
            </w:r>
            <w:r w:rsidR="005E19B3" w:rsidRPr="00C051AC">
              <w:t>lerts</w:t>
            </w:r>
            <w:r w:rsidR="005E19B3" w:rsidRPr="00C051AC">
              <w:tab/>
            </w:r>
            <w:r w:rsidR="00485C24">
              <w:t>30</w:t>
            </w:r>
          </w:hyperlink>
        </w:p>
        <w:p w14:paraId="4921A104" w14:textId="4E7721CD" w:rsidR="00B86AC0" w:rsidRPr="00C051AC" w:rsidRDefault="00814900" w:rsidP="00C051AC">
          <w:pPr>
            <w:pStyle w:val="TOC1"/>
            <w:numPr>
              <w:ilvl w:val="1"/>
              <w:numId w:val="5"/>
            </w:numPr>
            <w:tabs>
              <w:tab w:val="left" w:pos="1217"/>
              <w:tab w:val="left" w:pos="1218"/>
              <w:tab w:val="right" w:leader="dot" w:pos="9180"/>
            </w:tabs>
            <w:spacing w:before="140"/>
          </w:pPr>
          <w:hyperlink w:anchor="_5.5._Testing_Plan" w:history="1">
            <w:r w:rsidR="005E19B3" w:rsidRPr="00C051AC">
              <w:t>Testing</w:t>
            </w:r>
            <w:r w:rsidR="005E19B3" w:rsidRPr="00C051AC">
              <w:rPr>
                <w:spacing w:val="-3"/>
              </w:rPr>
              <w:t xml:space="preserve"> </w:t>
            </w:r>
            <w:r w:rsidR="005E19B3" w:rsidRPr="00C051AC">
              <w:t>Plan</w:t>
            </w:r>
            <w:r w:rsidR="005E19B3" w:rsidRPr="00C051AC">
              <w:tab/>
            </w:r>
            <w:r w:rsidR="004B4F80">
              <w:t>3</w:t>
            </w:r>
            <w:r w:rsidR="00485C24">
              <w:t>2</w:t>
            </w:r>
          </w:hyperlink>
        </w:p>
        <w:p w14:paraId="05C20929" w14:textId="5AAA7D35" w:rsidR="00A66257" w:rsidRDefault="005E19B3">
          <w:pPr>
            <w:pStyle w:val="TOC2"/>
            <w:tabs>
              <w:tab w:val="right" w:leader="dot" w:pos="9180"/>
            </w:tabs>
            <w:ind w:left="558" w:firstLine="0"/>
          </w:pPr>
          <w:r>
            <w:rPr>
              <w:noProof/>
              <w:lang w:bidi="he-IL"/>
            </w:rPr>
            <w:drawing>
              <wp:anchor distT="0" distB="0" distL="0" distR="0" simplePos="0" relativeHeight="251634688" behindDoc="0" locked="0" layoutInCell="1" allowOverlap="1" wp14:anchorId="57E45F69" wp14:editId="42CE02EA">
                <wp:simplePos x="0" y="0"/>
                <wp:positionH relativeFrom="page">
                  <wp:posOffset>1039367</wp:posOffset>
                </wp:positionH>
                <wp:positionV relativeFrom="paragraph">
                  <wp:posOffset>229483</wp:posOffset>
                </wp:positionV>
                <wp:extent cx="96774" cy="104394"/>
                <wp:effectExtent l="0" t="0" r="0" b="0"/>
                <wp:wrapNone/>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6" cstate="print"/>
                        <a:stretch>
                          <a:fillRect/>
                        </a:stretch>
                      </pic:blipFill>
                      <pic:spPr>
                        <a:xfrm>
                          <a:off x="0" y="0"/>
                          <a:ext cx="96774" cy="104394"/>
                        </a:xfrm>
                        <a:prstGeom prst="rect">
                          <a:avLst/>
                        </a:prstGeom>
                      </pic:spPr>
                    </pic:pic>
                  </a:graphicData>
                </a:graphic>
              </wp:anchor>
            </w:drawing>
          </w:r>
          <w:hyperlink w:anchor="_RESULTS_AND_CONCLUSIONS" w:history="1">
            <w:r w:rsidR="00A66257">
              <w:t>RESULTS AND CONCLUSIONS</w:t>
            </w:r>
            <w:r>
              <w:tab/>
            </w:r>
            <w:r w:rsidR="004B4F80">
              <w:t>3</w:t>
            </w:r>
            <w:r w:rsidR="00485C24">
              <w:t>3</w:t>
            </w:r>
          </w:hyperlink>
        </w:p>
        <w:p w14:paraId="69CC1C15" w14:textId="77777777" w:rsidR="00A66257" w:rsidRPr="00A66257" w:rsidRDefault="00A66257" w:rsidP="00A66257">
          <w:pPr>
            <w:pStyle w:val="ListParagraph"/>
            <w:numPr>
              <w:ilvl w:val="0"/>
              <w:numId w:val="32"/>
            </w:numPr>
            <w:tabs>
              <w:tab w:val="left" w:pos="1217"/>
              <w:tab w:val="left" w:pos="1218"/>
              <w:tab w:val="right" w:leader="dot" w:pos="9180"/>
            </w:tabs>
            <w:spacing w:before="140"/>
            <w:rPr>
              <w:vanish/>
            </w:rPr>
          </w:pPr>
        </w:p>
        <w:p w14:paraId="7AE390A5" w14:textId="77777777" w:rsidR="00A66257" w:rsidRPr="00A66257" w:rsidRDefault="00A66257" w:rsidP="00A66257">
          <w:pPr>
            <w:pStyle w:val="ListParagraph"/>
            <w:numPr>
              <w:ilvl w:val="0"/>
              <w:numId w:val="32"/>
            </w:numPr>
            <w:tabs>
              <w:tab w:val="left" w:pos="1217"/>
              <w:tab w:val="left" w:pos="1218"/>
              <w:tab w:val="right" w:leader="dot" w:pos="9180"/>
            </w:tabs>
            <w:spacing w:before="140"/>
            <w:rPr>
              <w:vanish/>
            </w:rPr>
          </w:pPr>
        </w:p>
        <w:p w14:paraId="7AB05CCD" w14:textId="4AA317D8" w:rsidR="00A66257" w:rsidRDefault="00814900" w:rsidP="00A66257">
          <w:pPr>
            <w:pStyle w:val="TOC1"/>
            <w:numPr>
              <w:ilvl w:val="1"/>
              <w:numId w:val="32"/>
            </w:numPr>
            <w:tabs>
              <w:tab w:val="left" w:pos="1217"/>
              <w:tab w:val="left" w:pos="1218"/>
              <w:tab w:val="right" w:leader="dot" w:pos="9180"/>
            </w:tabs>
            <w:spacing w:before="140"/>
          </w:pPr>
          <w:hyperlink w:anchor="_Results" w:history="1">
            <w:r w:rsidR="00A66257">
              <w:t>Results</w:t>
            </w:r>
            <w:r w:rsidR="00A66257">
              <w:rPr>
                <w:rFonts w:ascii="Cambria Math" w:eastAsia="Cambria Math"/>
              </w:rPr>
              <w:t xml:space="preserve"> </w:t>
            </w:r>
            <w:r w:rsidR="00A66257" w:rsidRPr="00C051AC">
              <w:rPr>
                <w:rFonts w:ascii="Cambria Math" w:eastAsia="Cambria Math"/>
              </w:rPr>
              <w:tab/>
            </w:r>
            <w:r w:rsidR="00A66257">
              <w:t>3</w:t>
            </w:r>
            <w:r w:rsidR="00485C24">
              <w:t>3</w:t>
            </w:r>
          </w:hyperlink>
        </w:p>
        <w:p w14:paraId="55FE8C6E" w14:textId="1596D564" w:rsidR="00AF6CD2" w:rsidRDefault="00814900" w:rsidP="00AF6CD2">
          <w:pPr>
            <w:pStyle w:val="TOC2"/>
            <w:numPr>
              <w:ilvl w:val="2"/>
              <w:numId w:val="32"/>
            </w:numPr>
            <w:tabs>
              <w:tab w:val="left" w:pos="1438"/>
              <w:tab w:val="left" w:pos="1439"/>
              <w:tab w:val="right" w:leader="dot" w:pos="9180"/>
            </w:tabs>
            <w:spacing w:before="140"/>
          </w:pPr>
          <w:hyperlink w:anchor="_First_example_-" w:history="1">
            <w:r w:rsidR="00AF6CD2">
              <w:t xml:space="preserve">First example </w:t>
            </w:r>
            <w:r w:rsidR="00AF6CD2" w:rsidRPr="00C051AC">
              <w:tab/>
            </w:r>
            <w:r w:rsidR="00AF6CD2">
              <w:t>3</w:t>
            </w:r>
            <w:r w:rsidR="00485C24">
              <w:t>3</w:t>
            </w:r>
          </w:hyperlink>
        </w:p>
        <w:p w14:paraId="20BC73BC" w14:textId="7325C584" w:rsidR="00AF6CD2" w:rsidRPr="00C051AC" w:rsidRDefault="00814900" w:rsidP="00AF6CD2">
          <w:pPr>
            <w:pStyle w:val="TOC2"/>
            <w:numPr>
              <w:ilvl w:val="2"/>
              <w:numId w:val="32"/>
            </w:numPr>
            <w:tabs>
              <w:tab w:val="left" w:pos="1438"/>
              <w:tab w:val="left" w:pos="1439"/>
              <w:tab w:val="right" w:leader="dot" w:pos="9180"/>
            </w:tabs>
            <w:spacing w:before="140"/>
          </w:pPr>
          <w:hyperlink w:anchor="_Second_example_–" w:history="1">
            <w:r w:rsidR="00AF6CD2">
              <w:t>Second example</w:t>
            </w:r>
            <w:r w:rsidR="00AF6CD2" w:rsidRPr="00C051AC">
              <w:tab/>
            </w:r>
            <w:r w:rsidR="00AF6CD2">
              <w:t>3</w:t>
            </w:r>
            <w:r w:rsidR="00485C24">
              <w:t>4</w:t>
            </w:r>
          </w:hyperlink>
        </w:p>
        <w:p w14:paraId="78B0C1E5" w14:textId="6233DDD7" w:rsidR="00AF6CD2" w:rsidRPr="00C051AC" w:rsidRDefault="00814900" w:rsidP="00AF6CD2">
          <w:pPr>
            <w:pStyle w:val="TOC2"/>
            <w:numPr>
              <w:ilvl w:val="2"/>
              <w:numId w:val="32"/>
            </w:numPr>
            <w:tabs>
              <w:tab w:val="left" w:pos="1438"/>
              <w:tab w:val="left" w:pos="1439"/>
              <w:tab w:val="right" w:leader="dot" w:pos="9180"/>
            </w:tabs>
            <w:spacing w:before="140"/>
          </w:pPr>
          <w:hyperlink w:anchor="_Compression_between_first_1" w:history="1">
            <w:r w:rsidR="00AF6CD2">
              <w:t>Compression between examples</w:t>
            </w:r>
            <w:r w:rsidR="00AF6CD2" w:rsidRPr="00C051AC">
              <w:tab/>
            </w:r>
            <w:r w:rsidR="00AF6CD2">
              <w:t>3</w:t>
            </w:r>
            <w:r w:rsidR="00485C24">
              <w:t>6</w:t>
            </w:r>
          </w:hyperlink>
        </w:p>
        <w:p w14:paraId="300B5CC9" w14:textId="3C4676B9" w:rsidR="00AF6CD2" w:rsidRPr="00C051AC" w:rsidRDefault="00814900" w:rsidP="00AF6CD2">
          <w:pPr>
            <w:pStyle w:val="TOC2"/>
            <w:numPr>
              <w:ilvl w:val="2"/>
              <w:numId w:val="32"/>
            </w:numPr>
            <w:tabs>
              <w:tab w:val="left" w:pos="1438"/>
              <w:tab w:val="left" w:pos="1439"/>
              <w:tab w:val="right" w:leader="dot" w:pos="9180"/>
            </w:tabs>
            <w:spacing w:before="140"/>
          </w:pPr>
          <w:hyperlink w:anchor="_Third_example_–_1" w:history="1">
            <w:r w:rsidR="00AF6CD2">
              <w:t>Third example</w:t>
            </w:r>
            <w:r w:rsidR="00AF6CD2" w:rsidRPr="00C051AC">
              <w:tab/>
            </w:r>
            <w:r w:rsidR="00AF6CD2">
              <w:t>3</w:t>
            </w:r>
            <w:r w:rsidR="00485C24">
              <w:t>7</w:t>
            </w:r>
          </w:hyperlink>
        </w:p>
        <w:p w14:paraId="3EF368C1" w14:textId="5A669743" w:rsidR="00AF6CD2" w:rsidRPr="00C051AC" w:rsidRDefault="00814900" w:rsidP="00AF6CD2">
          <w:pPr>
            <w:pStyle w:val="TOC2"/>
            <w:numPr>
              <w:ilvl w:val="2"/>
              <w:numId w:val="32"/>
            </w:numPr>
            <w:tabs>
              <w:tab w:val="left" w:pos="1438"/>
              <w:tab w:val="left" w:pos="1439"/>
              <w:tab w:val="right" w:leader="dot" w:pos="9180"/>
            </w:tabs>
            <w:spacing w:before="140"/>
          </w:pPr>
          <w:hyperlink w:anchor="_Fourth_example_–_1" w:history="1">
            <w:r w:rsidR="00AF6CD2">
              <w:t>Fourth example</w:t>
            </w:r>
            <w:r w:rsidR="00AF6CD2" w:rsidRPr="00C051AC">
              <w:tab/>
            </w:r>
            <w:r w:rsidR="00AF6CD2">
              <w:t>3</w:t>
            </w:r>
            <w:r w:rsidR="00485C24">
              <w:t>9</w:t>
            </w:r>
          </w:hyperlink>
        </w:p>
        <w:p w14:paraId="05A4DCD6" w14:textId="1A26EB29" w:rsidR="00AF6CD2" w:rsidRPr="00C051AC" w:rsidRDefault="00814900" w:rsidP="00AF6CD2">
          <w:pPr>
            <w:pStyle w:val="TOC2"/>
            <w:numPr>
              <w:ilvl w:val="2"/>
              <w:numId w:val="32"/>
            </w:numPr>
            <w:tabs>
              <w:tab w:val="left" w:pos="1438"/>
              <w:tab w:val="left" w:pos="1439"/>
              <w:tab w:val="right" w:leader="dot" w:pos="9180"/>
            </w:tabs>
            <w:spacing w:before="140"/>
          </w:pPr>
          <w:hyperlink w:anchor="_Compression_between_third_1" w:history="1">
            <w:r w:rsidR="00AF6CD2">
              <w:t>Compression between examples</w:t>
            </w:r>
            <w:r w:rsidR="00AF6CD2" w:rsidRPr="00C051AC">
              <w:tab/>
            </w:r>
            <w:r w:rsidR="00C02966">
              <w:t>4</w:t>
            </w:r>
            <w:r w:rsidR="00485C24">
              <w:t>1</w:t>
            </w:r>
          </w:hyperlink>
        </w:p>
        <w:p w14:paraId="31B9CF1D" w14:textId="37275570" w:rsidR="00A66257" w:rsidRPr="00C051AC" w:rsidRDefault="00814900" w:rsidP="00A66257">
          <w:pPr>
            <w:pStyle w:val="TOC1"/>
            <w:numPr>
              <w:ilvl w:val="1"/>
              <w:numId w:val="32"/>
            </w:numPr>
            <w:tabs>
              <w:tab w:val="left" w:pos="1217"/>
              <w:tab w:val="left" w:pos="1218"/>
              <w:tab w:val="right" w:leader="dot" w:pos="9180"/>
            </w:tabs>
            <w:spacing w:before="140"/>
          </w:pPr>
          <w:hyperlink w:anchor="_Conclusions" w:history="1">
            <w:r w:rsidR="00A66257" w:rsidRPr="00C051AC">
              <w:t>C</w:t>
            </w:r>
            <w:r w:rsidR="00A66257">
              <w:t xml:space="preserve">onclusions </w:t>
            </w:r>
            <w:r w:rsidR="00A66257" w:rsidRPr="00C051AC">
              <w:tab/>
            </w:r>
            <w:r w:rsidR="00C02966">
              <w:t>4</w:t>
            </w:r>
            <w:r w:rsidR="00485C24">
              <w:t>1</w:t>
            </w:r>
          </w:hyperlink>
        </w:p>
        <w:p w14:paraId="2A2AF29E" w14:textId="5550A8C8" w:rsidR="00B86AC0" w:rsidRDefault="00A66257" w:rsidP="00A66257">
          <w:pPr>
            <w:pStyle w:val="TOC2"/>
            <w:tabs>
              <w:tab w:val="right" w:leader="dot" w:pos="9180"/>
            </w:tabs>
            <w:ind w:left="0" w:firstLine="0"/>
          </w:pPr>
          <w:r>
            <w:rPr>
              <w:noProof/>
              <w:lang w:bidi="he-IL"/>
            </w:rPr>
            <w:t xml:space="preserve">      7. </w:t>
          </w:r>
          <w:hyperlink w:anchor="_bookmark44" w:history="1">
            <w:r>
              <w:t>REFERENCES</w:t>
            </w:r>
            <w:r>
              <w:tab/>
            </w:r>
            <w:r w:rsidR="00C02966">
              <w:t>4</w:t>
            </w:r>
            <w:r w:rsidR="00485C24">
              <w:t>2</w:t>
            </w:r>
          </w:hyperlink>
        </w:p>
      </w:sdtContent>
    </w:sdt>
    <w:p w14:paraId="4CAA5AE9" w14:textId="77777777" w:rsidR="00B86AC0" w:rsidRDefault="00B86AC0">
      <w:pPr>
        <w:sectPr w:rsidR="00B86AC0">
          <w:type w:val="continuous"/>
          <w:pgSz w:w="11910" w:h="16840"/>
          <w:pgMar w:top="1360" w:right="300" w:bottom="2008" w:left="1300" w:header="720" w:footer="720" w:gutter="0"/>
          <w:cols w:space="720"/>
        </w:sectPr>
      </w:pPr>
    </w:p>
    <w:p w14:paraId="3E6E695F" w14:textId="272E0B9F" w:rsidR="00B86AC0" w:rsidRPr="00080D09" w:rsidRDefault="005E19B3">
      <w:pPr>
        <w:spacing w:before="61" w:line="264" w:lineRule="auto"/>
        <w:ind w:left="685" w:right="1680"/>
        <w:jc w:val="both"/>
        <w:rPr>
          <w:i/>
          <w:iCs/>
          <w:sz w:val="20"/>
          <w:szCs w:val="20"/>
        </w:rPr>
      </w:pPr>
      <w:r w:rsidRPr="00AA60C8">
        <w:rPr>
          <w:b/>
          <w:i/>
          <w:sz w:val="20"/>
        </w:rPr>
        <w:lastRenderedPageBreak/>
        <w:t>Abstract</w:t>
      </w:r>
      <w:r w:rsidRPr="00E3786C">
        <w:rPr>
          <w:b/>
          <w:bCs/>
          <w:i/>
          <w:sz w:val="20"/>
        </w:rPr>
        <w:t>:</w:t>
      </w:r>
      <w:r w:rsidRPr="00AA60C8">
        <w:rPr>
          <w:i/>
          <w:spacing w:val="-13"/>
          <w:sz w:val="20"/>
        </w:rPr>
        <w:t xml:space="preserve"> </w:t>
      </w:r>
      <w:r w:rsidR="00AA60C8">
        <w:rPr>
          <w:i/>
          <w:sz w:val="20"/>
        </w:rPr>
        <w:t xml:space="preserve">In the prose style transfer task a system, provided with text input and a target prose style, produced output which preserves the meaning of the input text but changes the style. These systems require parallel data to </w:t>
      </w:r>
      <w:r w:rsidR="00862C65">
        <w:rPr>
          <w:i/>
          <w:sz w:val="20"/>
        </w:rPr>
        <w:t>assessment</w:t>
      </w:r>
      <w:r w:rsidR="00AA60C8">
        <w:rPr>
          <w:i/>
          <w:sz w:val="20"/>
        </w:rPr>
        <w:t xml:space="preserve"> the results and use with parallel data for training. Currently, there are </w:t>
      </w:r>
      <w:r w:rsidR="00862C65">
        <w:rPr>
          <w:i/>
          <w:sz w:val="20"/>
        </w:rPr>
        <w:t>some</w:t>
      </w:r>
      <w:r w:rsidR="00AA60C8">
        <w:rPr>
          <w:i/>
          <w:sz w:val="20"/>
        </w:rPr>
        <w:t xml:space="preserve"> publicly available corpora for this task. In this work, we identify a high-quality source of </w:t>
      </w:r>
      <w:r w:rsidR="00862C65">
        <w:rPr>
          <w:i/>
          <w:sz w:val="20"/>
        </w:rPr>
        <w:t xml:space="preserve">text that aligned and </w:t>
      </w:r>
      <w:r w:rsidR="00AA60C8">
        <w:rPr>
          <w:i/>
          <w:sz w:val="20"/>
        </w:rPr>
        <w:t>distinct</w:t>
      </w:r>
      <w:r w:rsidR="00862C65">
        <w:rPr>
          <w:i/>
          <w:sz w:val="20"/>
        </w:rPr>
        <w:t xml:space="preserve"> </w:t>
      </w:r>
      <w:r w:rsidR="00AA60C8">
        <w:rPr>
          <w:i/>
          <w:sz w:val="20"/>
        </w:rPr>
        <w:t xml:space="preserve">in different versions of the bible. We provide a standard split, into training, development and testing data, of </w:t>
      </w:r>
      <w:r w:rsidR="00862C65">
        <w:rPr>
          <w:i/>
          <w:sz w:val="20"/>
        </w:rPr>
        <w:t xml:space="preserve">our </w:t>
      </w:r>
      <w:r w:rsidR="00AA60C8">
        <w:rPr>
          <w:i/>
          <w:sz w:val="20"/>
        </w:rPr>
        <w:t xml:space="preserve">public domain </w:t>
      </w:r>
      <w:r w:rsidR="00862C65">
        <w:rPr>
          <w:i/>
          <w:sz w:val="20"/>
        </w:rPr>
        <w:t xml:space="preserve">corpus </w:t>
      </w:r>
      <w:r w:rsidR="00AA60C8">
        <w:rPr>
          <w:i/>
          <w:sz w:val="20"/>
        </w:rPr>
        <w:t>versions. Th</w:t>
      </w:r>
      <w:r w:rsidR="00003EE4">
        <w:rPr>
          <w:i/>
          <w:sz w:val="20"/>
        </w:rPr>
        <w:t>e</w:t>
      </w:r>
      <w:r w:rsidR="00AA60C8">
        <w:rPr>
          <w:i/>
          <w:sz w:val="20"/>
        </w:rPr>
        <w:t xml:space="preserve"> corpus is</w:t>
      </w:r>
      <w:r w:rsidR="00003EE4">
        <w:rPr>
          <w:i/>
          <w:sz w:val="20"/>
        </w:rPr>
        <w:t xml:space="preserve"> </w:t>
      </w:r>
      <w:r w:rsidR="00AA60C8">
        <w:rPr>
          <w:i/>
          <w:sz w:val="20"/>
        </w:rPr>
        <w:t xml:space="preserve">parallel </w:t>
      </w:r>
      <w:r w:rsidR="00003EE4">
        <w:rPr>
          <w:i/>
          <w:sz w:val="20"/>
        </w:rPr>
        <w:t>because</w:t>
      </w:r>
      <w:r w:rsidR="00AA60C8">
        <w:rPr>
          <w:i/>
          <w:sz w:val="20"/>
        </w:rPr>
        <w:t xml:space="preserve"> many bible versions are included</w:t>
      </w:r>
      <w:r w:rsidR="00003EE4">
        <w:rPr>
          <w:i/>
          <w:sz w:val="20"/>
        </w:rPr>
        <w:t xml:space="preserve"> inside him</w:t>
      </w:r>
      <w:r w:rsidR="00AA60C8">
        <w:rPr>
          <w:i/>
          <w:sz w:val="20"/>
        </w:rPr>
        <w:t>. The sentence</w:t>
      </w:r>
      <w:r w:rsidR="00003EE4">
        <w:rPr>
          <w:i/>
          <w:sz w:val="20"/>
        </w:rPr>
        <w:t>s in the corpus</w:t>
      </w:r>
      <w:r w:rsidR="00AA60C8">
        <w:rPr>
          <w:i/>
          <w:sz w:val="20"/>
        </w:rPr>
        <w:t xml:space="preserve"> is aligned due to the presence of chapter and verse numbers</w:t>
      </w:r>
      <w:r w:rsidR="00003EE4">
        <w:rPr>
          <w:i/>
          <w:sz w:val="20"/>
        </w:rPr>
        <w:t xml:space="preserve"> in </w:t>
      </w:r>
      <w:r w:rsidR="00AA60C8">
        <w:rPr>
          <w:i/>
          <w:sz w:val="20"/>
        </w:rPr>
        <w:t>the text. In addition to the corpus, we present the results, as measured by the BLEU</w:t>
      </w:r>
      <w:r w:rsidR="00FD10DD">
        <w:rPr>
          <w:i/>
          <w:sz w:val="20"/>
        </w:rPr>
        <w:t xml:space="preserve"> (bilingual evaluation understands)</w:t>
      </w:r>
      <w:r w:rsidR="00AA60C8">
        <w:rPr>
          <w:i/>
          <w:sz w:val="20"/>
        </w:rPr>
        <w:t xml:space="preserve"> metrics of several model</w:t>
      </w:r>
      <w:r w:rsidR="00003EE4">
        <w:rPr>
          <w:i/>
          <w:sz w:val="20"/>
        </w:rPr>
        <w:t>s that have been</w:t>
      </w:r>
      <w:r w:rsidR="00AA60C8">
        <w:rPr>
          <w:i/>
          <w:sz w:val="20"/>
        </w:rPr>
        <w:t xml:space="preserve"> trained o</w:t>
      </w:r>
      <w:r w:rsidR="00E91BCE">
        <w:rPr>
          <w:i/>
          <w:sz w:val="20"/>
        </w:rPr>
        <w:t>n</w:t>
      </w:r>
      <w:r w:rsidR="00AA60C8">
        <w:rPr>
          <w:i/>
          <w:sz w:val="20"/>
        </w:rPr>
        <w:t xml:space="preserve"> </w:t>
      </w:r>
      <w:r w:rsidR="00AA60C8" w:rsidRPr="00080D09">
        <w:rPr>
          <w:i/>
          <w:sz w:val="20"/>
          <w:szCs w:val="20"/>
        </w:rPr>
        <w:t xml:space="preserve">our data, which can </w:t>
      </w:r>
      <w:r w:rsidR="00003EE4">
        <w:rPr>
          <w:i/>
          <w:sz w:val="20"/>
          <w:szCs w:val="20"/>
        </w:rPr>
        <w:t>act</w:t>
      </w:r>
      <w:r w:rsidR="00AA60C8" w:rsidRPr="00080D09">
        <w:rPr>
          <w:i/>
          <w:sz w:val="20"/>
          <w:szCs w:val="20"/>
        </w:rPr>
        <w:t xml:space="preserve"> as </w:t>
      </w:r>
      <w:r w:rsidR="00003EE4">
        <w:rPr>
          <w:i/>
          <w:sz w:val="20"/>
          <w:szCs w:val="20"/>
        </w:rPr>
        <w:t>base</w:t>
      </w:r>
      <w:r w:rsidR="00AA60C8" w:rsidRPr="00080D09">
        <w:rPr>
          <w:i/>
          <w:sz w:val="20"/>
          <w:szCs w:val="20"/>
        </w:rPr>
        <w:t xml:space="preserve"> for future research. While we present these data </w:t>
      </w:r>
      <w:r w:rsidR="00E3786C" w:rsidRPr="00080D09">
        <w:rPr>
          <w:i/>
          <w:sz w:val="20"/>
          <w:szCs w:val="20"/>
        </w:rPr>
        <w:t xml:space="preserve">as a style transfer corpus, we believe that </w:t>
      </w:r>
      <w:r w:rsidR="00003EE4">
        <w:rPr>
          <w:i/>
          <w:sz w:val="20"/>
          <w:szCs w:val="20"/>
        </w:rPr>
        <w:t>this</w:t>
      </w:r>
      <w:r w:rsidR="00E3786C" w:rsidRPr="00080D09">
        <w:rPr>
          <w:i/>
          <w:sz w:val="20"/>
          <w:szCs w:val="20"/>
        </w:rPr>
        <w:t xml:space="preserve"> may be useful for other natural language tasks as well</w:t>
      </w:r>
      <w:r w:rsidR="007E4024">
        <w:rPr>
          <w:i/>
          <w:iCs/>
          <w:sz w:val="20"/>
          <w:szCs w:val="20"/>
        </w:rPr>
        <w:t>.</w:t>
      </w:r>
      <w:r w:rsidR="007E4024" w:rsidRPr="00080D09">
        <w:rPr>
          <w:rFonts w:hint="cs"/>
          <w:i/>
          <w:iCs/>
          <w:sz w:val="20"/>
          <w:szCs w:val="20"/>
        </w:rPr>
        <w:t xml:space="preserve"> </w:t>
      </w:r>
    </w:p>
    <w:p w14:paraId="2CCD3B5A" w14:textId="0D63A95A" w:rsidR="00B86AC0" w:rsidRDefault="005E19B3">
      <w:pPr>
        <w:spacing w:line="264" w:lineRule="auto"/>
        <w:ind w:left="685" w:right="1681"/>
        <w:jc w:val="both"/>
        <w:rPr>
          <w:i/>
          <w:sz w:val="20"/>
        </w:rPr>
      </w:pPr>
      <w:r w:rsidRPr="00AA60C8">
        <w:rPr>
          <w:b/>
          <w:i/>
          <w:sz w:val="20"/>
        </w:rPr>
        <w:t xml:space="preserve">Keywords: </w:t>
      </w:r>
      <w:r w:rsidR="00E3786C">
        <w:rPr>
          <w:i/>
          <w:sz w:val="20"/>
        </w:rPr>
        <w:t>Recurrent</w:t>
      </w:r>
      <w:r w:rsidRPr="00AA60C8">
        <w:rPr>
          <w:i/>
          <w:sz w:val="20"/>
        </w:rPr>
        <w:t xml:space="preserve"> Neural Networks, </w:t>
      </w:r>
      <w:r w:rsidR="00E3786C">
        <w:rPr>
          <w:i/>
          <w:sz w:val="20"/>
        </w:rPr>
        <w:t>Prose</w:t>
      </w:r>
      <w:r w:rsidRPr="00AA60C8">
        <w:rPr>
          <w:i/>
          <w:sz w:val="20"/>
        </w:rPr>
        <w:t xml:space="preserve"> Style transfer, </w:t>
      </w:r>
      <w:r w:rsidR="00E91BCE">
        <w:rPr>
          <w:i/>
          <w:sz w:val="20"/>
        </w:rPr>
        <w:t>Sequence to sequence (</w:t>
      </w:r>
      <w:r w:rsidR="00E3786C">
        <w:rPr>
          <w:i/>
          <w:sz w:val="20"/>
        </w:rPr>
        <w:t>Seq2Seq</w:t>
      </w:r>
      <w:r w:rsidR="00E91BCE">
        <w:rPr>
          <w:i/>
          <w:sz w:val="20"/>
        </w:rPr>
        <w:t>)</w:t>
      </w:r>
      <w:r w:rsidRPr="00AA60C8">
        <w:rPr>
          <w:i/>
          <w:sz w:val="20"/>
        </w:rPr>
        <w:t xml:space="preserve">, </w:t>
      </w:r>
      <w:r w:rsidR="00E3786C">
        <w:rPr>
          <w:i/>
          <w:sz w:val="20"/>
        </w:rPr>
        <w:t>BLEU</w:t>
      </w:r>
      <w:r w:rsidR="00FD10DD">
        <w:rPr>
          <w:i/>
          <w:sz w:val="20"/>
        </w:rPr>
        <w:t xml:space="preserve"> (bilingual evaluation understand)</w:t>
      </w:r>
      <w:r w:rsidR="00E3786C">
        <w:rPr>
          <w:i/>
          <w:sz w:val="20"/>
        </w:rPr>
        <w:t xml:space="preserve"> metrics</w:t>
      </w:r>
      <w:r w:rsidR="00111A42">
        <w:rPr>
          <w:i/>
          <w:sz w:val="20"/>
        </w:rPr>
        <w:t>.</w:t>
      </w:r>
    </w:p>
    <w:p w14:paraId="586ABD5E" w14:textId="77777777" w:rsidR="00B86AC0" w:rsidRPr="00EC0E6A" w:rsidRDefault="00B86AC0">
      <w:pPr>
        <w:pStyle w:val="BodyText"/>
        <w:spacing w:before="7"/>
        <w:rPr>
          <w:i/>
          <w:sz w:val="24"/>
          <w:szCs w:val="24"/>
        </w:rPr>
      </w:pPr>
    </w:p>
    <w:p w14:paraId="11EF988B" w14:textId="77777777" w:rsidR="00B86AC0" w:rsidRDefault="005E19B3" w:rsidP="000F44E9">
      <w:pPr>
        <w:pStyle w:val="Heading1"/>
        <w:spacing w:before="0"/>
        <w:ind w:left="482"/>
      </w:pPr>
      <w:r>
        <w:rPr>
          <w:noProof/>
          <w:lang w:bidi="he-IL"/>
        </w:rPr>
        <w:drawing>
          <wp:anchor distT="0" distB="0" distL="0" distR="0" simplePos="0" relativeHeight="251640832" behindDoc="0" locked="0" layoutInCell="1" allowOverlap="1" wp14:anchorId="3337E9C9" wp14:editId="7452988F">
            <wp:simplePos x="0" y="0"/>
            <wp:positionH relativeFrom="page">
              <wp:posOffset>906780</wp:posOffset>
            </wp:positionH>
            <wp:positionV relativeFrom="paragraph">
              <wp:posOffset>35345</wp:posOffset>
            </wp:positionV>
            <wp:extent cx="104393" cy="112014"/>
            <wp:effectExtent l="0" t="0" r="0" b="0"/>
            <wp:wrapNone/>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17" cstate="print"/>
                    <a:stretch>
                      <a:fillRect/>
                    </a:stretch>
                  </pic:blipFill>
                  <pic:spPr>
                    <a:xfrm>
                      <a:off x="0" y="0"/>
                      <a:ext cx="104393" cy="112014"/>
                    </a:xfrm>
                    <a:prstGeom prst="rect">
                      <a:avLst/>
                    </a:prstGeom>
                  </pic:spPr>
                </pic:pic>
              </a:graphicData>
            </a:graphic>
          </wp:anchor>
        </w:drawing>
      </w:r>
      <w:bookmarkStart w:id="0" w:name="_bookmark0"/>
      <w:bookmarkEnd w:id="0"/>
      <w:r>
        <w:t>INTRODUCTION</w:t>
      </w:r>
      <w:r w:rsidR="00CB71FC">
        <w:t xml:space="preserve"> </w:t>
      </w:r>
    </w:p>
    <w:p w14:paraId="2FBBB45C" w14:textId="59628E74" w:rsidR="00B86AC0" w:rsidRDefault="009C5DE9" w:rsidP="004A62AC">
      <w:pPr>
        <w:pStyle w:val="BodyText"/>
        <w:spacing w:before="120" w:line="264" w:lineRule="auto"/>
        <w:ind w:left="115" w:right="1109" w:firstLine="288"/>
        <w:jc w:val="both"/>
      </w:pPr>
      <w:r>
        <w:t xml:space="preserve">Written prose </w:t>
      </w:r>
      <w:r w:rsidR="00B25469">
        <w:t xml:space="preserve">is one way </w:t>
      </w:r>
      <w:r w:rsidR="00003EE4">
        <w:t xml:space="preserve">that </w:t>
      </w:r>
      <w:r w:rsidR="00B25469">
        <w:t xml:space="preserve">we </w:t>
      </w:r>
      <w:r w:rsidR="00003EE4">
        <w:t xml:space="preserve">can </w:t>
      </w:r>
      <w:r w:rsidR="00B25469">
        <w:t xml:space="preserve">communicate our thoughts to each other. Given a message, there are many ways to write a sentence that capable to </w:t>
      </w:r>
      <w:r w:rsidR="004A62AC">
        <w:t>pass</w:t>
      </w:r>
      <w:r w:rsidR="00B25469">
        <w:t xml:space="preserve"> the information, even when they are all written in the same language. Sentences can </w:t>
      </w:r>
      <w:r w:rsidR="00003EE4">
        <w:t xml:space="preserve">actually </w:t>
      </w:r>
      <w:r w:rsidR="00B25469">
        <w:t xml:space="preserve">communicate the same </w:t>
      </w:r>
      <w:r w:rsidR="00003EE4">
        <w:t>information but</w:t>
      </w:r>
      <w:r w:rsidR="00B25469">
        <w:t xml:space="preserve"> </w:t>
      </w:r>
      <w:r w:rsidR="00003EE4">
        <w:t>make</w:t>
      </w:r>
      <w:r w:rsidR="00E57BA6">
        <w:t>s</w:t>
      </w:r>
      <w:r w:rsidR="00003EE4">
        <w:t xml:space="preserve"> that</w:t>
      </w:r>
      <w:r w:rsidR="00B25469">
        <w:t xml:space="preserve"> with </w:t>
      </w:r>
      <w:r w:rsidR="005925C6">
        <w:t>various</w:t>
      </w:r>
      <w:r w:rsidR="00B25469">
        <w:t xml:space="preserve"> styles. </w:t>
      </w:r>
    </w:p>
    <w:p w14:paraId="4F02F92C" w14:textId="008BD727" w:rsidR="00B86AC0" w:rsidRDefault="00B25469" w:rsidP="004A62AC">
      <w:pPr>
        <w:pStyle w:val="BodyText"/>
        <w:spacing w:before="120" w:line="264" w:lineRule="auto"/>
        <w:ind w:left="115" w:right="1109" w:firstLine="288"/>
        <w:jc w:val="both"/>
      </w:pPr>
      <w:r>
        <w:t>When</w:t>
      </w:r>
      <w:r w:rsidR="00E57BA6">
        <w:t xml:space="preserve"> </w:t>
      </w:r>
      <w:r>
        <w:t xml:space="preserve">writing a sentence, we </w:t>
      </w:r>
      <w:r w:rsidR="004A62AC">
        <w:t>refer</w:t>
      </w:r>
      <w:r>
        <w:t xml:space="preserve"> not only the semantic content we </w:t>
      </w:r>
      <w:r w:rsidR="00E57BA6">
        <w:t>want</w:t>
      </w:r>
      <w:r>
        <w:t xml:space="preserve"> to communicate, but also the </w:t>
      </w:r>
      <w:r w:rsidR="005925C6">
        <w:t>style</w:t>
      </w:r>
      <w:r>
        <w:t xml:space="preserve">, or </w:t>
      </w:r>
      <w:r w:rsidR="005925C6">
        <w:t>manner</w:t>
      </w:r>
      <w:r>
        <w:t xml:space="preserve">, </w:t>
      </w:r>
      <w:r w:rsidR="005925C6">
        <w:t>that</w:t>
      </w:r>
      <w:r>
        <w:t xml:space="preserve"> we express it. </w:t>
      </w:r>
      <w:r w:rsidR="00E57BA6">
        <w:t>Another</w:t>
      </w:r>
      <w:r>
        <w:t xml:space="preserve"> wording may convey different levels of </w:t>
      </w:r>
      <w:r w:rsidR="005925C6">
        <w:t xml:space="preserve">familiarity </w:t>
      </w:r>
      <w:r>
        <w:t xml:space="preserve">or </w:t>
      </w:r>
      <w:r w:rsidR="005925C6">
        <w:t>politeness</w:t>
      </w:r>
      <w:r>
        <w:t xml:space="preserve"> with the reader, </w:t>
      </w:r>
      <w:r w:rsidR="00E57BA6">
        <w:t xml:space="preserve">which </w:t>
      </w:r>
      <w:r w:rsidR="004A62AC">
        <w:t>present</w:t>
      </w:r>
      <w:r>
        <w:t xml:space="preserve"> different cultural information about the writer, </w:t>
      </w:r>
      <w:r w:rsidR="00E57BA6">
        <w:t xml:space="preserve">and </w:t>
      </w:r>
      <w:r>
        <w:t>be</w:t>
      </w:r>
      <w:r w:rsidR="004A62AC">
        <w:t>ing</w:t>
      </w:r>
      <w:r>
        <w:t xml:space="preserve"> easier to understand for </w:t>
      </w:r>
      <w:r w:rsidR="00E57BA6">
        <w:t>particular</w:t>
      </w:r>
      <w:r>
        <w:t xml:space="preserve"> populations.</w:t>
      </w:r>
    </w:p>
    <w:p w14:paraId="401DFF53" w14:textId="49C20992" w:rsidR="00B86AC0" w:rsidRDefault="00B25469" w:rsidP="000F7163">
      <w:pPr>
        <w:pStyle w:val="BodyText"/>
        <w:spacing w:before="120" w:line="264" w:lineRule="auto"/>
        <w:ind w:left="115" w:right="1109" w:firstLine="288"/>
        <w:jc w:val="both"/>
      </w:pPr>
      <w:r>
        <w:t>Style transfer is the task of rewriting a sentence</w:t>
      </w:r>
      <w:r w:rsidR="00E57BA6">
        <w:t xml:space="preserve">, its mean we need to </w:t>
      </w:r>
      <w:r>
        <w:t xml:space="preserve">preserve the meaning but </w:t>
      </w:r>
      <w:r w:rsidR="005925C6">
        <w:t>change</w:t>
      </w:r>
      <w:r>
        <w:t xml:space="preserve"> the style. There are </w:t>
      </w:r>
      <w:r w:rsidR="005925C6">
        <w:t>a lot of</w:t>
      </w:r>
      <w:r>
        <w:t xml:space="preserve"> </w:t>
      </w:r>
      <w:r w:rsidR="005925C6">
        <w:t>characters</w:t>
      </w:r>
      <w:r>
        <w:t xml:space="preserve"> of the prose </w:t>
      </w:r>
      <w:r w:rsidR="005925C6">
        <w:t>that</w:t>
      </w:r>
      <w:r>
        <w:t xml:space="preserve"> </w:t>
      </w:r>
      <w:r w:rsidR="00E57BA6">
        <w:t xml:space="preserve">can </w:t>
      </w:r>
      <w:r>
        <w:t xml:space="preserve">contribute to </w:t>
      </w:r>
      <w:r w:rsidR="00E57BA6">
        <w:t xml:space="preserve">the </w:t>
      </w:r>
      <w:r>
        <w:t>style</w:t>
      </w:r>
      <w:r w:rsidR="00E57BA6">
        <w:t xml:space="preserve"> transfer</w:t>
      </w:r>
      <w:r>
        <w:t xml:space="preserve"> of</w:t>
      </w:r>
      <w:r w:rsidR="00E57BA6">
        <w:t xml:space="preserve"> the </w:t>
      </w:r>
      <w:r>
        <w:t xml:space="preserve">text including </w:t>
      </w:r>
      <w:r w:rsidR="005925C6">
        <w:t>vocabulary level</w:t>
      </w:r>
      <w:r>
        <w:t xml:space="preserve">, </w:t>
      </w:r>
      <w:r w:rsidR="00E57BA6">
        <w:t>using with</w:t>
      </w:r>
      <w:r>
        <w:t xml:space="preserve"> passive or active voice, </w:t>
      </w:r>
      <w:r w:rsidR="005925C6">
        <w:t>sentence length</w:t>
      </w:r>
      <w:r w:rsidR="0098590F">
        <w:t xml:space="preserve">, tone and level of formality. </w:t>
      </w:r>
    </w:p>
    <w:p w14:paraId="59D8F409" w14:textId="09A50389" w:rsidR="00C33C6D" w:rsidRDefault="009B7978" w:rsidP="009B7978">
      <w:pPr>
        <w:pStyle w:val="BodyText"/>
        <w:spacing w:before="120" w:line="264" w:lineRule="auto"/>
        <w:ind w:left="115" w:right="1109" w:firstLine="288"/>
        <w:jc w:val="both"/>
        <w:rPr>
          <w:lang w:bidi="he-IL"/>
        </w:rPr>
      </w:pPr>
      <w:r>
        <w:t xml:space="preserve">Systems </w:t>
      </w:r>
      <w:r w:rsidR="005925C6">
        <w:t>typically</w:t>
      </w:r>
      <w:r w:rsidR="0027685D">
        <w:t xml:space="preserve"> </w:t>
      </w:r>
      <w:r w:rsidR="0098590F">
        <w:t>require parallel data</w:t>
      </w:r>
      <w:r w:rsidR="00E57BA6">
        <w:t xml:space="preserve"> in the corpus</w:t>
      </w:r>
      <w:r w:rsidR="0098590F">
        <w:t xml:space="preserve"> for </w:t>
      </w:r>
      <w:r w:rsidR="005925C6">
        <w:t xml:space="preserve">testing </w:t>
      </w:r>
      <w:r w:rsidR="0098590F">
        <w:t xml:space="preserve">and </w:t>
      </w:r>
      <w:r w:rsidR="005925C6">
        <w:t>training</w:t>
      </w:r>
      <w:r w:rsidR="0098590F">
        <w:t xml:space="preserve"> their results. The parallel data is intended for evaluation. We believe that one of the </w:t>
      </w:r>
      <w:r>
        <w:t>main</w:t>
      </w:r>
      <w:r w:rsidR="0098590F">
        <w:t xml:space="preserve"> </w:t>
      </w:r>
      <w:r w:rsidR="0027685D">
        <w:t>obstacles</w:t>
      </w:r>
      <w:r w:rsidR="0098590F">
        <w:t xml:space="preserve"> </w:t>
      </w:r>
      <w:r w:rsidR="0027685D">
        <w:t>for</w:t>
      </w:r>
      <w:r w:rsidR="0098590F">
        <w:t xml:space="preserve"> </w:t>
      </w:r>
      <w:r w:rsidR="00F1429B">
        <w:t>style transfer</w:t>
      </w:r>
      <w:r w:rsidR="0098590F">
        <w:t xml:space="preserve"> is the relatively low amount of parallel data</w:t>
      </w:r>
      <w:r w:rsidR="0027685D">
        <w:t xml:space="preserve"> in the corpus</w:t>
      </w:r>
      <w:r w:rsidR="0098590F">
        <w:t xml:space="preserve">. The main contributions of our work are identification of high parallel corpus and publication of </w:t>
      </w:r>
      <w:r>
        <w:t>basic</w:t>
      </w:r>
      <w:r w:rsidR="0098590F">
        <w:t xml:space="preserve"> results for our corpus</w:t>
      </w:r>
      <w:r w:rsidR="00080D09">
        <w:rPr>
          <w:rFonts w:hint="cs"/>
          <w:rtl/>
          <w:lang w:bidi="he-IL"/>
        </w:rPr>
        <w:t>.</w:t>
      </w:r>
      <w:r w:rsidR="00080D09">
        <w:rPr>
          <w:rtl/>
          <w:lang w:bidi="he-IL"/>
        </w:rPr>
        <w:fldChar w:fldCharType="begin"/>
      </w:r>
      <w:r w:rsidR="004E5A5E">
        <w:rPr>
          <w:rtl/>
          <w:lang w:bidi="he-IL"/>
        </w:rPr>
        <w:instrText xml:space="preserve"> </w:instrText>
      </w:r>
      <w:r w:rsidR="004E5A5E">
        <w:rPr>
          <w:lang w:bidi="he-IL"/>
        </w:rPr>
        <w:instrText>ADDIN EN.CITE &lt;EndNote&gt;&lt;Cite&gt;&lt;Author&gt;Carlson&lt;/Author&gt;&lt;Year&gt;2018&lt;/Year&gt;&lt;RecNum&gt;7&lt;/RecNum&gt;&lt;DisplayText&gt;[1]&lt;/DisplayText&gt;&lt;record&gt;&lt;rec-number&gt;7&lt;/rec-number&gt;&lt;foreign-keys&gt;&lt;key app="EN" db-id="ppsse0awe0vsz2e0at8xtwr2tw92ex0xwera" timestamp="1557168079"&gt;7&lt;/key</w:instrText>
      </w:r>
      <w:r w:rsidR="004E5A5E">
        <w:rPr>
          <w:rtl/>
          <w:lang w:bidi="he-IL"/>
        </w:rPr>
        <w:instrText>&gt;&lt;/</w:instrText>
      </w:r>
      <w:r w:rsidR="004E5A5E">
        <w:rPr>
          <w:lang w:bidi="he-IL"/>
        </w:rPr>
        <w:instrText>foreign-keys&gt;&lt;ref-type name="Journal Article"&gt;17&lt;/ref-type&gt;&lt;contributors&gt;&lt;authors&gt;&lt;author&gt;Carlson, Keith&lt;/author&gt;&lt;author&gt;Riddell, Allen&lt;/author&gt;&lt;author&gt;Rockmore, Daniel&lt;/author&gt;&lt;/authors&gt;&lt;/contributors&gt;&lt;titles&gt;&lt;title&gt;Evaluating prose style transfer with the Bible&lt;/title&gt;&lt;secondary-title&gt;Royal Society open science&lt;/secondary-title&gt;&lt;/titles&gt;&lt;periodical&gt;&lt;full-title&gt;Royal Society open science&lt;/full-title&gt;&lt;/periodical&gt;&lt;pages&gt;171920&lt;/pages&gt;&lt;volume&gt;5&lt;/volume&gt;&lt;number&gt;10&lt;/number&gt;&lt;dates&gt;&lt;year&gt;2018&lt;/year&gt;&lt;/dates</w:instrText>
      </w:r>
      <w:r w:rsidR="004E5A5E">
        <w:rPr>
          <w:rtl/>
          <w:lang w:bidi="he-IL"/>
        </w:rPr>
        <w:instrText>&gt;&lt;</w:instrText>
      </w:r>
      <w:r w:rsidR="004E5A5E">
        <w:rPr>
          <w:lang w:bidi="he-IL"/>
        </w:rPr>
        <w:instrText>isbn&gt;2054-5703&lt;/isbn&gt;&lt;urls&gt;&lt;/urls&gt;&lt;/record&gt;&lt;/Cite&gt;&lt;/EndNote</w:instrText>
      </w:r>
      <w:r w:rsidR="004E5A5E">
        <w:rPr>
          <w:rtl/>
          <w:lang w:bidi="he-IL"/>
        </w:rPr>
        <w:instrText>&gt;</w:instrText>
      </w:r>
      <w:r w:rsidR="00080D09">
        <w:rPr>
          <w:rtl/>
          <w:lang w:bidi="he-IL"/>
        </w:rPr>
        <w:fldChar w:fldCharType="separate"/>
      </w:r>
      <w:r w:rsidR="00080D09">
        <w:rPr>
          <w:noProof/>
          <w:rtl/>
          <w:lang w:bidi="he-IL"/>
        </w:rPr>
        <w:t>[</w:t>
      </w:r>
      <w:hyperlink w:anchor="_ENREF_1" w:tooltip="Carlson, 2018 #7" w:history="1">
        <w:r w:rsidR="006D7F3B">
          <w:rPr>
            <w:noProof/>
            <w:rtl/>
            <w:lang w:bidi="he-IL"/>
          </w:rPr>
          <w:t>1</w:t>
        </w:r>
      </w:hyperlink>
      <w:r w:rsidR="00080D09">
        <w:rPr>
          <w:noProof/>
          <w:rtl/>
          <w:lang w:bidi="he-IL"/>
        </w:rPr>
        <w:t>]</w:t>
      </w:r>
      <w:r w:rsidR="00080D09">
        <w:rPr>
          <w:rtl/>
          <w:lang w:bidi="he-IL"/>
        </w:rPr>
        <w:fldChar w:fldCharType="end"/>
      </w:r>
      <w:r w:rsidR="00080D09">
        <w:rPr>
          <w:rFonts w:hint="cs"/>
          <w:rtl/>
          <w:lang w:bidi="he-IL"/>
        </w:rPr>
        <w:t xml:space="preserve"> </w:t>
      </w:r>
    </w:p>
    <w:p w14:paraId="7316D1C9" w14:textId="77777777" w:rsidR="00CC5A92" w:rsidRPr="00EC0E6A" w:rsidRDefault="00CC5A92" w:rsidP="00CC5A92">
      <w:pPr>
        <w:pStyle w:val="Heading1"/>
        <w:ind w:left="0"/>
        <w:rPr>
          <w:b w:val="0"/>
          <w:bCs w:val="0"/>
          <w:i/>
          <w:sz w:val="12"/>
          <w:szCs w:val="12"/>
        </w:rPr>
      </w:pPr>
    </w:p>
    <w:p w14:paraId="4D7B0806" w14:textId="77777777" w:rsidR="00CC5A92" w:rsidRPr="007E6F94" w:rsidRDefault="00325129" w:rsidP="000A544F">
      <w:pPr>
        <w:pStyle w:val="Heading2"/>
        <w:numPr>
          <w:ilvl w:val="1"/>
          <w:numId w:val="10"/>
        </w:numPr>
        <w:tabs>
          <w:tab w:val="left" w:pos="838"/>
          <w:tab w:val="left" w:pos="839"/>
        </w:tabs>
        <w:spacing w:before="100"/>
        <w:ind w:left="835" w:hanging="720"/>
      </w:pPr>
      <w:bookmarkStart w:id="1" w:name="_Organization_of_the"/>
      <w:bookmarkEnd w:id="1"/>
      <w:r w:rsidRPr="007E6F94">
        <w:t xml:space="preserve">Organization of the paper </w:t>
      </w:r>
    </w:p>
    <w:p w14:paraId="03EFBFB3" w14:textId="1E0BF7E5" w:rsidR="003D6653" w:rsidRDefault="00325129" w:rsidP="00E93306">
      <w:pPr>
        <w:pStyle w:val="BodyText"/>
        <w:spacing w:before="120" w:line="264" w:lineRule="auto"/>
        <w:ind w:left="115" w:right="1109" w:firstLine="288"/>
        <w:jc w:val="both"/>
        <w:rPr>
          <w:rFonts w:asciiTheme="majorBidi" w:hAnsiTheme="majorBidi"/>
          <w:color w:val="000000" w:themeColor="text1"/>
        </w:rPr>
      </w:pPr>
      <w:r w:rsidRPr="007E6F94">
        <w:t xml:space="preserve">Section 2 </w:t>
      </w:r>
      <w:r w:rsidR="007E6F94" w:rsidRPr="007E6F94">
        <w:t xml:space="preserve">- </w:t>
      </w:r>
      <w:r w:rsidRPr="007E6F94">
        <w:t xml:space="preserve">we start by </w:t>
      </w:r>
      <w:r w:rsidR="007E6F94" w:rsidRPr="007E6F94">
        <w:rPr>
          <w:rFonts w:asciiTheme="majorBidi" w:hAnsiTheme="majorBidi"/>
          <w:color w:val="000000" w:themeColor="text1"/>
        </w:rPr>
        <w:t>recurrent</w:t>
      </w:r>
      <w:r w:rsidRPr="007E6F94">
        <w:rPr>
          <w:rFonts w:asciiTheme="majorBidi" w:hAnsiTheme="majorBidi"/>
          <w:color w:val="000000" w:themeColor="text1"/>
        </w:rPr>
        <w:t xml:space="preserve"> neural network as the basic architecture for </w:t>
      </w:r>
      <w:r w:rsidR="007E6F94" w:rsidRPr="007E6F94">
        <w:rPr>
          <w:rFonts w:asciiTheme="majorBidi" w:hAnsiTheme="majorBidi"/>
          <w:color w:val="000000" w:themeColor="text1"/>
        </w:rPr>
        <w:t>style transfer</w:t>
      </w:r>
      <w:r w:rsidRPr="007E6F94">
        <w:rPr>
          <w:rFonts w:asciiTheme="majorBidi" w:hAnsiTheme="majorBidi"/>
          <w:color w:val="000000" w:themeColor="text1"/>
        </w:rPr>
        <w:t xml:space="preserve"> modeling, and how it is related to </w:t>
      </w:r>
      <w:r w:rsidR="007E6F94" w:rsidRPr="007E6F94">
        <w:rPr>
          <w:rFonts w:asciiTheme="majorBidi" w:hAnsiTheme="majorBidi"/>
          <w:color w:val="000000" w:themeColor="text1"/>
          <w:lang w:bidi="he-IL"/>
        </w:rPr>
        <w:t>additional</w:t>
      </w:r>
      <w:r w:rsidRPr="007E6F94">
        <w:rPr>
          <w:rFonts w:asciiTheme="majorBidi" w:hAnsiTheme="majorBidi"/>
          <w:color w:val="000000" w:themeColor="text1"/>
        </w:rPr>
        <w:t xml:space="preserve"> models in details. Section 3 </w:t>
      </w:r>
      <w:r w:rsidR="007E6F94" w:rsidRPr="007E6F94">
        <w:rPr>
          <w:rFonts w:asciiTheme="majorBidi" w:hAnsiTheme="majorBidi"/>
          <w:color w:val="000000" w:themeColor="text1"/>
        </w:rPr>
        <w:t xml:space="preserve">- </w:t>
      </w:r>
      <w:r w:rsidRPr="007E6F94">
        <w:rPr>
          <w:rFonts w:asciiTheme="majorBidi" w:hAnsiTheme="majorBidi"/>
          <w:color w:val="000000" w:themeColor="text1"/>
        </w:rPr>
        <w:t>we propose architecture</w:t>
      </w:r>
      <w:r w:rsidR="007E6F94" w:rsidRPr="007E6F94">
        <w:rPr>
          <w:rFonts w:asciiTheme="majorBidi" w:hAnsiTheme="majorBidi"/>
          <w:color w:val="000000" w:themeColor="text1"/>
        </w:rPr>
        <w:t xml:space="preserve"> </w:t>
      </w:r>
      <w:r w:rsidRPr="007E6F94">
        <w:rPr>
          <w:rFonts w:asciiTheme="majorBidi" w:hAnsiTheme="majorBidi"/>
          <w:color w:val="000000" w:themeColor="text1"/>
        </w:rPr>
        <w:t xml:space="preserve">for </w:t>
      </w:r>
      <w:r w:rsidR="007E6F94" w:rsidRPr="007E6F94">
        <w:rPr>
          <w:rFonts w:asciiTheme="majorBidi" w:hAnsiTheme="majorBidi"/>
          <w:color w:val="000000" w:themeColor="text1"/>
        </w:rPr>
        <w:t>style transfer</w:t>
      </w:r>
      <w:r w:rsidR="00207D5C">
        <w:rPr>
          <w:rFonts w:asciiTheme="majorBidi" w:hAnsiTheme="majorBidi"/>
          <w:color w:val="000000" w:themeColor="text1"/>
        </w:rPr>
        <w:t>ring</w:t>
      </w:r>
      <w:r w:rsidRPr="007E6F94">
        <w:rPr>
          <w:rFonts w:asciiTheme="majorBidi" w:hAnsiTheme="majorBidi"/>
          <w:color w:val="000000" w:themeColor="text1"/>
        </w:rPr>
        <w:t xml:space="preserve"> while our goal is to </w:t>
      </w:r>
      <w:r w:rsidR="007E6F94" w:rsidRPr="007E6F94">
        <w:rPr>
          <w:rFonts w:asciiTheme="majorBidi" w:hAnsiTheme="majorBidi"/>
          <w:color w:val="000000" w:themeColor="text1"/>
        </w:rPr>
        <w:t xml:space="preserve">make style transfer from source prose to target prose with sequence to sequence (Seq2Seq) model. </w:t>
      </w:r>
      <w:r w:rsidRPr="007E6F94">
        <w:rPr>
          <w:rFonts w:asciiTheme="majorBidi" w:hAnsiTheme="majorBidi"/>
          <w:color w:val="000000" w:themeColor="text1"/>
        </w:rPr>
        <w:t>Section 4</w:t>
      </w:r>
      <w:r w:rsidR="007E6F94" w:rsidRPr="007E6F94">
        <w:rPr>
          <w:rFonts w:asciiTheme="majorBidi" w:hAnsiTheme="majorBidi"/>
          <w:color w:val="000000" w:themeColor="text1"/>
        </w:rPr>
        <w:t xml:space="preserve"> - </w:t>
      </w:r>
      <w:r w:rsidRPr="007E6F94">
        <w:rPr>
          <w:rFonts w:asciiTheme="majorBidi" w:hAnsiTheme="majorBidi"/>
          <w:color w:val="000000" w:themeColor="text1"/>
        </w:rPr>
        <w:t xml:space="preserve">we briefly discuss the expected result that we want to get. Section 5 </w:t>
      </w:r>
      <w:r w:rsidR="007E6F94" w:rsidRPr="007E6F94">
        <w:rPr>
          <w:rFonts w:asciiTheme="majorBidi" w:hAnsiTheme="majorBidi"/>
          <w:color w:val="000000" w:themeColor="text1"/>
        </w:rPr>
        <w:t xml:space="preserve">- </w:t>
      </w:r>
      <w:r w:rsidRPr="007E6F94">
        <w:rPr>
          <w:rFonts w:asciiTheme="majorBidi" w:hAnsiTheme="majorBidi"/>
          <w:color w:val="000000" w:themeColor="text1"/>
        </w:rPr>
        <w:t xml:space="preserve">consist of preliminary </w:t>
      </w:r>
      <w:r w:rsidR="00207D5C">
        <w:rPr>
          <w:rFonts w:asciiTheme="majorBidi" w:hAnsiTheme="majorBidi"/>
          <w:color w:val="000000" w:themeColor="text1"/>
        </w:rPr>
        <w:t>s</w:t>
      </w:r>
      <w:r w:rsidRPr="007E6F94">
        <w:rPr>
          <w:rFonts w:asciiTheme="majorBidi" w:hAnsiTheme="majorBidi"/>
          <w:color w:val="000000" w:themeColor="text1"/>
        </w:rPr>
        <w:t xml:space="preserve">oftware </w:t>
      </w:r>
      <w:r w:rsidR="00207D5C">
        <w:rPr>
          <w:rFonts w:asciiTheme="majorBidi" w:hAnsiTheme="majorBidi"/>
          <w:color w:val="000000" w:themeColor="text1"/>
        </w:rPr>
        <w:t>e</w:t>
      </w:r>
      <w:r w:rsidRPr="007E6F94">
        <w:rPr>
          <w:rFonts w:asciiTheme="majorBidi" w:hAnsiTheme="majorBidi"/>
          <w:color w:val="000000" w:themeColor="text1"/>
        </w:rPr>
        <w:t>ngineering documents</w:t>
      </w:r>
      <w:r w:rsidR="00207D5C">
        <w:rPr>
          <w:rFonts w:asciiTheme="majorBidi" w:hAnsiTheme="majorBidi"/>
          <w:color w:val="000000" w:themeColor="text1"/>
        </w:rPr>
        <w:t xml:space="preserve"> -</w:t>
      </w:r>
      <w:r w:rsidRPr="007E6F94">
        <w:rPr>
          <w:rFonts w:asciiTheme="majorBidi" w:hAnsiTheme="majorBidi"/>
          <w:color w:val="000000" w:themeColor="text1"/>
        </w:rPr>
        <w:t xml:space="preserve"> </w:t>
      </w:r>
      <w:r w:rsidR="00207D5C">
        <w:rPr>
          <w:rFonts w:asciiTheme="majorBidi" w:hAnsiTheme="majorBidi"/>
          <w:color w:val="000000" w:themeColor="text1"/>
        </w:rPr>
        <w:t>u</w:t>
      </w:r>
      <w:r w:rsidRPr="007E6F94">
        <w:rPr>
          <w:rFonts w:asciiTheme="majorBidi" w:hAnsiTheme="majorBidi"/>
          <w:color w:val="000000" w:themeColor="text1"/>
        </w:rPr>
        <w:t>se case, class diagram, sequence diagram</w:t>
      </w:r>
      <w:r w:rsidR="007E6F94" w:rsidRPr="007E6F94">
        <w:rPr>
          <w:rFonts w:asciiTheme="majorBidi" w:hAnsiTheme="majorBidi"/>
          <w:color w:val="000000" w:themeColor="text1"/>
        </w:rPr>
        <w:t xml:space="preserve">, </w:t>
      </w:r>
      <w:r w:rsidRPr="007E6F94">
        <w:rPr>
          <w:rFonts w:asciiTheme="majorBidi" w:hAnsiTheme="majorBidi"/>
          <w:color w:val="000000" w:themeColor="text1"/>
        </w:rPr>
        <w:t>and initial GUI, concluded by a short text plan sectio</w:t>
      </w:r>
      <w:r w:rsidR="007E6F94" w:rsidRPr="007E6F94">
        <w:rPr>
          <w:rFonts w:asciiTheme="majorBidi" w:hAnsiTheme="majorBidi"/>
          <w:color w:val="000000" w:themeColor="text1"/>
        </w:rPr>
        <w:t>n</w:t>
      </w:r>
      <w:r w:rsidRPr="007E6F94">
        <w:rPr>
          <w:rFonts w:asciiTheme="majorBidi" w:hAnsiTheme="majorBidi"/>
          <w:color w:val="000000" w:themeColor="text1"/>
        </w:rPr>
        <w:t>.</w:t>
      </w:r>
    </w:p>
    <w:p w14:paraId="1F99F0A0" w14:textId="77777777" w:rsidR="00EC0E6A" w:rsidRPr="007E4024" w:rsidRDefault="00EC0E6A" w:rsidP="00E93306">
      <w:pPr>
        <w:pStyle w:val="BodyText"/>
        <w:spacing w:before="120" w:line="264" w:lineRule="auto"/>
        <w:ind w:left="115" w:right="1109" w:firstLine="288"/>
        <w:jc w:val="both"/>
        <w:rPr>
          <w:sz w:val="12"/>
          <w:szCs w:val="12"/>
        </w:rPr>
      </w:pPr>
    </w:p>
    <w:p w14:paraId="6FB0DF3F" w14:textId="77777777" w:rsidR="003D6653" w:rsidRDefault="003D6653" w:rsidP="000A544F">
      <w:pPr>
        <w:pStyle w:val="Heading1"/>
        <w:numPr>
          <w:ilvl w:val="0"/>
          <w:numId w:val="10"/>
        </w:numPr>
        <w:spacing w:before="100"/>
        <w:ind w:left="475"/>
      </w:pPr>
      <w:bookmarkStart w:id="2" w:name="_bookmark1"/>
      <w:bookmarkEnd w:id="2"/>
      <w:r>
        <w:t>BACKGROUND</w:t>
      </w:r>
    </w:p>
    <w:p w14:paraId="6F716BC5" w14:textId="77777777" w:rsidR="00B86AC0" w:rsidRPr="00EC0E6A" w:rsidRDefault="00B86AC0">
      <w:pPr>
        <w:pStyle w:val="BodyText"/>
        <w:spacing w:before="5"/>
        <w:rPr>
          <w:b/>
          <w:sz w:val="12"/>
          <w:szCs w:val="12"/>
        </w:rPr>
      </w:pPr>
    </w:p>
    <w:p w14:paraId="6D405661" w14:textId="77777777" w:rsidR="00B86AC0" w:rsidRDefault="005E19B3" w:rsidP="001B09BE">
      <w:pPr>
        <w:pStyle w:val="Heading2"/>
        <w:numPr>
          <w:ilvl w:val="1"/>
          <w:numId w:val="4"/>
        </w:numPr>
        <w:tabs>
          <w:tab w:val="left" w:pos="838"/>
          <w:tab w:val="left" w:pos="839"/>
        </w:tabs>
        <w:spacing w:before="100"/>
        <w:ind w:left="835"/>
      </w:pPr>
      <w:bookmarkStart w:id="3" w:name="_bookmark2"/>
      <w:bookmarkEnd w:id="3"/>
      <w:r>
        <w:t>Neural Network</w:t>
      </w:r>
      <w:r w:rsidR="00A25F23">
        <w:t xml:space="preserve"> </w:t>
      </w:r>
    </w:p>
    <w:p w14:paraId="583EC425" w14:textId="413DB23D" w:rsidR="003D6653" w:rsidRDefault="007C212B" w:rsidP="009B7978">
      <w:pPr>
        <w:pStyle w:val="BodyText"/>
        <w:spacing w:before="120" w:line="264" w:lineRule="auto"/>
        <w:ind w:left="115" w:right="1109" w:firstLine="288"/>
        <w:jc w:val="both"/>
      </w:pPr>
      <w:r>
        <w:t>N</w:t>
      </w:r>
      <w:r w:rsidR="005E19B3">
        <w:t>eural netwo</w:t>
      </w:r>
      <w:r>
        <w:t>rk</w:t>
      </w:r>
      <w:r w:rsidR="00B71F58">
        <w:t xml:space="preserve"> </w:t>
      </w:r>
      <w:r w:rsidR="007D586C">
        <w:t xml:space="preserve">is a </w:t>
      </w:r>
      <w:r w:rsidR="0016657B">
        <w:t>biologically inspired</w:t>
      </w:r>
      <w:r w:rsidR="007D586C">
        <w:t xml:space="preserve"> programming </w:t>
      </w:r>
      <w:r w:rsidR="0027685D">
        <w:rPr>
          <w:lang w:bidi="he-IL"/>
        </w:rPr>
        <w:t>pattern</w:t>
      </w:r>
      <w:r w:rsidR="007D586C">
        <w:t xml:space="preserve"> </w:t>
      </w:r>
      <w:r w:rsidR="0027685D">
        <w:t>that</w:t>
      </w:r>
      <w:r w:rsidR="00B71F58">
        <w:t xml:space="preserve"> </w:t>
      </w:r>
      <w:r w:rsidR="009B7978">
        <w:t>allows</w:t>
      </w:r>
      <w:r w:rsidR="0027685D">
        <w:t xml:space="preserve"> to</w:t>
      </w:r>
      <w:r w:rsidR="00B71F58">
        <w:t xml:space="preserve"> computer</w:t>
      </w:r>
      <w:r w:rsidR="0027685D">
        <w:t>s</w:t>
      </w:r>
      <w:r w:rsidR="00B71F58">
        <w:t xml:space="preserve"> to learn</w:t>
      </w:r>
      <w:r w:rsidR="0027685D">
        <w:t>s</w:t>
      </w:r>
      <w:r w:rsidR="00B71F58">
        <w:t xml:space="preserve"> from observed data</w:t>
      </w:r>
      <w:r w:rsidR="005E19B3">
        <w:t xml:space="preserve">. </w:t>
      </w:r>
      <w:r w:rsidR="009B7978">
        <w:t>It consist</w:t>
      </w:r>
      <w:r w:rsidR="007E4024">
        <w:t>s</w:t>
      </w:r>
      <w:r w:rsidR="00B71F58">
        <w:t xml:space="preserve"> of many interconnected processing elem</w:t>
      </w:r>
      <w:r w:rsidR="009B7978">
        <w:t>ents, neurons, and working together</w:t>
      </w:r>
      <w:r w:rsidR="00B71F58">
        <w:t xml:space="preserve"> to solve a problem. In</w:t>
      </w:r>
      <w:r w:rsidR="0027685D">
        <w:t xml:space="preserve"> </w:t>
      </w:r>
      <w:r w:rsidR="00B71F58">
        <w:t xml:space="preserve">neural network, all </w:t>
      </w:r>
      <w:r w:rsidR="0027685D">
        <w:t xml:space="preserve">the </w:t>
      </w:r>
      <w:r w:rsidR="00B71F58">
        <w:t>inputs</w:t>
      </w:r>
      <w:r w:rsidR="0027685D">
        <w:t xml:space="preserve">, </w:t>
      </w:r>
      <w:r w:rsidR="00B71F58">
        <w:t xml:space="preserve">and outputs are independent </w:t>
      </w:r>
      <w:r w:rsidR="009B7978">
        <w:t>from</w:t>
      </w:r>
      <w:r w:rsidR="00B71F58">
        <w:t xml:space="preserve"> each </w:t>
      </w:r>
      <w:r w:rsidR="00B71F58">
        <w:lastRenderedPageBreak/>
        <w:t xml:space="preserve">other, </w:t>
      </w:r>
      <w:r w:rsidR="0027685D">
        <w:t>b</w:t>
      </w:r>
      <w:r w:rsidR="00B71F58">
        <w:t xml:space="preserve">ut for many tasks that results is a </w:t>
      </w:r>
      <w:r w:rsidR="0027685D">
        <w:t>not a good</w:t>
      </w:r>
      <w:r w:rsidR="00B71F58">
        <w:t xml:space="preserve"> performance. If the next word in a sentence is </w:t>
      </w:r>
      <w:r w:rsidR="009B7978">
        <w:t>predictable, it is necessary</w:t>
      </w:r>
      <w:r w:rsidR="00B71F58">
        <w:t xml:space="preserve"> to know which word came before it, and for that we need the </w:t>
      </w:r>
      <w:r w:rsidR="00596DA9">
        <w:t>r</w:t>
      </w:r>
      <w:r w:rsidR="00B71F58">
        <w:t>ecurrent neural network (RNN) for sequential information</w:t>
      </w:r>
      <w:r w:rsidR="00B737FC">
        <w:t xml:space="preserve"> </w:t>
      </w:r>
      <w:r w:rsidR="00B737FC">
        <w:fldChar w:fldCharType="begin"/>
      </w:r>
      <w:r w:rsidR="004E5A5E">
        <w:instrText xml:space="preserve"> ADDIN EN.CITE &lt;EndNote&gt;&lt;Cite&gt;&lt;Author&gt;Lopez&lt;/Author&gt;&lt;Year&gt;2017&lt;/Year&gt;&lt;RecNum&gt;3&lt;/RecNum&gt;&lt;DisplayText&gt;[2]&lt;/DisplayText&gt;&lt;record&gt;&lt;rec-number&gt;3&lt;/rec-number&gt;&lt;foreign-keys&gt;&lt;key app="EN" db-id="ppsse0awe0vsz2e0at8xtwr2tw92ex0xwera" timestamp="1557168076"&gt;3&lt;/key&gt;&lt;/foreign-keys&gt;&lt;ref-type name="Journal Article"&gt;17&lt;/ref-type&gt;&lt;contributors&gt;&lt;authors&gt;&lt;author&gt;Lopez, Marc Moreno&lt;/author&gt;&lt;author&gt;Kalita, Jugal&lt;/author&gt;&lt;/authors&gt;&lt;/contributors&gt;&lt;titles&gt;&lt;title&gt;Deep Learning applied to NLP&lt;/title&gt;&lt;secondary-title&gt;arXiv preprint arXiv:1703.03091&lt;/secondary-title&gt;&lt;/titles&gt;&lt;periodical&gt;&lt;full-title&gt;arXiv preprint arXiv:1703.03091&lt;/full-title&gt;&lt;/periodical&gt;&lt;dates&gt;&lt;year&gt;2017&lt;/year&gt;&lt;/dates&gt;&lt;urls&gt;&lt;/urls&gt;&lt;/record&gt;&lt;/Cite&gt;&lt;/EndNote&gt;</w:instrText>
      </w:r>
      <w:r w:rsidR="00B737FC">
        <w:fldChar w:fldCharType="separate"/>
      </w:r>
      <w:r w:rsidR="00B737FC">
        <w:rPr>
          <w:noProof/>
        </w:rPr>
        <w:t>[</w:t>
      </w:r>
      <w:hyperlink w:anchor="_ENREF_2" w:tooltip="Lopez, 2017 #3" w:history="1">
        <w:r w:rsidR="006D7F3B">
          <w:rPr>
            <w:noProof/>
          </w:rPr>
          <w:t>2</w:t>
        </w:r>
      </w:hyperlink>
      <w:r w:rsidR="00B737FC">
        <w:rPr>
          <w:noProof/>
        </w:rPr>
        <w:t>]</w:t>
      </w:r>
      <w:r w:rsidR="00B737FC">
        <w:fldChar w:fldCharType="end"/>
      </w:r>
      <w:r w:rsidR="00B71F58">
        <w:t xml:space="preserve">. </w:t>
      </w:r>
    </w:p>
    <w:p w14:paraId="7AF7917C" w14:textId="10E1DC83" w:rsidR="003D6653" w:rsidRDefault="00B71F58" w:rsidP="00E86C10">
      <w:pPr>
        <w:pStyle w:val="BodyText"/>
        <w:spacing w:before="120" w:line="264" w:lineRule="auto"/>
        <w:ind w:left="115" w:right="1109" w:firstLine="288"/>
        <w:jc w:val="both"/>
      </w:pPr>
      <w:r>
        <w:t>Neural network</w:t>
      </w:r>
      <w:r w:rsidR="003D6653">
        <w:t xml:space="preserve"> </w:t>
      </w:r>
      <w:r w:rsidR="00B737FC">
        <w:t>is</w:t>
      </w:r>
      <w:r w:rsidR="003D6653">
        <w:t xml:space="preserve"> a major part of artificial intelligence which allows networks to adjust this hidden layer in situations where the </w:t>
      </w:r>
      <w:r w:rsidR="00E86C10">
        <w:t>result</w:t>
      </w:r>
      <w:r w:rsidR="003D6653">
        <w:t xml:space="preserve"> doesn’t match the hoping.</w:t>
      </w:r>
    </w:p>
    <w:p w14:paraId="788EAED2" w14:textId="2C9E340C" w:rsidR="00B71F58" w:rsidRDefault="00B71F58" w:rsidP="004C3541">
      <w:pPr>
        <w:pStyle w:val="BodyText"/>
        <w:spacing w:before="120" w:line="264" w:lineRule="auto"/>
        <w:ind w:left="115" w:right="1109" w:firstLine="288"/>
        <w:jc w:val="both"/>
      </w:pPr>
      <w:r>
        <w:rPr>
          <w:noProof/>
          <w:lang w:bidi="he-IL"/>
        </w:rPr>
        <w:drawing>
          <wp:anchor distT="0" distB="0" distL="114300" distR="114300" simplePos="0" relativeHeight="251673600" behindDoc="1" locked="0" layoutInCell="1" allowOverlap="1" wp14:anchorId="7B958AA9" wp14:editId="1FB38B2E">
            <wp:simplePos x="0" y="0"/>
            <wp:positionH relativeFrom="column">
              <wp:posOffset>1435100</wp:posOffset>
            </wp:positionH>
            <wp:positionV relativeFrom="paragraph">
              <wp:posOffset>81915</wp:posOffset>
            </wp:positionV>
            <wp:extent cx="3041650" cy="1346200"/>
            <wp:effectExtent l="19050" t="19050" r="6350" b="6350"/>
            <wp:wrapTight wrapText="bothSides">
              <wp:wrapPolygon edited="0">
                <wp:start x="-135" y="-306"/>
                <wp:lineTo x="-135" y="21702"/>
                <wp:lineTo x="21645" y="21702"/>
                <wp:lineTo x="21645" y="-306"/>
                <wp:lineTo x="-135" y="-306"/>
              </wp:wrapPolygon>
            </wp:wrapTight>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041650" cy="134620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100269C7" w14:textId="04EA53D1" w:rsidR="00B71F58" w:rsidRDefault="00B71F58" w:rsidP="004C3541">
      <w:pPr>
        <w:pStyle w:val="BodyText"/>
        <w:spacing w:before="120" w:line="264" w:lineRule="auto"/>
        <w:ind w:left="115" w:right="1109" w:firstLine="288"/>
        <w:jc w:val="both"/>
      </w:pPr>
    </w:p>
    <w:p w14:paraId="7C1FBE14" w14:textId="77777777" w:rsidR="00B71F58" w:rsidRDefault="00B71F58" w:rsidP="004C3541">
      <w:pPr>
        <w:pStyle w:val="BodyText"/>
        <w:spacing w:before="120" w:line="264" w:lineRule="auto"/>
        <w:ind w:left="115" w:right="1109" w:firstLine="288"/>
        <w:jc w:val="both"/>
        <w:rPr>
          <w:rtl/>
          <w:lang w:bidi="he-IL"/>
        </w:rPr>
      </w:pPr>
    </w:p>
    <w:p w14:paraId="539BFA71" w14:textId="77777777" w:rsidR="00B71F58" w:rsidRDefault="003D6653" w:rsidP="003A1E04">
      <w:pPr>
        <w:spacing w:line="264" w:lineRule="auto"/>
        <w:ind w:left="1134" w:right="2268" w:firstLine="2279"/>
        <w:rPr>
          <w:i/>
          <w:color w:val="1F487C"/>
        </w:rPr>
      </w:pPr>
      <w:r>
        <w:rPr>
          <w:i/>
          <w:color w:val="1F487C"/>
        </w:rPr>
        <w:t>Figure 1 - Neural network</w:t>
      </w:r>
    </w:p>
    <w:p w14:paraId="06953E48" w14:textId="21DC13A3" w:rsidR="003D6653" w:rsidRDefault="00814900" w:rsidP="003A1E04">
      <w:pPr>
        <w:spacing w:line="264" w:lineRule="auto"/>
        <w:ind w:right="3402" w:firstLine="2279"/>
        <w:jc w:val="center"/>
        <w:rPr>
          <w:i/>
        </w:rPr>
      </w:pPr>
      <w:hyperlink r:id="rId19" w:history="1">
        <w:r w:rsidR="003A1E04" w:rsidRPr="00D746BC">
          <w:rPr>
            <w:rStyle w:val="Hyperlink"/>
          </w:rPr>
          <w:t>https://arxiv.org/pdf/1703.03091.pdf</w:t>
        </w:r>
      </w:hyperlink>
    </w:p>
    <w:p w14:paraId="268309EE" w14:textId="77777777" w:rsidR="003D6653" w:rsidRPr="00E93306" w:rsidRDefault="003D6653" w:rsidP="00E93306">
      <w:pPr>
        <w:pStyle w:val="BodyText"/>
        <w:spacing w:before="146" w:line="264" w:lineRule="auto"/>
        <w:ind w:right="1113"/>
        <w:jc w:val="both"/>
        <w:rPr>
          <w:sz w:val="12"/>
          <w:szCs w:val="12"/>
        </w:rPr>
      </w:pPr>
    </w:p>
    <w:p w14:paraId="0C20A4AA" w14:textId="74BFE035" w:rsidR="00E93306" w:rsidRDefault="00DB3FE0" w:rsidP="000A544F">
      <w:pPr>
        <w:pStyle w:val="Heading2"/>
        <w:numPr>
          <w:ilvl w:val="1"/>
          <w:numId w:val="4"/>
        </w:numPr>
        <w:tabs>
          <w:tab w:val="left" w:pos="838"/>
          <w:tab w:val="left" w:pos="839"/>
        </w:tabs>
        <w:spacing w:before="100"/>
        <w:ind w:left="835"/>
      </w:pPr>
      <w:bookmarkStart w:id="4" w:name="_Recurrent_Neural_Networks"/>
      <w:bookmarkEnd w:id="4"/>
      <w:r>
        <w:t>Recurrent</w:t>
      </w:r>
      <w:r w:rsidR="00E93306">
        <w:t xml:space="preserve"> Neural</w:t>
      </w:r>
      <w:r w:rsidR="00E93306">
        <w:rPr>
          <w:spacing w:val="2"/>
        </w:rPr>
        <w:t xml:space="preserve"> </w:t>
      </w:r>
      <w:r w:rsidR="00E93306">
        <w:t>Network</w:t>
      </w:r>
      <w:r>
        <w:t>s</w:t>
      </w:r>
      <w:r w:rsidR="00CB71FC">
        <w:t xml:space="preserve"> </w:t>
      </w:r>
    </w:p>
    <w:p w14:paraId="5B59BFE2" w14:textId="0055DB4A" w:rsidR="00E93306" w:rsidRDefault="0027685D" w:rsidP="00DB3FE0">
      <w:pPr>
        <w:pStyle w:val="BodyText"/>
        <w:spacing w:before="120" w:line="264" w:lineRule="auto"/>
        <w:ind w:left="115" w:right="1109" w:firstLine="288"/>
        <w:jc w:val="both"/>
      </w:pPr>
      <w:r>
        <w:t>R</w:t>
      </w:r>
      <w:r w:rsidR="00DB3FE0">
        <w:t xml:space="preserve">ecurrent neural network (RNN) is a neural network that </w:t>
      </w:r>
      <w:r w:rsidR="005925C6">
        <w:t>include</w:t>
      </w:r>
      <w:r>
        <w:t xml:space="preserve"> from</w:t>
      </w:r>
      <w:r w:rsidR="00DB3FE0">
        <w:t xml:space="preserve"> output </w:t>
      </w:r>
      <w:r w:rsidR="00DB3FE0" w:rsidRPr="00DB3FE0">
        <w:rPr>
          <w:i/>
          <w:iCs/>
        </w:rPr>
        <w:t>y</w:t>
      </w:r>
      <w:r w:rsidR="00DB3FE0">
        <w:t xml:space="preserve"> </w:t>
      </w:r>
      <w:r w:rsidR="005925C6">
        <w:t xml:space="preserve">and hidden state </w:t>
      </w:r>
      <w:r w:rsidR="005925C6" w:rsidRPr="00DB3FE0">
        <w:rPr>
          <w:i/>
          <w:iCs/>
        </w:rPr>
        <w:t>h</w:t>
      </w:r>
      <w:r w:rsidR="005925C6">
        <w:t xml:space="preserve">  </w:t>
      </w:r>
      <w:r w:rsidR="00DB3FE0">
        <w:t>which operates on a variable length sequence x =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DB3FE0">
        <w:t xml:space="preserve">). </w:t>
      </w:r>
      <w:r w:rsidR="00D738C3">
        <w:t xml:space="preserve">In RNN there have a loop, which allow information to persist. </w:t>
      </w:r>
      <w:r w:rsidR="007F4CDB">
        <w:t>T</w:t>
      </w:r>
      <w:r w:rsidR="00DB3FE0">
        <w:t xml:space="preserve">he hidden state </w:t>
      </w:r>
      <m:oMath>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m:t>
                </m:r>
              </m:e>
            </m:d>
          </m:sub>
        </m:sSub>
      </m:oMath>
      <w:r w:rsidR="00DB3FE0">
        <w:t xml:space="preserve"> of the RNN</w:t>
      </w:r>
      <w:r w:rsidR="007F4CDB">
        <w:t xml:space="preserve">, at each time step </w:t>
      </w:r>
      <w:r w:rsidR="007F4CDB" w:rsidRPr="00197AB1">
        <w:rPr>
          <w:i/>
          <w:iCs/>
        </w:rPr>
        <w:t>t</w:t>
      </w:r>
      <w:r w:rsidR="007F4CDB">
        <w:t xml:space="preserve">, </w:t>
      </w:r>
      <w:r w:rsidR="00DB3FE0">
        <w:t>is updated by</w:t>
      </w:r>
      <w:r w:rsidR="00197AB1">
        <w:t xml:space="preserve"> - </w:t>
      </w:r>
    </w:p>
    <w:p w14:paraId="1D232ECD" w14:textId="77777777" w:rsidR="00D84AD9" w:rsidRPr="00D84AD9" w:rsidRDefault="00814900" w:rsidP="00D84AD9">
      <w:pPr>
        <w:spacing w:before="146"/>
        <w:ind w:left="2870" w:right="3865"/>
        <w:jc w:val="center"/>
        <w:rPr>
          <w:i/>
        </w:rPr>
      </w:pPr>
      <m:oMathPara>
        <m:oMath>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m:t>
                  </m:r>
                </m:e>
              </m:d>
            </m:sub>
          </m:sSub>
          <m:r>
            <w:rPr>
              <w:rFonts w:ascii="Cambria Math" w:hAnsi="Cambria Math"/>
            </w:rPr>
            <m:t>=f(</m:t>
          </m:r>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1</m:t>
                  </m:r>
                </m:e>
              </m:d>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m:oMathPara>
    </w:p>
    <w:p w14:paraId="69C71EF3" w14:textId="77777777" w:rsidR="00D84AD9" w:rsidRDefault="00197AB1" w:rsidP="00D84AD9">
      <w:pPr>
        <w:spacing w:before="146"/>
        <w:ind w:left="2870" w:right="3865"/>
        <w:jc w:val="center"/>
        <w:rPr>
          <w:i/>
        </w:rPr>
      </w:pPr>
      <w:r>
        <w:rPr>
          <w:i/>
          <w:color w:val="1F487C"/>
        </w:rPr>
        <w:t xml:space="preserve">Equation 1 – The hidden state of RNN </w:t>
      </w:r>
    </w:p>
    <w:p w14:paraId="16FB3E20" w14:textId="33A44A9E" w:rsidR="00E93306" w:rsidRPr="001009C0" w:rsidRDefault="00197AB1" w:rsidP="001009C0">
      <w:pPr>
        <w:pStyle w:val="BodyText"/>
        <w:spacing w:before="120" w:line="264" w:lineRule="auto"/>
        <w:ind w:left="115" w:right="1109" w:firstLine="288"/>
        <w:jc w:val="both"/>
      </w:pPr>
      <w:r>
        <w:t xml:space="preserve">RNN can </w:t>
      </w:r>
      <w:r w:rsidR="00BE0CC1">
        <w:t>learn</w:t>
      </w:r>
      <w:r>
        <w:t xml:space="preserve"> </w:t>
      </w:r>
      <w:r w:rsidR="00BE0CC1">
        <w:t xml:space="preserve">the </w:t>
      </w:r>
      <w:r>
        <w:t xml:space="preserve">probability </w:t>
      </w:r>
      <w:r w:rsidR="00BE0CC1">
        <w:t xml:space="preserve">of </w:t>
      </w:r>
      <w:r>
        <w:t xml:space="preserve">distribution </w:t>
      </w:r>
      <w:r w:rsidR="00BE0CC1">
        <w:t>across</w:t>
      </w:r>
      <w:r>
        <w:t xml:space="preserve"> a sequence by being trained to predict the next symbol in a sequence. In that case,</w:t>
      </w:r>
      <w:r w:rsidR="007F4CDB">
        <w:t xml:space="preserve"> </w:t>
      </w:r>
      <w:r>
        <w:t xml:space="preserve">at each </w:t>
      </w:r>
      <w:r w:rsidR="001009C0">
        <w:t xml:space="preserve">timestamp </w:t>
      </w:r>
      <w:r w:rsidR="001009C0">
        <w:rPr>
          <w:i/>
          <w:iCs/>
        </w:rPr>
        <w:t>t</w:t>
      </w:r>
      <w:r w:rsidR="007F4CDB">
        <w:t>,</w:t>
      </w:r>
      <w:r w:rsidR="001009C0">
        <w:t xml:space="preserve"> </w:t>
      </w:r>
      <w:r w:rsidR="007F4CDB">
        <w:t xml:space="preserve">the output </w:t>
      </w:r>
      <w:r w:rsidR="001009C0">
        <w:t xml:space="preserve">is the conditional distribution </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oMath>
      <w:r w:rsidR="001009C0">
        <w:t xml:space="preserve">. </w:t>
      </w:r>
    </w:p>
    <w:p w14:paraId="3F8B100A" w14:textId="56CF8276" w:rsidR="001009C0" w:rsidRDefault="007F4CDB" w:rsidP="00407B81">
      <w:pPr>
        <w:pStyle w:val="BodyText"/>
        <w:spacing w:before="120" w:line="264" w:lineRule="auto"/>
        <w:ind w:left="115" w:right="1109" w:firstLine="288"/>
        <w:jc w:val="both"/>
      </w:pPr>
      <w:r>
        <w:t>A</w:t>
      </w:r>
      <w:r w:rsidR="001009C0">
        <w:t xml:space="preserve"> multinomial distribution (1-of-K coding) can be output</w:t>
      </w:r>
      <w:r>
        <w:t xml:space="preserve"> by </w:t>
      </w:r>
      <w:r w:rsidR="001009C0">
        <w:t xml:space="preserve">using a </w:t>
      </w:r>
      <w:r w:rsidR="00F16B14">
        <w:t>SoftMax</w:t>
      </w:r>
      <w:r w:rsidR="001009C0">
        <w:t xml:space="preserve"> activation function for all possible symbols  </w:t>
      </w:r>
      <m:oMath>
        <m:r>
          <w:rPr>
            <w:rFonts w:ascii="Cambria Math" w:hAnsi="Cambria Math"/>
          </w:rPr>
          <m:t>j=1 , … , K</m:t>
        </m:r>
      </m:oMath>
      <w:r w:rsidR="001009C0">
        <w:t xml:space="preserve"> , wher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1009C0">
        <w:t xml:space="preserve"> are the rows of a weight matrix </w:t>
      </w:r>
      <w:r w:rsidR="001009C0" w:rsidRPr="004B6336">
        <w:rPr>
          <w:i/>
          <w:iCs/>
        </w:rPr>
        <w:t>W</w:t>
      </w:r>
      <w:r w:rsidR="008C0D06">
        <w:t xml:space="preserve"> </w:t>
      </w:r>
      <w:r w:rsidR="00080D09">
        <w:fldChar w:fldCharType="begin"/>
      </w:r>
      <w:r w:rsidR="004E5A5E">
        <w:instrText xml:space="preserve"> ADDIN EN.CITE &lt;EndNote&gt;&lt;Cite&gt;&lt;Author&gt;Cho&lt;/Author&gt;&lt;Year&gt;2014&lt;/Year&gt;&lt;RecNum&gt;10&lt;/RecNum&gt;&lt;DisplayText&gt;[3]&lt;/DisplayText&gt;&lt;record&gt;&lt;rec-number&gt;10&lt;/rec-number&gt;&lt;foreign-keys&gt;&lt;key app="EN" db-id="ppsse0awe0vsz2e0at8xtwr2tw92ex0xwera" timestamp="1557168081"&gt;10&lt;/key&gt;&lt;/foreign-keys&gt;&lt;ref-type name="Journal Article"&gt;17&lt;/ref-type&gt;&lt;contributors&gt;&lt;authors&gt;&lt;author&gt;Cho, Kyunghyun&lt;/author&gt;&lt;author&gt;Van Merriënboer, Bart&lt;/author&gt;&lt;author&gt;Gulcehre, Caglar&lt;/author&gt;&lt;author&gt;Bahdanau, Dzmitry&lt;/author&gt;&lt;author&gt;Bougares, Fethi&lt;/author&gt;&lt;author&gt;Schwenk, Holger&lt;/author&gt;&lt;author&gt;Bengio, Yoshua&lt;/author&gt;&lt;/authors&gt;&lt;/contributors&gt;&lt;titles&gt;&lt;title&gt;Learning phrase representations using RNN encoder-decoder for statistical machine translation&lt;/title&gt;&lt;secondary-title&gt;arXiv preprint arXiv:1406.1078&lt;/secondary-title&gt;&lt;/titles&gt;&lt;periodical&gt;&lt;full-title&gt;arXiv preprint arXiv:1406.1078&lt;/full-title&gt;&lt;/periodical&gt;&lt;dates&gt;&lt;year&gt;2014&lt;/year&gt;&lt;/dates&gt;&lt;urls&gt;&lt;/urls&gt;&lt;/record&gt;&lt;/Cite&gt;&lt;/EndNote&gt;</w:instrText>
      </w:r>
      <w:r w:rsidR="00080D09">
        <w:fldChar w:fldCharType="separate"/>
      </w:r>
      <w:r w:rsidR="00B737FC">
        <w:rPr>
          <w:noProof/>
        </w:rPr>
        <w:t>[</w:t>
      </w:r>
      <w:hyperlink w:anchor="_ENREF_3" w:tooltip="Cho, 2014 #10" w:history="1">
        <w:r w:rsidR="006D7F3B">
          <w:rPr>
            <w:noProof/>
          </w:rPr>
          <w:t>3</w:t>
        </w:r>
      </w:hyperlink>
      <w:r w:rsidR="00B737FC">
        <w:rPr>
          <w:noProof/>
        </w:rPr>
        <w:t>]</w:t>
      </w:r>
      <w:r w:rsidR="00080D09">
        <w:fldChar w:fldCharType="end"/>
      </w:r>
      <w:r w:rsidR="00513C19" w:rsidRPr="00513C19">
        <w:t>.</w:t>
      </w:r>
    </w:p>
    <w:p w14:paraId="54F3353C" w14:textId="77777777" w:rsidR="00407B81" w:rsidRPr="00407B81" w:rsidRDefault="00407B81" w:rsidP="00407B81">
      <w:pPr>
        <w:pStyle w:val="BodyText"/>
        <w:spacing w:before="120" w:line="264" w:lineRule="auto"/>
        <w:ind w:left="115" w:right="1109" w:firstLine="288"/>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j</m:t>
                  </m:r>
                </m:sub>
              </m:sSub>
              <m: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m:t>
                      </m:r>
                    </m:e>
                  </m:d>
                </m:sub>
              </m:sSub>
              <m:r>
                <w:rPr>
                  <w:rFonts w:ascii="Cambria Math" w:hAnsi="Cambria Math"/>
                </w:rPr>
                <m:t>)</m:t>
              </m:r>
            </m:num>
            <m:den>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j</m:t>
                      </m:r>
                    </m:e>
                    <m:sup>
                      <m:r>
                        <w:rPr>
                          <w:rFonts w:ascii="Cambria Math" w:hAnsi="Cambria Math"/>
                        </w:rPr>
                        <m:t>'</m:t>
                      </m:r>
                    </m:sup>
                  </m:sSup>
                </m:sub>
                <m:sup>
                  <m:r>
                    <w:rPr>
                      <w:rFonts w:ascii="Cambria Math" w:hAnsi="Cambria Math"/>
                    </w:rPr>
                    <m:t>K</m:t>
                  </m:r>
                </m:sup>
                <m:e>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w</m:t>
                      </m:r>
                    </m:e>
                    <m:sub>
                      <m:sSup>
                        <m:sSupPr>
                          <m:ctrlPr>
                            <w:rPr>
                              <w:rFonts w:ascii="Cambria Math" w:hAnsi="Cambria Math"/>
                              <w:i/>
                            </w:rPr>
                          </m:ctrlPr>
                        </m:sSupPr>
                        <m:e>
                          <m:r>
                            <w:rPr>
                              <w:rFonts w:ascii="Cambria Math" w:hAnsi="Cambria Math"/>
                            </w:rPr>
                            <m:t>j</m:t>
                          </m:r>
                        </m:e>
                        <m:sup>
                          <m:r>
                            <w:rPr>
                              <w:rFonts w:ascii="Cambria Math" w:hAnsi="Cambria Math"/>
                            </w:rPr>
                            <m:t>'</m:t>
                          </m:r>
                        </m:sup>
                      </m:sSup>
                    </m:sub>
                  </m:sSub>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m:t>
                          </m:r>
                        </m:e>
                      </m:d>
                    </m:sub>
                  </m:sSub>
                  <m:r>
                    <w:rPr>
                      <w:rFonts w:ascii="Cambria Math" w:hAnsi="Cambria Math"/>
                    </w:rPr>
                    <m:t>)</m:t>
                  </m:r>
                </m:e>
              </m:nary>
            </m:den>
          </m:f>
        </m:oMath>
      </m:oMathPara>
    </w:p>
    <w:p w14:paraId="114E2454" w14:textId="71179FFB" w:rsidR="001009C0" w:rsidRDefault="00407B81" w:rsidP="00407B81">
      <w:pPr>
        <w:pStyle w:val="BodyText"/>
        <w:spacing w:before="120" w:line="264" w:lineRule="auto"/>
        <w:ind w:left="2275" w:right="1109" w:firstLine="605"/>
      </w:pPr>
      <w:r>
        <w:rPr>
          <w:i/>
          <w:color w:val="1F487C"/>
        </w:rPr>
        <w:t xml:space="preserve">Equation 2 – </w:t>
      </w:r>
      <w:r w:rsidR="007257B2">
        <w:rPr>
          <w:i/>
          <w:color w:val="1F487C"/>
        </w:rPr>
        <w:t>SoftMax</w:t>
      </w:r>
      <w:r>
        <w:rPr>
          <w:i/>
          <w:color w:val="1F487C"/>
        </w:rPr>
        <w:t xml:space="preserve"> activation function</w:t>
      </w:r>
    </w:p>
    <w:p w14:paraId="7DD462B5" w14:textId="77777777" w:rsidR="00E93306" w:rsidRDefault="00E93306" w:rsidP="00E93306">
      <w:pPr>
        <w:pStyle w:val="BodyText"/>
        <w:spacing w:before="7"/>
        <w:rPr>
          <w:sz w:val="13"/>
        </w:rPr>
      </w:pPr>
    </w:p>
    <w:p w14:paraId="57DBC2CC" w14:textId="77777777" w:rsidR="00EC0E6A" w:rsidRDefault="00782328" w:rsidP="003D6653">
      <w:pPr>
        <w:tabs>
          <w:tab w:val="left" w:pos="2823"/>
        </w:tabs>
      </w:pPr>
      <w:r>
        <w:rPr>
          <w:noProof/>
          <w:lang w:bidi="he-IL"/>
        </w:rPr>
        <w:drawing>
          <wp:anchor distT="0" distB="0" distL="114300" distR="114300" simplePos="0" relativeHeight="251662336" behindDoc="0" locked="0" layoutInCell="1" allowOverlap="1" wp14:anchorId="5D30D9AB" wp14:editId="45EF2679">
            <wp:simplePos x="0" y="0"/>
            <wp:positionH relativeFrom="column">
              <wp:posOffset>1162050</wp:posOffset>
            </wp:positionH>
            <wp:positionV relativeFrom="paragraph">
              <wp:posOffset>8890</wp:posOffset>
            </wp:positionV>
            <wp:extent cx="3585845" cy="1492250"/>
            <wp:effectExtent l="19050" t="1905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90418" cy="1494153"/>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24CCEE7E" w14:textId="77777777" w:rsidR="00EC0E6A" w:rsidRDefault="00EC0E6A" w:rsidP="001009C0">
      <w:pPr>
        <w:pStyle w:val="BodyText"/>
        <w:rPr>
          <w:sz w:val="20"/>
        </w:rPr>
      </w:pPr>
      <w:r>
        <w:tab/>
      </w:r>
    </w:p>
    <w:p w14:paraId="64E61E34" w14:textId="77777777" w:rsidR="00EC0E6A" w:rsidRDefault="00EC0E6A" w:rsidP="00EC0E6A">
      <w:pPr>
        <w:tabs>
          <w:tab w:val="left" w:pos="4530"/>
        </w:tabs>
      </w:pPr>
    </w:p>
    <w:p w14:paraId="6B21A733" w14:textId="77777777" w:rsidR="00782328" w:rsidRDefault="00782328" w:rsidP="00EC0E6A">
      <w:pPr>
        <w:tabs>
          <w:tab w:val="left" w:pos="4530"/>
        </w:tabs>
      </w:pPr>
    </w:p>
    <w:p w14:paraId="05184877" w14:textId="77777777" w:rsidR="00782328" w:rsidRPr="00782328" w:rsidRDefault="00782328" w:rsidP="00782328"/>
    <w:p w14:paraId="0FA0B74E" w14:textId="77777777" w:rsidR="00782328" w:rsidRPr="00782328" w:rsidRDefault="00782328" w:rsidP="00782328"/>
    <w:p w14:paraId="23A4D60C" w14:textId="77777777" w:rsidR="00782328" w:rsidRPr="00782328" w:rsidRDefault="00782328" w:rsidP="00782328"/>
    <w:p w14:paraId="05B4525F" w14:textId="77777777" w:rsidR="00782328" w:rsidRDefault="00782328" w:rsidP="00782328">
      <w:pPr>
        <w:spacing w:before="131" w:line="264" w:lineRule="auto"/>
        <w:ind w:right="2208"/>
        <w:rPr>
          <w:i/>
          <w:color w:val="1F487C"/>
        </w:rPr>
      </w:pPr>
    </w:p>
    <w:p w14:paraId="75915FFE" w14:textId="5CCFE43B" w:rsidR="008C0D06" w:rsidRPr="00802999" w:rsidRDefault="00802999" w:rsidP="00802999">
      <w:pPr>
        <w:spacing w:before="120" w:line="264" w:lineRule="auto"/>
        <w:ind w:right="1134" w:firstLine="3022"/>
        <w:jc w:val="center"/>
        <w:rPr>
          <w:i/>
          <w:color w:val="1F487C"/>
        </w:rPr>
      </w:pPr>
      <w:r>
        <w:rPr>
          <w:i/>
          <w:color w:val="1F487C"/>
        </w:rPr>
        <w:br/>
      </w:r>
      <w:r w:rsidR="00782328">
        <w:rPr>
          <w:i/>
          <w:color w:val="1F487C"/>
        </w:rPr>
        <w:t>Figure 2 – Recurrent Neural network</w:t>
      </w:r>
      <w:r>
        <w:rPr>
          <w:i/>
          <w:color w:val="1F487C"/>
        </w:rPr>
        <w:br/>
      </w:r>
      <w:hyperlink r:id="rId21" w:history="1">
        <w:r w:rsidR="0027685D" w:rsidRPr="004F0ED2">
          <w:rPr>
            <w:rStyle w:val="Hyperlink"/>
          </w:rPr>
          <w:t>https://hackernoon.com/rnn-or-recurrent-neural-network-for-noobs-a9afbb00e860</w:t>
        </w:r>
      </w:hyperlink>
    </w:p>
    <w:p w14:paraId="2076A875" w14:textId="25B4F865" w:rsidR="00B737FC" w:rsidRPr="004C1542" w:rsidRDefault="005613D4" w:rsidP="00B737FC">
      <w:pPr>
        <w:pStyle w:val="Heading3"/>
        <w:numPr>
          <w:ilvl w:val="2"/>
          <w:numId w:val="4"/>
        </w:numPr>
        <w:rPr>
          <w:rFonts w:asciiTheme="majorBidi" w:hAnsiTheme="majorBidi"/>
          <w:color w:val="auto"/>
          <w:sz w:val="22"/>
          <w:szCs w:val="22"/>
        </w:rPr>
      </w:pPr>
      <w:bookmarkStart w:id="5" w:name="_Bidirectional_RNN"/>
      <w:bookmarkEnd w:id="5"/>
      <w:r>
        <w:rPr>
          <w:rFonts w:asciiTheme="majorBidi" w:hAnsiTheme="majorBidi"/>
          <w:color w:val="auto"/>
          <w:sz w:val="22"/>
          <w:szCs w:val="22"/>
        </w:rPr>
        <w:lastRenderedPageBreak/>
        <w:t>Bidirectional RNN</w:t>
      </w:r>
      <w:r w:rsidR="00B737FC" w:rsidRPr="004C1542">
        <w:rPr>
          <w:rFonts w:asciiTheme="majorBidi" w:hAnsiTheme="majorBidi"/>
          <w:color w:val="auto"/>
          <w:sz w:val="22"/>
          <w:szCs w:val="22"/>
        </w:rPr>
        <w:t xml:space="preserve"> </w:t>
      </w:r>
    </w:p>
    <w:p w14:paraId="6304B020" w14:textId="63327AFE" w:rsidR="00B737FC" w:rsidRPr="005613D4" w:rsidRDefault="007F4CDB" w:rsidP="005B7606">
      <w:pPr>
        <w:pStyle w:val="BodyText"/>
        <w:spacing w:before="120" w:line="264" w:lineRule="auto"/>
        <w:ind w:left="115" w:right="1109" w:firstLine="288"/>
        <w:jc w:val="both"/>
      </w:pPr>
      <w:r>
        <w:t>T</w:t>
      </w:r>
      <w:r w:rsidR="005613D4">
        <w:t xml:space="preserve">he idea </w:t>
      </w:r>
      <w:r>
        <w:t>which</w:t>
      </w:r>
      <w:r w:rsidR="005613D4">
        <w:t xml:space="preserve"> the output at time </w:t>
      </w:r>
      <w:r w:rsidR="005613D4">
        <w:rPr>
          <w:i/>
          <w:iCs/>
        </w:rPr>
        <w:t>t</w:t>
      </w:r>
      <w:r w:rsidR="005613D4">
        <w:t xml:space="preserve"> </w:t>
      </w:r>
      <w:r>
        <w:t>may not</w:t>
      </w:r>
      <w:r w:rsidR="005613D4">
        <w:t xml:space="preserve"> only depend on the previous elements in the sequence</w:t>
      </w:r>
      <w:r w:rsidR="005D52C5">
        <w:t xml:space="preserve">, </w:t>
      </w:r>
      <w:r w:rsidR="005613D4">
        <w:t>but also future elements</w:t>
      </w:r>
      <w:r w:rsidR="005D52C5">
        <w:t>, is the base of Bidirectional RNN's</w:t>
      </w:r>
      <w:r w:rsidR="008922F1">
        <w:t>.</w:t>
      </w:r>
    </w:p>
    <w:p w14:paraId="7862B915" w14:textId="1DB1F852" w:rsidR="00B737FC" w:rsidRDefault="005613D4" w:rsidP="008C0D06">
      <w:pPr>
        <w:spacing w:before="120" w:line="264" w:lineRule="auto"/>
        <w:ind w:firstLine="1152"/>
      </w:pPr>
      <w:r>
        <w:rPr>
          <w:noProof/>
          <w:lang w:bidi="he-IL"/>
        </w:rPr>
        <w:drawing>
          <wp:anchor distT="0" distB="0" distL="114300" distR="114300" simplePos="0" relativeHeight="251676672" behindDoc="1" locked="0" layoutInCell="1" allowOverlap="1" wp14:anchorId="5E374664" wp14:editId="02A3C3BB">
            <wp:simplePos x="0" y="0"/>
            <wp:positionH relativeFrom="column">
              <wp:posOffset>1748497</wp:posOffset>
            </wp:positionH>
            <wp:positionV relativeFrom="paragraph">
              <wp:posOffset>83185</wp:posOffset>
            </wp:positionV>
            <wp:extent cx="2409825" cy="1428750"/>
            <wp:effectExtent l="19050" t="19050" r="9525" b="0"/>
            <wp:wrapTight wrapText="bothSides">
              <wp:wrapPolygon edited="0">
                <wp:start x="-171" y="-288"/>
                <wp:lineTo x="-171" y="21600"/>
                <wp:lineTo x="21685" y="21600"/>
                <wp:lineTo x="21685" y="-288"/>
                <wp:lineTo x="-171" y="-288"/>
              </wp:wrapPolygon>
            </wp:wrapTight>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409825" cy="1428750"/>
                    </a:xfrm>
                    <a:prstGeom prst="rect">
                      <a:avLst/>
                    </a:prstGeom>
                    <a:ln w="19050">
                      <a:solidFill>
                        <a:schemeClr val="tx1"/>
                      </a:solidFill>
                    </a:ln>
                  </pic:spPr>
                </pic:pic>
              </a:graphicData>
            </a:graphic>
          </wp:anchor>
        </w:drawing>
      </w:r>
    </w:p>
    <w:p w14:paraId="32703E9D" w14:textId="15C4104C" w:rsidR="00B737FC" w:rsidRDefault="00B737FC" w:rsidP="008C0D06">
      <w:pPr>
        <w:spacing w:before="120" w:line="264" w:lineRule="auto"/>
        <w:ind w:firstLine="1152"/>
      </w:pPr>
    </w:p>
    <w:p w14:paraId="446D9E7A" w14:textId="3C658B9B" w:rsidR="005613D4" w:rsidRDefault="005613D4" w:rsidP="008C0D06">
      <w:pPr>
        <w:spacing w:before="120" w:line="264" w:lineRule="auto"/>
        <w:ind w:firstLine="1152"/>
      </w:pPr>
    </w:p>
    <w:p w14:paraId="1EA9989F" w14:textId="6B50C109" w:rsidR="005613D4" w:rsidRDefault="005613D4" w:rsidP="008C0D06">
      <w:pPr>
        <w:spacing w:before="120" w:line="264" w:lineRule="auto"/>
        <w:ind w:firstLine="1152"/>
      </w:pPr>
    </w:p>
    <w:p w14:paraId="140A55BB" w14:textId="6B87AA4B" w:rsidR="005613D4" w:rsidRDefault="005613D4" w:rsidP="008C0D06">
      <w:pPr>
        <w:spacing w:before="120" w:line="264" w:lineRule="auto"/>
        <w:ind w:firstLine="1152"/>
      </w:pPr>
    </w:p>
    <w:p w14:paraId="4E9CE466" w14:textId="4F902AEB" w:rsidR="005613D4" w:rsidRDefault="005613D4" w:rsidP="008C0D06">
      <w:pPr>
        <w:spacing w:before="120" w:line="264" w:lineRule="auto"/>
        <w:ind w:firstLine="1152"/>
      </w:pPr>
    </w:p>
    <w:p w14:paraId="40430A81" w14:textId="6E997C61" w:rsidR="005613D4" w:rsidRDefault="005613D4" w:rsidP="005613D4">
      <w:pPr>
        <w:spacing w:before="131" w:line="264" w:lineRule="auto"/>
        <w:ind w:right="3402" w:firstLine="2279"/>
        <w:jc w:val="center"/>
        <w:rPr>
          <w:i/>
          <w:color w:val="1F487C"/>
        </w:rPr>
      </w:pPr>
      <w:r>
        <w:rPr>
          <w:i/>
          <w:color w:val="1F487C"/>
        </w:rPr>
        <w:t>Figure 3 – Bidirectional Recurrent Neural network</w:t>
      </w:r>
    </w:p>
    <w:p w14:paraId="033D268D" w14:textId="035F9CB6" w:rsidR="005613D4" w:rsidRDefault="00814900" w:rsidP="005613D4">
      <w:pPr>
        <w:spacing w:before="120" w:line="264" w:lineRule="auto"/>
        <w:ind w:right="2268" w:firstLine="1151"/>
        <w:jc w:val="center"/>
      </w:pPr>
      <w:hyperlink r:id="rId23" w:history="1">
        <w:r w:rsidR="005613D4" w:rsidRPr="0004600A">
          <w:rPr>
            <w:rStyle w:val="Hyperlink"/>
          </w:rPr>
          <w:t>https://arxiv.org/pdf/1703.03091.pdf</w:t>
        </w:r>
      </w:hyperlink>
    </w:p>
    <w:p w14:paraId="060B92CA" w14:textId="77777777" w:rsidR="005613D4" w:rsidRPr="005613D4" w:rsidRDefault="005613D4" w:rsidP="005613D4">
      <w:pPr>
        <w:spacing w:before="120" w:line="264" w:lineRule="auto"/>
        <w:ind w:right="2268" w:firstLine="1151"/>
        <w:jc w:val="center"/>
        <w:rPr>
          <w:sz w:val="12"/>
          <w:szCs w:val="12"/>
        </w:rPr>
      </w:pPr>
    </w:p>
    <w:p w14:paraId="568068C1" w14:textId="2CCC4935" w:rsidR="005613D4" w:rsidRPr="004C1542" w:rsidRDefault="005613D4" w:rsidP="005613D4">
      <w:pPr>
        <w:pStyle w:val="Heading3"/>
        <w:numPr>
          <w:ilvl w:val="2"/>
          <w:numId w:val="4"/>
        </w:numPr>
        <w:rPr>
          <w:rFonts w:asciiTheme="majorBidi" w:hAnsiTheme="majorBidi"/>
          <w:color w:val="auto"/>
          <w:sz w:val="22"/>
          <w:szCs w:val="22"/>
        </w:rPr>
      </w:pPr>
      <w:bookmarkStart w:id="6" w:name="_Deep_RNN"/>
      <w:bookmarkEnd w:id="6"/>
      <w:r>
        <w:rPr>
          <w:rFonts w:asciiTheme="majorBidi" w:hAnsiTheme="majorBidi"/>
          <w:color w:val="auto"/>
          <w:sz w:val="22"/>
          <w:szCs w:val="22"/>
        </w:rPr>
        <w:t>Deep RNN</w:t>
      </w:r>
      <w:r w:rsidRPr="004C1542">
        <w:rPr>
          <w:rFonts w:asciiTheme="majorBidi" w:hAnsiTheme="majorBidi"/>
          <w:color w:val="auto"/>
          <w:sz w:val="22"/>
          <w:szCs w:val="22"/>
        </w:rPr>
        <w:t xml:space="preserve"> </w:t>
      </w:r>
    </w:p>
    <w:p w14:paraId="173F99B8" w14:textId="4E9E7FB3" w:rsidR="005613D4" w:rsidRPr="005613D4" w:rsidRDefault="005613D4" w:rsidP="005B7606">
      <w:pPr>
        <w:pStyle w:val="BodyText"/>
        <w:spacing w:before="120" w:line="264" w:lineRule="auto"/>
        <w:ind w:left="115" w:right="1109" w:firstLine="288"/>
        <w:jc w:val="both"/>
      </w:pPr>
      <w:r>
        <w:t>Deep RNN</w:t>
      </w:r>
      <w:r w:rsidR="00D83CDA">
        <w:t>s</w:t>
      </w:r>
      <w:r>
        <w:t xml:space="preserve"> </w:t>
      </w:r>
      <w:r w:rsidR="00D83CDA">
        <w:t>are similar to</w:t>
      </w:r>
      <w:r>
        <w:t xml:space="preserve"> Bidirectional RNN's, only that we now have multiple layers per t</w:t>
      </w:r>
      <w:r w:rsidR="005D52C5">
        <w:t>i</w:t>
      </w:r>
      <w:r>
        <w:t xml:space="preserve">me step. In </w:t>
      </w:r>
      <w:r w:rsidR="005D52C5">
        <w:t>practice</w:t>
      </w:r>
      <w:r>
        <w:t xml:space="preserve"> </w:t>
      </w:r>
      <w:r w:rsidR="005D52C5">
        <w:t>Deep RNN</w:t>
      </w:r>
      <w:r>
        <w:t xml:space="preserve"> gives us a higher learning </w:t>
      </w:r>
      <w:r w:rsidR="000D4182">
        <w:t xml:space="preserve">capacity, but we also need </w:t>
      </w:r>
      <w:r w:rsidR="005D52C5">
        <w:t>more</w:t>
      </w:r>
      <w:r w:rsidR="000D4182">
        <w:t xml:space="preserve"> training data</w:t>
      </w:r>
      <w:r w:rsidR="008922F1">
        <w:t>.</w:t>
      </w:r>
    </w:p>
    <w:p w14:paraId="30ED4887" w14:textId="5E7771A5" w:rsidR="005613D4" w:rsidRDefault="000D4182" w:rsidP="008C0D06">
      <w:pPr>
        <w:spacing w:before="120" w:line="264" w:lineRule="auto"/>
        <w:ind w:firstLine="1152"/>
      </w:pPr>
      <w:r>
        <w:rPr>
          <w:noProof/>
          <w:lang w:bidi="he-IL"/>
        </w:rPr>
        <w:drawing>
          <wp:anchor distT="0" distB="0" distL="114300" distR="114300" simplePos="0" relativeHeight="251677696" behindDoc="1" locked="0" layoutInCell="1" allowOverlap="1" wp14:anchorId="0ADAF9B4" wp14:editId="5F989341">
            <wp:simplePos x="0" y="0"/>
            <wp:positionH relativeFrom="column">
              <wp:posOffset>1634545</wp:posOffset>
            </wp:positionH>
            <wp:positionV relativeFrom="paragraph">
              <wp:posOffset>114935</wp:posOffset>
            </wp:positionV>
            <wp:extent cx="2571115" cy="1647825"/>
            <wp:effectExtent l="19050" t="19050" r="635" b="9525"/>
            <wp:wrapTight wrapText="bothSides">
              <wp:wrapPolygon edited="0">
                <wp:start x="-160" y="-250"/>
                <wp:lineTo x="-160" y="21725"/>
                <wp:lineTo x="21605" y="21725"/>
                <wp:lineTo x="21605" y="-250"/>
                <wp:lineTo x="-160" y="-250"/>
              </wp:wrapPolygon>
            </wp:wrapTight>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571115" cy="164782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059806BD" w14:textId="027513CC" w:rsidR="000D4182" w:rsidRDefault="000D4182" w:rsidP="008C0D06">
      <w:pPr>
        <w:spacing w:before="120" w:line="264" w:lineRule="auto"/>
        <w:ind w:firstLine="1152"/>
      </w:pPr>
    </w:p>
    <w:p w14:paraId="2A4638C9" w14:textId="1E2855AB" w:rsidR="000D4182" w:rsidRDefault="000D4182" w:rsidP="008C0D06">
      <w:pPr>
        <w:spacing w:before="120" w:line="264" w:lineRule="auto"/>
        <w:ind w:firstLine="1152"/>
      </w:pPr>
    </w:p>
    <w:p w14:paraId="2902F164" w14:textId="1ED13FA5" w:rsidR="000D4182" w:rsidRDefault="000D4182" w:rsidP="008C0D06">
      <w:pPr>
        <w:spacing w:before="120" w:line="264" w:lineRule="auto"/>
        <w:ind w:firstLine="1152"/>
      </w:pPr>
    </w:p>
    <w:p w14:paraId="516F8A24" w14:textId="77777777" w:rsidR="000D4182" w:rsidRDefault="000D4182" w:rsidP="000D4182">
      <w:pPr>
        <w:spacing w:before="131" w:line="264" w:lineRule="auto"/>
        <w:ind w:right="3402" w:firstLine="2279"/>
        <w:jc w:val="center"/>
      </w:pPr>
    </w:p>
    <w:p w14:paraId="655A4A77" w14:textId="77777777" w:rsidR="000D4182" w:rsidRDefault="000D4182" w:rsidP="000D4182">
      <w:pPr>
        <w:spacing w:before="131" w:line="264" w:lineRule="auto"/>
        <w:ind w:right="3402" w:firstLine="2279"/>
        <w:jc w:val="center"/>
      </w:pPr>
    </w:p>
    <w:p w14:paraId="76AF45F5" w14:textId="77777777" w:rsidR="000D4182" w:rsidRDefault="000D4182" w:rsidP="000D4182">
      <w:pPr>
        <w:spacing w:before="131" w:line="264" w:lineRule="auto"/>
        <w:ind w:right="3402" w:firstLine="2279"/>
        <w:jc w:val="center"/>
      </w:pPr>
    </w:p>
    <w:p w14:paraId="75B6F988" w14:textId="7E6B4BDC" w:rsidR="000D4182" w:rsidRDefault="000D4182" w:rsidP="000D4182">
      <w:pPr>
        <w:spacing w:before="131" w:line="264" w:lineRule="auto"/>
        <w:ind w:right="3402" w:firstLine="2279"/>
        <w:jc w:val="center"/>
        <w:rPr>
          <w:i/>
          <w:color w:val="1F487C"/>
        </w:rPr>
      </w:pPr>
      <w:r>
        <w:rPr>
          <w:i/>
          <w:color w:val="1F487C"/>
        </w:rPr>
        <w:t>Figure 4 – Bidirectional Recurrent Neural network</w:t>
      </w:r>
    </w:p>
    <w:p w14:paraId="79F8A86D" w14:textId="77777777" w:rsidR="00D738C3" w:rsidRDefault="00814900" w:rsidP="000D4182">
      <w:pPr>
        <w:spacing w:before="120" w:line="264" w:lineRule="auto"/>
        <w:ind w:right="2268" w:firstLine="1151"/>
        <w:jc w:val="center"/>
        <w:rPr>
          <w:rStyle w:val="Hyperlink"/>
        </w:rPr>
      </w:pPr>
      <w:hyperlink r:id="rId25" w:history="1">
        <w:r w:rsidR="000D4182" w:rsidRPr="0004600A">
          <w:rPr>
            <w:rStyle w:val="Hyperlink"/>
          </w:rPr>
          <w:t>https://arxiv.org/pdf/1703.03091.pdf</w:t>
        </w:r>
      </w:hyperlink>
    </w:p>
    <w:p w14:paraId="45DFBB4F" w14:textId="77777777" w:rsidR="00D738C3" w:rsidRPr="00D738C3" w:rsidRDefault="00D738C3" w:rsidP="00D738C3">
      <w:pPr>
        <w:pStyle w:val="BodyText"/>
        <w:rPr>
          <w:rStyle w:val="Hyperlink"/>
          <w:sz w:val="12"/>
          <w:szCs w:val="12"/>
        </w:rPr>
      </w:pPr>
    </w:p>
    <w:p w14:paraId="43CA361C" w14:textId="3C745751" w:rsidR="00D738C3" w:rsidRPr="004C1542" w:rsidRDefault="004A7828" w:rsidP="00D738C3">
      <w:pPr>
        <w:pStyle w:val="Heading3"/>
        <w:numPr>
          <w:ilvl w:val="2"/>
          <w:numId w:val="4"/>
        </w:numPr>
        <w:rPr>
          <w:rFonts w:asciiTheme="majorBidi" w:hAnsiTheme="majorBidi"/>
          <w:color w:val="auto"/>
          <w:sz w:val="22"/>
          <w:szCs w:val="22"/>
        </w:rPr>
      </w:pPr>
      <w:bookmarkStart w:id="7" w:name="_RNN_Parameters"/>
      <w:bookmarkEnd w:id="7"/>
      <w:r>
        <w:rPr>
          <w:rFonts w:asciiTheme="majorBidi" w:hAnsiTheme="majorBidi"/>
          <w:color w:val="auto"/>
          <w:sz w:val="22"/>
          <w:szCs w:val="22"/>
        </w:rPr>
        <w:t>RNN</w:t>
      </w:r>
      <w:r w:rsidR="00D738C3" w:rsidRPr="004C1542">
        <w:rPr>
          <w:rFonts w:asciiTheme="majorBidi" w:hAnsiTheme="majorBidi"/>
          <w:color w:val="auto"/>
          <w:sz w:val="22"/>
          <w:szCs w:val="22"/>
        </w:rPr>
        <w:t xml:space="preserve"> </w:t>
      </w:r>
      <w:r w:rsidR="00D738C3">
        <w:rPr>
          <w:rFonts w:asciiTheme="majorBidi" w:hAnsiTheme="majorBidi"/>
          <w:color w:val="auto"/>
          <w:sz w:val="22"/>
          <w:szCs w:val="22"/>
        </w:rPr>
        <w:t>Parameters</w:t>
      </w:r>
    </w:p>
    <w:p w14:paraId="3F8AAB70" w14:textId="52B551D1" w:rsidR="00D738C3" w:rsidRDefault="00D738C3" w:rsidP="005B7606">
      <w:pPr>
        <w:pStyle w:val="BodyText"/>
        <w:spacing w:before="120" w:line="264" w:lineRule="auto"/>
        <w:ind w:left="115" w:right="1109" w:firstLine="288"/>
        <w:jc w:val="both"/>
      </w:pPr>
      <w:r>
        <w:t>In RNN there have three matrixes –</w:t>
      </w:r>
    </w:p>
    <w:p w14:paraId="72A78C53" w14:textId="2E717C86" w:rsidR="00D738C3" w:rsidRDefault="00D738C3" w:rsidP="00D738C3">
      <w:pPr>
        <w:pStyle w:val="BodyText"/>
        <w:spacing w:before="120" w:line="264" w:lineRule="auto"/>
        <w:ind w:left="115" w:right="1051" w:firstLine="288"/>
        <w:jc w:val="both"/>
      </w:pPr>
      <w:r>
        <w:rPr>
          <w:noProof/>
          <w:lang w:bidi="he-IL"/>
        </w:rPr>
        <w:drawing>
          <wp:anchor distT="0" distB="0" distL="114300" distR="114300" simplePos="0" relativeHeight="251680768" behindDoc="0" locked="0" layoutInCell="1" allowOverlap="1" wp14:anchorId="63856BF6" wp14:editId="7B5618E7">
            <wp:simplePos x="0" y="0"/>
            <wp:positionH relativeFrom="column">
              <wp:posOffset>1600207</wp:posOffset>
            </wp:positionH>
            <wp:positionV relativeFrom="paragraph">
              <wp:posOffset>77922</wp:posOffset>
            </wp:positionV>
            <wp:extent cx="3343275" cy="914400"/>
            <wp:effectExtent l="19050" t="19050" r="9525"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t="4282" b="5334"/>
                    <a:stretch/>
                  </pic:blipFill>
                  <pic:spPr bwMode="auto">
                    <a:xfrm>
                      <a:off x="0" y="0"/>
                      <a:ext cx="3343275" cy="91440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2C2FD97" w14:textId="77777777" w:rsidR="00D738C3" w:rsidRDefault="00D738C3" w:rsidP="00D738C3">
      <w:pPr>
        <w:spacing w:before="131" w:line="264" w:lineRule="auto"/>
        <w:ind w:right="3402"/>
        <w:rPr>
          <w:i/>
          <w:color w:val="1F487C"/>
        </w:rPr>
      </w:pPr>
    </w:p>
    <w:p w14:paraId="1D876CB0" w14:textId="77777777" w:rsidR="00D738C3" w:rsidRDefault="00D738C3" w:rsidP="00D738C3">
      <w:pPr>
        <w:spacing w:before="131" w:line="264" w:lineRule="auto"/>
        <w:ind w:right="3402"/>
        <w:rPr>
          <w:i/>
          <w:color w:val="1F487C"/>
        </w:rPr>
      </w:pPr>
    </w:p>
    <w:p w14:paraId="6E59259C" w14:textId="3B23AE83" w:rsidR="00D738C3" w:rsidRDefault="00D738C3" w:rsidP="00D738C3">
      <w:pPr>
        <w:spacing w:before="131" w:line="264" w:lineRule="auto"/>
        <w:jc w:val="center"/>
        <w:rPr>
          <w:i/>
          <w:color w:val="1F487C"/>
        </w:rPr>
      </w:pPr>
      <w:r>
        <w:rPr>
          <w:i/>
          <w:color w:val="1F487C"/>
        </w:rPr>
        <w:br/>
      </w:r>
    </w:p>
    <w:p w14:paraId="4322F082" w14:textId="2C7CE9D5" w:rsidR="00D738C3" w:rsidRDefault="00D738C3" w:rsidP="00D738C3">
      <w:pPr>
        <w:spacing w:before="131" w:line="264" w:lineRule="auto"/>
        <w:jc w:val="center"/>
        <w:rPr>
          <w:i/>
          <w:color w:val="1F487C"/>
        </w:rPr>
      </w:pPr>
      <w:r>
        <w:rPr>
          <w:i/>
          <w:color w:val="1F487C"/>
        </w:rPr>
        <w:t>Figure 5 – RNN’s Matrixes</w:t>
      </w:r>
    </w:p>
    <w:p w14:paraId="1E9F8D13" w14:textId="261D6C5E" w:rsidR="00D738C3" w:rsidRPr="00D738C3" w:rsidRDefault="00D738C3" w:rsidP="005B7606">
      <w:pPr>
        <w:pStyle w:val="BodyText"/>
        <w:spacing w:before="146" w:line="264" w:lineRule="auto"/>
        <w:ind w:left="115" w:right="1109" w:firstLine="288"/>
        <w:jc w:val="both"/>
      </w:pPr>
      <w:r>
        <w:t xml:space="preserve">In training, these matrixes initialized with random numbers. We try to get the matrixes that give rise to desirable behavior, as measured with some loss of function that expresses our preferences to what kinds of outputs </w:t>
      </w:r>
      <w:r w:rsidR="005B7606">
        <w:rPr>
          <w:i/>
          <w:iCs/>
        </w:rPr>
        <w:t>y,</w:t>
      </w:r>
      <w:r>
        <w:t xml:space="preserve"> we like to see in response to our input sequence </w:t>
      </w:r>
      <w:r>
        <w:rPr>
          <w:i/>
          <w:iCs/>
        </w:rPr>
        <w:t>x</w:t>
      </w:r>
      <w:r>
        <w:t>.</w:t>
      </w:r>
    </w:p>
    <w:p w14:paraId="33F5639C" w14:textId="77777777" w:rsidR="00D738C3" w:rsidRDefault="00D738C3" w:rsidP="00D738C3">
      <w:pPr>
        <w:spacing w:before="120" w:line="264" w:lineRule="auto"/>
        <w:ind w:right="2268"/>
      </w:pPr>
    </w:p>
    <w:p w14:paraId="5E8ACE50" w14:textId="77777777" w:rsidR="00D738C3" w:rsidRDefault="00D738C3" w:rsidP="00D738C3">
      <w:pPr>
        <w:spacing w:before="120" w:line="264" w:lineRule="auto"/>
        <w:ind w:right="2268"/>
      </w:pPr>
    </w:p>
    <w:p w14:paraId="0A38E986" w14:textId="1B31B19D" w:rsidR="00D738C3" w:rsidRPr="004C1542" w:rsidRDefault="004A7828" w:rsidP="00D738C3">
      <w:pPr>
        <w:pStyle w:val="Heading3"/>
        <w:numPr>
          <w:ilvl w:val="2"/>
          <w:numId w:val="4"/>
        </w:numPr>
        <w:rPr>
          <w:rFonts w:asciiTheme="majorBidi" w:hAnsiTheme="majorBidi"/>
          <w:color w:val="auto"/>
          <w:sz w:val="22"/>
          <w:szCs w:val="22"/>
        </w:rPr>
      </w:pPr>
      <w:bookmarkStart w:id="8" w:name="_How_RNN_Memorizes"/>
      <w:bookmarkEnd w:id="8"/>
      <w:r>
        <w:rPr>
          <w:rFonts w:asciiTheme="majorBidi" w:hAnsiTheme="majorBidi"/>
          <w:color w:val="auto"/>
          <w:sz w:val="22"/>
          <w:szCs w:val="22"/>
        </w:rPr>
        <w:lastRenderedPageBreak/>
        <w:t xml:space="preserve">How RNN Memorizes </w:t>
      </w:r>
    </w:p>
    <w:p w14:paraId="4463777F" w14:textId="2C728EE2" w:rsidR="00D738C3" w:rsidRDefault="00D738C3" w:rsidP="005B7606">
      <w:pPr>
        <w:pStyle w:val="BodyText"/>
        <w:spacing w:before="120" w:line="264" w:lineRule="auto"/>
        <w:ind w:left="115" w:right="1109" w:firstLine="288"/>
        <w:jc w:val="both"/>
      </w:pPr>
      <w:r>
        <w:t xml:space="preserve">RNN steps – </w:t>
      </w:r>
    </w:p>
    <w:p w14:paraId="6AA046A7" w14:textId="727DF55B" w:rsidR="004A7828" w:rsidRDefault="00D738C3" w:rsidP="00D738C3">
      <w:pPr>
        <w:pStyle w:val="BodyText"/>
        <w:numPr>
          <w:ilvl w:val="0"/>
          <w:numId w:val="30"/>
        </w:numPr>
        <w:spacing w:before="120" w:line="264" w:lineRule="auto"/>
        <w:ind w:right="1051"/>
        <w:jc w:val="both"/>
      </w:pPr>
      <w:r>
        <w:t xml:space="preserve">Update the hidden state </w:t>
      </w:r>
      <w:r w:rsidR="004A7828">
        <w:t>–</w:t>
      </w:r>
    </w:p>
    <w:p w14:paraId="5A790602" w14:textId="653AA396" w:rsidR="00D738C3" w:rsidRPr="004A7828" w:rsidRDefault="00814900" w:rsidP="004A7828">
      <w:pPr>
        <w:pStyle w:val="BodyText"/>
        <w:spacing w:before="120" w:line="264" w:lineRule="auto"/>
        <w:ind w:left="1123" w:right="1051"/>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xh</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m:oMathPara>
    </w:p>
    <w:p w14:paraId="15A29154" w14:textId="045515CA" w:rsidR="004A7828" w:rsidRDefault="004A7828" w:rsidP="004A7828">
      <w:pPr>
        <w:pStyle w:val="BodyText"/>
        <w:spacing w:before="120" w:line="264" w:lineRule="auto"/>
        <w:ind w:left="2995" w:right="1109"/>
      </w:pPr>
      <w:r>
        <w:rPr>
          <w:i/>
          <w:color w:val="1F487C"/>
        </w:rPr>
        <w:t xml:space="preserve">                   Equation 3 – Hidden state</w:t>
      </w:r>
    </w:p>
    <w:p w14:paraId="18AE0335" w14:textId="4F7A8F9D" w:rsidR="004A7828" w:rsidRDefault="00D738C3" w:rsidP="00D738C3">
      <w:pPr>
        <w:pStyle w:val="BodyText"/>
        <w:numPr>
          <w:ilvl w:val="0"/>
          <w:numId w:val="30"/>
        </w:numPr>
        <w:spacing w:before="120" w:line="264" w:lineRule="auto"/>
        <w:ind w:right="1051"/>
        <w:jc w:val="both"/>
      </w:pPr>
      <w:r>
        <w:t xml:space="preserve">Compute the output vector </w:t>
      </w:r>
      <w:r w:rsidR="004A7828">
        <w:t>–</w:t>
      </w:r>
      <w:r>
        <w:t xml:space="preserve"> </w:t>
      </w:r>
    </w:p>
    <w:p w14:paraId="5BD9D4A2" w14:textId="66BDCADD" w:rsidR="00D738C3" w:rsidRPr="004A7828" w:rsidRDefault="00814900" w:rsidP="004A7828">
      <w:pPr>
        <w:pStyle w:val="BodyText"/>
        <w:spacing w:before="120" w:line="264" w:lineRule="auto"/>
        <w:ind w:left="1123" w:right="1051"/>
        <w:jc w:val="both"/>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y</m:t>
              </m:r>
            </m:sub>
          </m:sSub>
          <m:sSub>
            <m:sSubPr>
              <m:ctrlPr>
                <w:rPr>
                  <w:rFonts w:ascii="Cambria Math" w:hAnsi="Cambria Math"/>
                  <w:i/>
                </w:rPr>
              </m:ctrlPr>
            </m:sSubPr>
            <m:e>
              <m:r>
                <w:rPr>
                  <w:rFonts w:ascii="Cambria Math" w:hAnsi="Cambria Math"/>
                </w:rPr>
                <m:t>h</m:t>
              </m:r>
            </m:e>
            <m:sub>
              <m:r>
                <w:rPr>
                  <w:rFonts w:ascii="Cambria Math" w:hAnsi="Cambria Math"/>
                </w:rPr>
                <m:t>t</m:t>
              </m:r>
            </m:sub>
          </m:sSub>
        </m:oMath>
      </m:oMathPara>
    </w:p>
    <w:p w14:paraId="2BE44736" w14:textId="6E71D293" w:rsidR="004A7828" w:rsidRDefault="004A7828" w:rsidP="004A7828">
      <w:pPr>
        <w:pStyle w:val="BodyText"/>
        <w:spacing w:before="120" w:line="264" w:lineRule="auto"/>
        <w:ind w:left="3283" w:right="1051" w:firstLine="317"/>
        <w:jc w:val="both"/>
      </w:pPr>
      <w:r>
        <w:rPr>
          <w:i/>
          <w:color w:val="1F487C"/>
        </w:rPr>
        <w:t xml:space="preserve">     Equation 4 – Vector in RNN </w:t>
      </w:r>
    </w:p>
    <w:p w14:paraId="5D178560" w14:textId="79211121" w:rsidR="004A7828" w:rsidRDefault="004A7828" w:rsidP="004A7828">
      <w:pPr>
        <w:pStyle w:val="BodyText"/>
        <w:spacing w:before="120" w:line="264" w:lineRule="auto"/>
        <w:ind w:right="1051"/>
        <w:jc w:val="both"/>
      </w:pPr>
      <w:r w:rsidRPr="004A7828">
        <w:rPr>
          <w:noProof/>
          <w:lang w:bidi="he-IL"/>
        </w:rPr>
        <w:drawing>
          <wp:anchor distT="0" distB="0" distL="114300" distR="114300" simplePos="0" relativeHeight="251681792" behindDoc="1" locked="0" layoutInCell="1" allowOverlap="1" wp14:anchorId="582EF00C" wp14:editId="3106432A">
            <wp:simplePos x="0" y="0"/>
            <wp:positionH relativeFrom="column">
              <wp:posOffset>1709420</wp:posOffset>
            </wp:positionH>
            <wp:positionV relativeFrom="paragraph">
              <wp:posOffset>105410</wp:posOffset>
            </wp:positionV>
            <wp:extent cx="3286125" cy="1466215"/>
            <wp:effectExtent l="19050" t="19050" r="9525" b="635"/>
            <wp:wrapTight wrapText="bothSides">
              <wp:wrapPolygon edited="0">
                <wp:start x="-125" y="-281"/>
                <wp:lineTo x="-125" y="21609"/>
                <wp:lineTo x="21663" y="21609"/>
                <wp:lineTo x="21663" y="-281"/>
                <wp:lineTo x="-125" y="-281"/>
              </wp:wrapPolygon>
            </wp:wrapTight>
            <wp:docPr id="39" name="Picture 7">
              <a:extLst xmlns:a="http://schemas.openxmlformats.org/drawingml/2006/main">
                <a:ext uri="{FF2B5EF4-FFF2-40B4-BE49-F238E27FC236}">
                  <a16:creationId xmlns:a16="http://schemas.microsoft.com/office/drawing/2014/main" id="{CE0A0D3C-E5AF-43B7-A538-24D9727B3F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E0A0D3C-E5AF-43B7-A538-24D9727B3F0F}"/>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286125" cy="146621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6A649401" w14:textId="11656003" w:rsidR="004A7828" w:rsidRDefault="004A7828" w:rsidP="004A7828">
      <w:pPr>
        <w:pStyle w:val="BodyText"/>
        <w:spacing w:before="120" w:line="264" w:lineRule="auto"/>
        <w:ind w:right="1051"/>
        <w:jc w:val="both"/>
      </w:pPr>
    </w:p>
    <w:p w14:paraId="2F8EEC4A" w14:textId="77777777" w:rsidR="004A7828" w:rsidRDefault="004A7828" w:rsidP="004A7828">
      <w:pPr>
        <w:pStyle w:val="BodyText"/>
        <w:spacing w:before="120" w:line="264" w:lineRule="auto"/>
        <w:ind w:right="1051"/>
        <w:jc w:val="both"/>
      </w:pPr>
    </w:p>
    <w:p w14:paraId="190BAB60" w14:textId="77777777" w:rsidR="004A7828" w:rsidRDefault="004A7828" w:rsidP="004A7828">
      <w:pPr>
        <w:pStyle w:val="BodyText"/>
        <w:spacing w:before="120" w:line="264" w:lineRule="auto"/>
        <w:ind w:right="1051"/>
        <w:jc w:val="both"/>
      </w:pPr>
    </w:p>
    <w:p w14:paraId="0E19AE1B" w14:textId="77777777" w:rsidR="00D738C3" w:rsidRDefault="00D738C3" w:rsidP="00D738C3">
      <w:pPr>
        <w:spacing w:before="120" w:line="264" w:lineRule="auto"/>
        <w:ind w:right="2268"/>
      </w:pPr>
    </w:p>
    <w:p w14:paraId="4303D3A5" w14:textId="77777777" w:rsidR="004A7828" w:rsidRDefault="004A7828" w:rsidP="004A7828">
      <w:pPr>
        <w:spacing w:before="131" w:line="264" w:lineRule="auto"/>
        <w:jc w:val="center"/>
        <w:rPr>
          <w:i/>
          <w:color w:val="1F487C"/>
        </w:rPr>
      </w:pPr>
    </w:p>
    <w:p w14:paraId="4C12C536" w14:textId="74421ADC" w:rsidR="004A7828" w:rsidRDefault="004A7828" w:rsidP="004A7828">
      <w:pPr>
        <w:spacing w:before="131" w:line="264" w:lineRule="auto"/>
        <w:jc w:val="center"/>
        <w:rPr>
          <w:i/>
          <w:color w:val="1F487C"/>
        </w:rPr>
      </w:pPr>
      <w:r>
        <w:rPr>
          <w:i/>
          <w:color w:val="1F487C"/>
        </w:rPr>
        <w:t>Figure 6 – RNN steps</w:t>
      </w:r>
    </w:p>
    <w:p w14:paraId="415FD444" w14:textId="0BC880BD" w:rsidR="004A7828" w:rsidRPr="004C1542" w:rsidRDefault="004A7828" w:rsidP="004A7828">
      <w:pPr>
        <w:pStyle w:val="Heading3"/>
        <w:numPr>
          <w:ilvl w:val="2"/>
          <w:numId w:val="4"/>
        </w:numPr>
        <w:rPr>
          <w:rFonts w:asciiTheme="majorBidi" w:hAnsiTheme="majorBidi"/>
          <w:color w:val="auto"/>
          <w:sz w:val="22"/>
          <w:szCs w:val="22"/>
        </w:rPr>
      </w:pPr>
      <w:bookmarkStart w:id="9" w:name="_Multi-Layer_RNN"/>
      <w:bookmarkEnd w:id="9"/>
      <w:r>
        <w:rPr>
          <w:rFonts w:asciiTheme="majorBidi" w:hAnsiTheme="majorBidi"/>
          <w:color w:val="auto"/>
          <w:sz w:val="22"/>
          <w:szCs w:val="22"/>
        </w:rPr>
        <w:t>Multi-Layer RNN</w:t>
      </w:r>
    </w:p>
    <w:p w14:paraId="145F07CD" w14:textId="32BA3BFE" w:rsidR="004A7828" w:rsidRDefault="004A7828" w:rsidP="005B7606">
      <w:pPr>
        <w:pStyle w:val="BodyText"/>
        <w:spacing w:before="120" w:line="264" w:lineRule="auto"/>
        <w:ind w:left="115" w:right="1109" w:firstLine="288"/>
        <w:jc w:val="both"/>
      </w:pPr>
      <w:r>
        <w:t xml:space="preserve">We can form a 2-Layer recurrent neural network as follows – </w:t>
      </w:r>
    </w:p>
    <w:p w14:paraId="637E490C" w14:textId="7C5BF12C" w:rsidR="004A7828" w:rsidRPr="004A7828" w:rsidRDefault="00814900" w:rsidP="004A7828">
      <w:pPr>
        <w:pStyle w:val="BodyText"/>
        <w:spacing w:before="120" w:line="264" w:lineRule="auto"/>
        <w:ind w:left="115" w:right="1051" w:firstLine="288"/>
        <w:jc w:val="both"/>
      </w:pPr>
      <m:oMathPara>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RN</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step(x)</m:t>
          </m:r>
        </m:oMath>
      </m:oMathPara>
    </w:p>
    <w:p w14:paraId="1FA845D8" w14:textId="2461A704" w:rsidR="004A7828" w:rsidRPr="004A7828" w:rsidRDefault="00814900" w:rsidP="004A7828">
      <w:pPr>
        <w:pStyle w:val="BodyText"/>
        <w:spacing w:before="120" w:line="264" w:lineRule="auto"/>
        <w:ind w:left="115" w:right="1051" w:firstLine="288"/>
        <w:jc w:val="both"/>
      </w:pPr>
      <m:oMathPara>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RN</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step(</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oMath>
      </m:oMathPara>
    </w:p>
    <w:p w14:paraId="152A69B9" w14:textId="5DF2C4CC" w:rsidR="004A7828" w:rsidRDefault="004A7828" w:rsidP="005B7606">
      <w:pPr>
        <w:pStyle w:val="BodyText"/>
        <w:spacing w:before="120" w:line="264" w:lineRule="auto"/>
        <w:ind w:left="115" w:right="1109" w:firstLine="288"/>
        <w:jc w:val="both"/>
      </w:pPr>
      <w:r>
        <w:t>First</w:t>
      </w:r>
      <w:r w:rsidR="00915C46">
        <w:t>,</w:t>
      </w:r>
      <w:r>
        <w:t xml:space="preserve"> RNN is receiving the input vectors. Second</w:t>
      </w:r>
      <w:r w:rsidR="00915C46">
        <w:t>,</w:t>
      </w:r>
      <w:r>
        <w:t xml:space="preserve"> RNN is receiving the output of the first RNN as </w:t>
      </w:r>
      <w:r w:rsidR="00915C46">
        <w:t xml:space="preserve">an </w:t>
      </w:r>
      <w:r>
        <w:t xml:space="preserve">input. In fact, RNN with multiple layers is made by independent RNN’s that not know each other and only pass the output of one of them as input of the others. </w:t>
      </w:r>
    </w:p>
    <w:p w14:paraId="4651FED0" w14:textId="40A6961B" w:rsidR="000D4182" w:rsidRPr="004A7828" w:rsidRDefault="000D4182" w:rsidP="004A7828">
      <w:pPr>
        <w:pStyle w:val="BodyText"/>
        <w:spacing w:before="120" w:line="264" w:lineRule="auto"/>
        <w:ind w:left="115" w:right="1051" w:firstLine="288"/>
        <w:jc w:val="both"/>
        <w:rPr>
          <w:sz w:val="12"/>
          <w:szCs w:val="12"/>
        </w:rPr>
      </w:pPr>
    </w:p>
    <w:p w14:paraId="145AECAC" w14:textId="5614290B" w:rsidR="00DB3FE0" w:rsidRPr="000A544F" w:rsidRDefault="007C212B" w:rsidP="004A7828">
      <w:pPr>
        <w:pStyle w:val="Heading2"/>
        <w:numPr>
          <w:ilvl w:val="1"/>
          <w:numId w:val="4"/>
        </w:numPr>
      </w:pPr>
      <w:bookmarkStart w:id="10" w:name="_bookmark3"/>
      <w:bookmarkStart w:id="11" w:name="_RNN_Encoder-Decoder"/>
      <w:bookmarkEnd w:id="10"/>
      <w:bookmarkEnd w:id="11"/>
      <w:r w:rsidRPr="000A544F">
        <w:t>RNN Encoder-Decoder</w:t>
      </w:r>
      <w:r w:rsidR="00A25F23">
        <w:t xml:space="preserve"> </w:t>
      </w:r>
    </w:p>
    <w:p w14:paraId="7F363642" w14:textId="2923549F" w:rsidR="00DB3FE0" w:rsidRDefault="000A544F" w:rsidP="005B7606">
      <w:pPr>
        <w:pStyle w:val="BodyText"/>
        <w:spacing w:before="146" w:line="264" w:lineRule="auto"/>
        <w:ind w:left="115" w:right="1109" w:firstLine="288"/>
        <w:jc w:val="both"/>
      </w:pPr>
      <w:r>
        <w:t>RNN architecture learns to encode a variable</w:t>
      </w:r>
      <w:r w:rsidR="00FD3BA6">
        <w:t xml:space="preserve"> sequence into a fixed </w:t>
      </w:r>
      <w:r>
        <w:t xml:space="preserve">vector representation and to decode </w:t>
      </w:r>
      <w:r w:rsidR="00FD3BA6">
        <w:t xml:space="preserve">given fixed </w:t>
      </w:r>
      <w:r>
        <w:t>vector representation back into a variable</w:t>
      </w:r>
      <w:r w:rsidR="00FD3BA6">
        <w:t xml:space="preserve"> </w:t>
      </w:r>
      <w:r>
        <w:t xml:space="preserve">sequence. </w:t>
      </w:r>
    </w:p>
    <w:p w14:paraId="5DCC6F85" w14:textId="07166D50" w:rsidR="00DB3FE0" w:rsidRDefault="00DB3FE0" w:rsidP="005B7606">
      <w:pPr>
        <w:pStyle w:val="BodyText"/>
        <w:spacing w:before="120" w:line="264" w:lineRule="auto"/>
        <w:ind w:left="115" w:right="1109" w:firstLine="288"/>
        <w:jc w:val="both"/>
      </w:pPr>
      <w:r>
        <w:t xml:space="preserve">The </w:t>
      </w:r>
      <w:r w:rsidR="00FD3BA6">
        <w:t xml:space="preserve">encoder is an RNN that reads each symbol of an input sequence </w:t>
      </w:r>
      <w:r w:rsidR="00FD3BA6">
        <w:rPr>
          <w:i/>
          <w:iCs/>
        </w:rPr>
        <w:t>x</w:t>
      </w:r>
      <w:r w:rsidR="00FD3BA6">
        <w:t xml:space="preserve"> sequentially. </w:t>
      </w:r>
      <w:r w:rsidR="00FE201B">
        <w:t>When the encoder</w:t>
      </w:r>
      <w:r w:rsidR="00FD3BA6">
        <w:t xml:space="preserve"> </w:t>
      </w:r>
      <w:r w:rsidR="00FE201B">
        <w:t xml:space="preserve">finish to </w:t>
      </w:r>
      <w:r w:rsidR="00FD3BA6">
        <w:t>read</w:t>
      </w:r>
      <w:r w:rsidR="00FE201B">
        <w:t>s</w:t>
      </w:r>
      <w:r w:rsidR="00FD3BA6">
        <w:t xml:space="preserve"> </w:t>
      </w:r>
      <w:r w:rsidR="00FE201B">
        <w:t>all the</w:t>
      </w:r>
      <w:r w:rsidR="00FD3BA6">
        <w:t xml:space="preserve"> symbol</w:t>
      </w:r>
      <w:r w:rsidR="00FE201B">
        <w:t>s</w:t>
      </w:r>
      <w:r w:rsidR="00FD3BA6">
        <w:t xml:space="preserve">, the hidden state of the RNN changes according to Equation (1). After </w:t>
      </w:r>
      <w:r w:rsidR="00FE201B">
        <w:t xml:space="preserve">the encoder </w:t>
      </w:r>
      <w:r w:rsidR="00FD3BA6">
        <w:t>reading the end of the sequence, the hidden state of the RNN is a summary</w:t>
      </w:r>
      <w:r w:rsidR="004A0CF4">
        <w:t xml:space="preserve"> </w:t>
      </w:r>
      <w:r w:rsidR="004A0CF4">
        <w:rPr>
          <w:i/>
          <w:iCs/>
        </w:rPr>
        <w:t>c</w:t>
      </w:r>
      <w:r w:rsidR="004A0CF4">
        <w:t xml:space="preserve"> of the whole input sequence.</w:t>
      </w:r>
    </w:p>
    <w:p w14:paraId="06DF30BD" w14:textId="3B03ADB0" w:rsidR="004A0CF4" w:rsidRDefault="004A0CF4" w:rsidP="005B7606">
      <w:pPr>
        <w:pStyle w:val="BodyText"/>
        <w:spacing w:before="120" w:line="264" w:lineRule="auto"/>
        <w:ind w:left="115" w:right="1109" w:firstLine="288"/>
        <w:jc w:val="both"/>
      </w:pPr>
      <w:r>
        <w:t xml:space="preserve">The decoder of the </w:t>
      </w:r>
      <w:r w:rsidR="00FE201B">
        <w:t xml:space="preserve">recommended </w:t>
      </w:r>
      <w:r>
        <w:t xml:space="preserve">model is another RNN which is trained to </w:t>
      </w:r>
      <w:r w:rsidR="00FE201B">
        <w:t>produce</w:t>
      </w:r>
      <w:r>
        <w:t xml:space="preserve"> the output sequence by predicting the next symbol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given the hidden state </w:t>
      </w:r>
      <m:oMath>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m:t>
                </m:r>
              </m:e>
            </m:d>
          </m:sub>
        </m:sSub>
      </m:oMath>
      <w:r>
        <w:t>.</w:t>
      </w:r>
    </w:p>
    <w:p w14:paraId="3B5D79F5" w14:textId="77777777" w:rsidR="004A0CF4" w:rsidRPr="004A0CF4" w:rsidRDefault="00814900" w:rsidP="004A0CF4">
      <w:pPr>
        <w:pStyle w:val="BodyText"/>
        <w:spacing w:before="120" w:line="264" w:lineRule="auto"/>
        <w:ind w:left="118" w:right="1112" w:firstLine="288"/>
        <w:jc w:val="center"/>
      </w:pPr>
      <m:oMathPara>
        <m:oMath>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m:t>
                  </m:r>
                </m:e>
              </m:d>
            </m:sub>
          </m:sSub>
          <m:r>
            <w:rPr>
              <w:rFonts w:ascii="Cambria Math" w:hAnsi="Cambria Math"/>
            </w:rPr>
            <m:t>=f(</m:t>
          </m:r>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1</m:t>
                  </m:r>
                </m:e>
              </m:d>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c)</m:t>
          </m:r>
        </m:oMath>
      </m:oMathPara>
    </w:p>
    <w:p w14:paraId="0C1C87CB" w14:textId="1776486E" w:rsidR="004A0CF4" w:rsidRDefault="004A0CF4" w:rsidP="00A72ADF">
      <w:pPr>
        <w:pStyle w:val="BodyText"/>
        <w:spacing w:before="120" w:line="264" w:lineRule="auto"/>
        <w:ind w:left="2275" w:right="1109" w:firstLine="288"/>
      </w:pPr>
      <w:r>
        <w:rPr>
          <w:i/>
          <w:color w:val="1F487C"/>
        </w:rPr>
        <w:t xml:space="preserve">Equation </w:t>
      </w:r>
      <w:r w:rsidR="00A72ADF">
        <w:rPr>
          <w:i/>
          <w:color w:val="1F487C"/>
        </w:rPr>
        <w:t>5</w:t>
      </w:r>
      <w:r>
        <w:rPr>
          <w:i/>
          <w:color w:val="1F487C"/>
        </w:rPr>
        <w:t xml:space="preserve"> – The hidden state of decoder at time t</w:t>
      </w:r>
    </w:p>
    <w:p w14:paraId="3D923DC7" w14:textId="4EE32E7B" w:rsidR="004A0CF4" w:rsidRDefault="004A0CF4" w:rsidP="005B7606">
      <w:pPr>
        <w:pStyle w:val="BodyText"/>
        <w:spacing w:before="120" w:line="264" w:lineRule="auto"/>
        <w:ind w:left="115" w:right="1109" w:firstLine="288"/>
        <w:jc w:val="both"/>
        <w:rPr>
          <w:lang w:bidi="he-IL"/>
        </w:rPr>
      </w:pPr>
      <w:r>
        <w:t>O</w:t>
      </w:r>
      <w:r w:rsidR="00902B2A">
        <w:t>nce the RNN Encoder-</w:t>
      </w:r>
      <w:r w:rsidR="00C75998">
        <w:t>D</w:t>
      </w:r>
      <w:r>
        <w:t xml:space="preserve">ecoder is trained, the model can be used in two ways. </w:t>
      </w:r>
      <w:r w:rsidR="005F49CB">
        <w:t>The first</w:t>
      </w:r>
      <w:r w:rsidR="00FE201B">
        <w:t xml:space="preserve"> </w:t>
      </w:r>
      <w:r w:rsidR="00902B2A">
        <w:t xml:space="preserve">way </w:t>
      </w:r>
      <w:r w:rsidR="005F49CB">
        <w:t xml:space="preserve">is </w:t>
      </w:r>
      <w:r w:rsidR="00902B2A">
        <w:t xml:space="preserve">to use the model </w:t>
      </w:r>
      <w:r w:rsidR="00FE201B">
        <w:t xml:space="preserve">for generating </w:t>
      </w:r>
      <w:r w:rsidR="00902B2A">
        <w:t xml:space="preserve">a target sequence given an input sequence. </w:t>
      </w:r>
      <w:r w:rsidR="005F49CB">
        <w:t>The second</w:t>
      </w:r>
      <w:r w:rsidR="00FE201B">
        <w:t xml:space="preserve"> </w:t>
      </w:r>
      <w:r w:rsidR="005F49CB">
        <w:t>way</w:t>
      </w:r>
      <w:r w:rsidR="00FE201B">
        <w:t xml:space="preserve"> is</w:t>
      </w:r>
      <w:r w:rsidR="005F49CB">
        <w:t xml:space="preserve"> to use </w:t>
      </w:r>
      <w:r w:rsidR="00902B2A">
        <w:t xml:space="preserve">the model </w:t>
      </w:r>
      <w:r w:rsidR="005F49CB">
        <w:t>f</w:t>
      </w:r>
      <w:r w:rsidR="00902B2A">
        <w:t>o</w:t>
      </w:r>
      <w:r w:rsidR="005F49CB">
        <w:t>r</w:t>
      </w:r>
      <w:r w:rsidR="00902B2A">
        <w:t xml:space="preserve"> scor</w:t>
      </w:r>
      <w:r w:rsidR="005F49CB">
        <w:t>ing</w:t>
      </w:r>
      <w:r w:rsidR="00902B2A">
        <w:t xml:space="preserve"> a given pair of input and output sequence</w:t>
      </w:r>
      <w:r w:rsidR="00080D09" w:rsidRPr="00513C19">
        <w:t>.</w:t>
      </w:r>
    </w:p>
    <w:p w14:paraId="2E58DCA0" w14:textId="77777777" w:rsidR="00902B2A" w:rsidRDefault="00902B2A" w:rsidP="004A0CF4">
      <w:pPr>
        <w:pStyle w:val="BodyText"/>
        <w:spacing w:before="120" w:line="264" w:lineRule="auto"/>
        <w:ind w:left="118" w:right="1112" w:firstLine="288"/>
        <w:jc w:val="both"/>
      </w:pPr>
      <w:r>
        <w:rPr>
          <w:noProof/>
          <w:lang w:bidi="he-IL"/>
        </w:rPr>
        <w:lastRenderedPageBreak/>
        <w:drawing>
          <wp:anchor distT="0" distB="0" distL="114300" distR="114300" simplePos="0" relativeHeight="251671552" behindDoc="1" locked="0" layoutInCell="1" allowOverlap="1" wp14:anchorId="52910F71" wp14:editId="584B75CD">
            <wp:simplePos x="0" y="0"/>
            <wp:positionH relativeFrom="column">
              <wp:posOffset>1673225</wp:posOffset>
            </wp:positionH>
            <wp:positionV relativeFrom="paragraph">
              <wp:posOffset>-1905</wp:posOffset>
            </wp:positionV>
            <wp:extent cx="2573655" cy="1873885"/>
            <wp:effectExtent l="19050" t="19050" r="0" b="0"/>
            <wp:wrapTight wrapText="bothSides">
              <wp:wrapPolygon edited="0">
                <wp:start x="-160" y="-220"/>
                <wp:lineTo x="-160" y="21519"/>
                <wp:lineTo x="21584" y="21519"/>
                <wp:lineTo x="21584" y="-220"/>
                <wp:lineTo x="-160" y="-22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573655" cy="187388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2214BE18" w14:textId="77777777" w:rsidR="00902B2A" w:rsidRDefault="00902B2A" w:rsidP="004A0CF4">
      <w:pPr>
        <w:pStyle w:val="BodyText"/>
        <w:spacing w:before="120" w:line="264" w:lineRule="auto"/>
        <w:ind w:left="118" w:right="1112" w:firstLine="288"/>
        <w:jc w:val="both"/>
      </w:pPr>
    </w:p>
    <w:p w14:paraId="10CD5BA3" w14:textId="77777777" w:rsidR="00902B2A" w:rsidRPr="00FD3BA6" w:rsidRDefault="00902B2A" w:rsidP="004A0CF4">
      <w:pPr>
        <w:pStyle w:val="BodyText"/>
        <w:spacing w:before="120" w:line="264" w:lineRule="auto"/>
        <w:ind w:left="118" w:right="1112" w:firstLine="288"/>
        <w:jc w:val="both"/>
      </w:pPr>
    </w:p>
    <w:p w14:paraId="3141498B" w14:textId="77777777" w:rsidR="00902B2A" w:rsidRDefault="00902B2A" w:rsidP="00DB3FE0">
      <w:pPr>
        <w:spacing w:before="146" w:line="264" w:lineRule="auto"/>
        <w:ind w:left="150" w:right="1149" w:firstLine="4"/>
        <w:jc w:val="center"/>
        <w:rPr>
          <w:i/>
          <w:color w:val="1F487C"/>
        </w:rPr>
      </w:pPr>
    </w:p>
    <w:p w14:paraId="30AF1E5B" w14:textId="77777777" w:rsidR="00902B2A" w:rsidRDefault="00902B2A" w:rsidP="00DB3FE0">
      <w:pPr>
        <w:spacing w:before="146" w:line="264" w:lineRule="auto"/>
        <w:ind w:left="150" w:right="1149" w:firstLine="4"/>
        <w:jc w:val="center"/>
        <w:rPr>
          <w:i/>
          <w:color w:val="1F487C"/>
        </w:rPr>
      </w:pPr>
    </w:p>
    <w:p w14:paraId="492C6020" w14:textId="77777777" w:rsidR="00902B2A" w:rsidRDefault="00902B2A" w:rsidP="00DB3FE0">
      <w:pPr>
        <w:spacing w:before="146" w:line="264" w:lineRule="auto"/>
        <w:ind w:left="150" w:right="1149" w:firstLine="4"/>
        <w:jc w:val="center"/>
        <w:rPr>
          <w:i/>
          <w:color w:val="1F487C"/>
        </w:rPr>
      </w:pPr>
    </w:p>
    <w:p w14:paraId="661EB381" w14:textId="77777777" w:rsidR="00902B2A" w:rsidRDefault="00902B2A" w:rsidP="004A7828">
      <w:pPr>
        <w:spacing w:before="146" w:line="264" w:lineRule="auto"/>
        <w:ind w:right="1149"/>
        <w:rPr>
          <w:i/>
          <w:color w:val="1F487C"/>
        </w:rPr>
      </w:pPr>
    </w:p>
    <w:p w14:paraId="42D94297" w14:textId="1D8139E3" w:rsidR="00C75998" w:rsidRDefault="003A1E04" w:rsidP="004A7828">
      <w:pPr>
        <w:spacing w:before="120" w:line="264" w:lineRule="auto"/>
        <w:ind w:left="-1440"/>
        <w:jc w:val="center"/>
        <w:rPr>
          <w:i/>
          <w:color w:val="1F487C"/>
        </w:rPr>
      </w:pPr>
      <w:r>
        <w:rPr>
          <w:i/>
          <w:color w:val="1F487C"/>
        </w:rPr>
        <w:t xml:space="preserve">      </w:t>
      </w:r>
      <w:r w:rsidR="00902B2A">
        <w:rPr>
          <w:i/>
          <w:color w:val="1F487C"/>
        </w:rPr>
        <w:t xml:space="preserve">Figure </w:t>
      </w:r>
      <w:r w:rsidR="004A7828">
        <w:rPr>
          <w:i/>
          <w:color w:val="1F487C"/>
        </w:rPr>
        <w:t>7</w:t>
      </w:r>
      <w:r w:rsidR="00DB3FE0">
        <w:rPr>
          <w:i/>
          <w:color w:val="1F487C"/>
        </w:rPr>
        <w:t xml:space="preserve"> </w:t>
      </w:r>
      <w:r w:rsidR="00C75998">
        <w:rPr>
          <w:i/>
          <w:color w:val="1F487C"/>
        </w:rPr>
        <w:t>–</w:t>
      </w:r>
      <w:r w:rsidR="00DB3FE0">
        <w:rPr>
          <w:i/>
          <w:color w:val="1F487C"/>
        </w:rPr>
        <w:t xml:space="preserve"> </w:t>
      </w:r>
      <w:r w:rsidR="00902B2A">
        <w:rPr>
          <w:i/>
          <w:color w:val="1F487C"/>
        </w:rPr>
        <w:t>R</w:t>
      </w:r>
      <w:r w:rsidR="00C75998">
        <w:rPr>
          <w:i/>
          <w:color w:val="1F487C"/>
        </w:rPr>
        <w:t>NN Encoder-Decoder</w:t>
      </w:r>
      <w:r w:rsidR="00DB3FE0">
        <w:rPr>
          <w:i/>
          <w:color w:val="1F487C"/>
        </w:rPr>
        <w:t xml:space="preserve">     </w:t>
      </w:r>
    </w:p>
    <w:p w14:paraId="23DC75D2" w14:textId="1C1CB2B3" w:rsidR="00DB3FE0" w:rsidRDefault="003A1E04" w:rsidP="003A1E04">
      <w:pPr>
        <w:spacing w:line="264" w:lineRule="auto"/>
        <w:ind w:left="-1440"/>
        <w:jc w:val="center"/>
        <w:rPr>
          <w:i/>
        </w:rPr>
      </w:pPr>
      <w:r>
        <w:t xml:space="preserve">     </w:t>
      </w:r>
      <w:hyperlink r:id="rId29" w:history="1">
        <w:r w:rsidRPr="00D746BC">
          <w:rPr>
            <w:rStyle w:val="Hyperlink"/>
          </w:rPr>
          <w:t>https://arxiv.org/pdf/1406.1078.pdf</w:t>
        </w:r>
      </w:hyperlink>
    </w:p>
    <w:p w14:paraId="5BA0C065" w14:textId="77777777" w:rsidR="00DB3FE0" w:rsidRDefault="00DB3FE0" w:rsidP="00DB3FE0">
      <w:pPr>
        <w:pStyle w:val="BodyText"/>
        <w:spacing w:before="11"/>
        <w:rPr>
          <w:i/>
          <w:sz w:val="12"/>
        </w:rPr>
      </w:pPr>
    </w:p>
    <w:p w14:paraId="4101CAFE" w14:textId="2B104288" w:rsidR="00DB3FE0" w:rsidRPr="004C1542" w:rsidRDefault="00070B4F" w:rsidP="004A7828">
      <w:pPr>
        <w:pStyle w:val="Heading3"/>
        <w:numPr>
          <w:ilvl w:val="2"/>
          <w:numId w:val="4"/>
        </w:numPr>
        <w:rPr>
          <w:rFonts w:asciiTheme="majorBidi" w:hAnsiTheme="majorBidi"/>
          <w:color w:val="auto"/>
          <w:sz w:val="22"/>
          <w:szCs w:val="22"/>
        </w:rPr>
      </w:pPr>
      <w:bookmarkStart w:id="12" w:name="_bookmark5"/>
      <w:bookmarkStart w:id="13" w:name="_RNN_Encoder"/>
      <w:bookmarkEnd w:id="12"/>
      <w:bookmarkEnd w:id="13"/>
      <w:r w:rsidRPr="004C1542">
        <w:rPr>
          <w:rFonts w:asciiTheme="majorBidi" w:hAnsiTheme="majorBidi"/>
          <w:color w:val="auto"/>
          <w:sz w:val="22"/>
          <w:szCs w:val="22"/>
        </w:rPr>
        <w:t>RNN Encoder</w:t>
      </w:r>
      <w:r w:rsidR="00A25F23" w:rsidRPr="004C1542">
        <w:rPr>
          <w:rFonts w:asciiTheme="majorBidi" w:hAnsiTheme="majorBidi"/>
          <w:color w:val="auto"/>
          <w:sz w:val="22"/>
          <w:szCs w:val="22"/>
        </w:rPr>
        <w:t xml:space="preserve"> </w:t>
      </w:r>
    </w:p>
    <w:p w14:paraId="7CD5461D" w14:textId="77777777" w:rsidR="00DB3FE0" w:rsidRDefault="00070B4F" w:rsidP="005B7606">
      <w:pPr>
        <w:pStyle w:val="BodyText"/>
        <w:spacing w:before="120" w:line="264" w:lineRule="auto"/>
        <w:ind w:left="115" w:right="1109" w:firstLine="288"/>
        <w:jc w:val="both"/>
      </w:pPr>
      <w:r>
        <w:t xml:space="preserve">Let us denote a source phrase by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t xml:space="preserve"> and target phrase by</w:t>
      </w:r>
      <m:oMath>
        <m:r>
          <w:rPr>
            <w:rFonts w:ascii="Cambria Math" w:hAnsi="Cambria Math"/>
          </w:rPr>
          <m:t xml:space="preserve"> Y=(</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oMath>
      <w:r>
        <w:t xml:space="preserve">. Each phrase is a sequence of K-dimensional vectors, such that only one element </w:t>
      </w:r>
      <w:r w:rsidR="0089461D">
        <w:t>of the vector is 1 and all the others are 0. The index of the active element indicates the word represented by the vector.</w:t>
      </w:r>
    </w:p>
    <w:p w14:paraId="1CEFD08E" w14:textId="546FC636" w:rsidR="0089461D" w:rsidRDefault="0089461D" w:rsidP="005B7606">
      <w:pPr>
        <w:pStyle w:val="BodyText"/>
        <w:spacing w:before="120" w:line="264" w:lineRule="auto"/>
        <w:ind w:left="115" w:right="1109" w:firstLine="288"/>
        <w:jc w:val="both"/>
      </w:pPr>
      <w:r>
        <w:t>Each word of the source phrase is embedded in</w:t>
      </w:r>
      <w:r w:rsidR="00A72ADF">
        <w:t xml:space="preserve"> a 500-dimensional vector space:</w:t>
      </w:r>
      <m:oMath>
        <m:r>
          <w:rPr>
            <w:rFonts w:ascii="Cambria Math" w:hAnsi="Cambria Math"/>
          </w:rPr>
          <m:t xml:space="preserve">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ϵ </m:t>
        </m:r>
        <m:sSup>
          <m:sSupPr>
            <m:ctrlPr>
              <w:rPr>
                <w:rFonts w:ascii="Cambria Math" w:hAnsi="Cambria Math"/>
                <w:i/>
              </w:rPr>
            </m:ctrlPr>
          </m:sSupPr>
          <m:e>
            <m:r>
              <w:rPr>
                <w:rFonts w:ascii="Cambria Math" w:hAnsi="Cambria Math"/>
              </w:rPr>
              <m:t>R</m:t>
            </m:r>
          </m:e>
          <m:sup>
            <m:r>
              <w:rPr>
                <w:rFonts w:ascii="Cambria Math" w:hAnsi="Cambria Math"/>
              </w:rPr>
              <m:t>500</m:t>
            </m:r>
          </m:sup>
        </m:sSup>
      </m:oMath>
      <w:r>
        <w:t>. The hidden state of encoder consist</w:t>
      </w:r>
      <w:r w:rsidR="0098590F">
        <w:t>s</w:t>
      </w:r>
      <w:r>
        <w:t xml:space="preserve"> of 1000 hidden units and each one of them at time </w:t>
      </w:r>
      <w:r>
        <w:rPr>
          <w:i/>
          <w:iCs/>
        </w:rPr>
        <w:t>t</w:t>
      </w:r>
      <w:r>
        <w:t xml:space="preserve"> is computed by</w:t>
      </w:r>
      <w:r w:rsidR="008C0D06">
        <w:t xml:space="preserve"> </w:t>
      </w:r>
      <w:r w:rsidR="00B30C57">
        <w:t xml:space="preserve">- </w:t>
      </w:r>
    </w:p>
    <w:p w14:paraId="3720A18B" w14:textId="77777777" w:rsidR="00DB3FE0" w:rsidRPr="0089461D" w:rsidRDefault="00814900" w:rsidP="0089461D">
      <w:pPr>
        <w:pStyle w:val="BodyText"/>
        <w:spacing w:before="140" w:line="264" w:lineRule="auto"/>
        <w:ind w:left="118" w:right="1058" w:firstLine="288"/>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j</m:t>
                  </m:r>
                </m:sub>
              </m:sSub>
            </m:e>
            <m:sup>
              <m:d>
                <m:dPr>
                  <m:begChr m:val="〈"/>
                  <m:endChr m:val="〉"/>
                  <m:ctrlPr>
                    <w:rPr>
                      <w:rFonts w:ascii="Cambria Math" w:hAnsi="Cambria Math"/>
                      <w:i/>
                    </w:rPr>
                  </m:ctrlPr>
                </m:dPr>
                <m:e>
                  <m:r>
                    <w:rPr>
                      <w:rFonts w:ascii="Cambria Math" w:hAnsi="Cambria Math"/>
                    </w:rPr>
                    <m:t>t</m:t>
                  </m:r>
                </m:e>
              </m:d>
            </m:sup>
          </m:s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j</m:t>
                  </m:r>
                </m:sub>
              </m:sSub>
            </m:e>
            <m:sup>
              <m:d>
                <m:dPr>
                  <m:begChr m:val="〈"/>
                  <m:endChr m:val="〉"/>
                  <m:ctrlPr>
                    <w:rPr>
                      <w:rFonts w:ascii="Cambria Math" w:hAnsi="Cambria Math"/>
                      <w:i/>
                    </w:rPr>
                  </m:ctrlPr>
                </m:dPr>
                <m:e>
                  <m:r>
                    <w:rPr>
                      <w:rFonts w:ascii="Cambria Math" w:hAnsi="Cambria Math"/>
                    </w:rPr>
                    <m:t>t-1</m:t>
                  </m:r>
                </m:e>
              </m:d>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j</m:t>
                  </m:r>
                </m:sub>
              </m:sSub>
            </m:e>
            <m:sup>
              <m:d>
                <m:dPr>
                  <m:begChr m:val="〈"/>
                  <m:endChr m:val="〉"/>
                  <m:ctrlPr>
                    <w:rPr>
                      <w:rFonts w:ascii="Cambria Math" w:hAnsi="Cambria Math"/>
                      <w:i/>
                    </w:rPr>
                  </m:ctrlPr>
                </m:dPr>
                <m:e>
                  <m:r>
                    <w:rPr>
                      <w:rFonts w:ascii="Cambria Math" w:hAnsi="Cambria Math"/>
                    </w:rPr>
                    <m:t>t</m:t>
                  </m:r>
                </m:e>
              </m:d>
            </m:sup>
          </m:sSup>
        </m:oMath>
      </m:oMathPara>
    </w:p>
    <w:p w14:paraId="79E20FAF" w14:textId="42A3BF3F" w:rsidR="004B2EEC" w:rsidRPr="005F28A4" w:rsidRDefault="0089461D" w:rsidP="00A72ADF">
      <w:pPr>
        <w:pStyle w:val="BodyText"/>
        <w:spacing w:before="120" w:line="264" w:lineRule="auto"/>
        <w:ind w:left="2275" w:right="1109" w:firstLine="288"/>
        <w:rPr>
          <w:i/>
          <w:color w:val="1F487C"/>
        </w:rPr>
      </w:pPr>
      <w:r>
        <w:rPr>
          <w:i/>
          <w:color w:val="1F487C"/>
        </w:rPr>
        <w:t xml:space="preserve">Equation </w:t>
      </w:r>
      <w:r w:rsidR="00A72ADF">
        <w:rPr>
          <w:i/>
          <w:color w:val="1F487C"/>
        </w:rPr>
        <w:t>6</w:t>
      </w:r>
      <w:r>
        <w:rPr>
          <w:i/>
          <w:color w:val="1F487C"/>
        </w:rPr>
        <w:t xml:space="preserve"> – The hi</w:t>
      </w:r>
      <w:r w:rsidR="005F28A4">
        <w:rPr>
          <w:i/>
          <w:color w:val="1F487C"/>
        </w:rPr>
        <w:t>dden state of encoder at time t</w:t>
      </w:r>
    </w:p>
    <w:p w14:paraId="7080A3A2" w14:textId="77777777" w:rsidR="004B2EEC" w:rsidRPr="004B2EEC" w:rsidRDefault="00814900" w:rsidP="004B2EEC">
      <w:pPr>
        <w:pStyle w:val="BodyText"/>
        <w:spacing w:before="120" w:line="264" w:lineRule="auto"/>
        <w:ind w:left="115" w:right="1051" w:firstLine="288"/>
        <w:jc w:val="center"/>
      </w:pPr>
      <m:oMathPara>
        <m:oMath>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j</m:t>
                  </m:r>
                </m:sub>
              </m:sSub>
            </m:e>
            <m:sup>
              <m:d>
                <m:dPr>
                  <m:begChr m:val="〈"/>
                  <m:endChr m:val="〉"/>
                  <m:ctrlPr>
                    <w:rPr>
                      <w:rFonts w:ascii="Cambria Math" w:hAnsi="Cambria Math"/>
                      <w:i/>
                    </w:rPr>
                  </m:ctrlPr>
                </m:dPr>
                <m:e>
                  <m:r>
                    <w:rPr>
                      <w:rFonts w:ascii="Cambria Math" w:hAnsi="Cambria Math"/>
                    </w:rPr>
                    <m:t>t</m:t>
                  </m:r>
                </m:e>
              </m:d>
            </m:sup>
          </m:sSup>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e(</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 xml:space="preserve">[U(r ⨀ </m:t>
              </m:r>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1</m:t>
                      </m:r>
                    </m:e>
                  </m:d>
                </m:sub>
              </m:sSub>
              <m:r>
                <w:rPr>
                  <w:rFonts w:ascii="Cambria Math" w:hAnsi="Cambria Math"/>
                </w:rPr>
                <m:t>)]</m:t>
              </m:r>
            </m:e>
            <m:sub>
              <m:r>
                <w:rPr>
                  <w:rFonts w:ascii="Cambria Math" w:hAnsi="Cambria Math"/>
                </w:rPr>
                <m:t>j</m:t>
              </m:r>
            </m:sub>
          </m:sSub>
          <m:r>
            <w:rPr>
              <w:rFonts w:ascii="Cambria Math" w:hAnsi="Cambria Math"/>
            </w:rPr>
            <m:t xml:space="preserve">) </m:t>
          </m:r>
        </m:oMath>
      </m:oMathPara>
    </w:p>
    <w:p w14:paraId="12126FD2" w14:textId="77777777" w:rsidR="004B2EEC" w:rsidRPr="004B2EEC" w:rsidRDefault="00814900" w:rsidP="004B2EEC">
      <w:pPr>
        <w:pStyle w:val="BodyText"/>
        <w:spacing w:before="120" w:line="264" w:lineRule="auto"/>
        <w:ind w:left="115" w:right="1051" w:firstLine="288"/>
        <w:jc w:val="cente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e(</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1</m:t>
                          </m:r>
                        </m:e>
                      </m:d>
                    </m:sub>
                  </m:sSub>
                </m:e>
              </m:d>
            </m:e>
            <m:sub>
              <m:r>
                <w:rPr>
                  <w:rFonts w:ascii="Cambria Math" w:hAnsi="Cambria Math"/>
                </w:rPr>
                <m:t>j</m:t>
              </m:r>
            </m:sub>
          </m:sSub>
          <m:r>
            <w:rPr>
              <w:rFonts w:ascii="Cambria Math" w:hAnsi="Cambria Math"/>
            </w:rPr>
            <m:t>)</m:t>
          </m:r>
        </m:oMath>
      </m:oMathPara>
    </w:p>
    <w:p w14:paraId="68588967" w14:textId="77777777" w:rsidR="004B2EEC" w:rsidRPr="005F28A4" w:rsidRDefault="00814900" w:rsidP="004B2EEC">
      <w:pPr>
        <w:pStyle w:val="BodyText"/>
        <w:spacing w:before="120" w:line="264" w:lineRule="auto"/>
        <w:ind w:left="115" w:right="1051" w:firstLine="288"/>
        <w:jc w:val="center"/>
      </w:pPr>
      <m:oMathPara>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e(</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d>
                        <m:dPr>
                          <m:begChr m:val="〈"/>
                          <m:endChr m:val="〉"/>
                          <m:ctrlPr>
                            <w:rPr>
                              <w:rFonts w:ascii="Cambria Math" w:hAnsi="Cambria Math"/>
                              <w:i/>
                            </w:rPr>
                          </m:ctrlPr>
                        </m:dPr>
                        <m:e>
                          <m:r>
                            <w:rPr>
                              <w:rFonts w:ascii="Cambria Math" w:hAnsi="Cambria Math"/>
                            </w:rPr>
                            <m:t>t-1</m:t>
                          </m:r>
                        </m:e>
                      </m:d>
                    </m:sub>
                  </m:sSub>
                </m:e>
              </m:d>
            </m:e>
            <m:sub>
              <m:r>
                <w:rPr>
                  <w:rFonts w:ascii="Cambria Math" w:hAnsi="Cambria Math"/>
                </w:rPr>
                <m:t>j</m:t>
              </m:r>
            </m:sub>
          </m:sSub>
          <m:r>
            <w:rPr>
              <w:rFonts w:ascii="Cambria Math" w:hAnsi="Cambria Math"/>
            </w:rPr>
            <m:t>)</m:t>
          </m:r>
        </m:oMath>
      </m:oMathPara>
    </w:p>
    <w:p w14:paraId="27D955C8" w14:textId="76A10375" w:rsidR="008C0D06" w:rsidRPr="005F28A4" w:rsidRDefault="005F28A4" w:rsidP="00A72ADF">
      <w:pPr>
        <w:pStyle w:val="BodyText"/>
        <w:spacing w:before="120" w:line="264" w:lineRule="auto"/>
        <w:ind w:left="2275" w:right="2880"/>
        <w:jc w:val="center"/>
        <w:rPr>
          <w:i/>
          <w:color w:val="1F487C"/>
        </w:rPr>
      </w:pPr>
      <w:r>
        <w:rPr>
          <w:i/>
          <w:color w:val="1F487C"/>
        </w:rPr>
        <w:t xml:space="preserve">Equation </w:t>
      </w:r>
      <w:r w:rsidR="00A72ADF">
        <w:rPr>
          <w:i/>
          <w:color w:val="1F487C"/>
        </w:rPr>
        <w:t>7</w:t>
      </w:r>
      <w:r>
        <w:rPr>
          <w:i/>
          <w:color w:val="1F487C"/>
        </w:rPr>
        <w:t xml:space="preserve"> – Parameters that belongs to Equation (4)</w:t>
      </w:r>
    </w:p>
    <w:p w14:paraId="2C31853D" w14:textId="520E447D" w:rsidR="0089461D" w:rsidRDefault="005F28A4" w:rsidP="005B7606">
      <w:pPr>
        <w:pStyle w:val="BodyText"/>
        <w:spacing w:before="120" w:line="264" w:lineRule="auto"/>
        <w:ind w:left="115" w:right="1109" w:firstLine="288"/>
        <w:jc w:val="both"/>
      </w:pPr>
      <m:oMath>
        <m:r>
          <w:rPr>
            <w:rFonts w:ascii="Cambria Math" w:hAnsi="Cambria Math"/>
          </w:rPr>
          <m:t>σ</m:t>
        </m:r>
      </m:oMath>
      <w:r>
        <w:t xml:space="preserve"> </w:t>
      </w:r>
      <w:r w:rsidR="00D718B2">
        <w:t>and</w:t>
      </w:r>
      <w:r>
        <w:t xml:space="preserve"> </w:t>
      </w:r>
      <m:oMath>
        <m:r>
          <w:rPr>
            <w:rFonts w:ascii="Cambria Math" w:hAnsi="Cambria Math"/>
          </w:rPr>
          <m:t>⨀</m:t>
        </m:r>
      </m:oMath>
      <w:r>
        <w:t xml:space="preserve"> are logistic sigmoid function and an element</w:t>
      </w:r>
      <w:r w:rsidR="00D718B2">
        <w:t>-wise multiplication, respectively</w:t>
      </w:r>
      <w:r w:rsidR="00080D09" w:rsidRPr="00513C19">
        <w:t>.</w:t>
      </w:r>
      <w:r>
        <w:t xml:space="preserve"> </w:t>
      </w:r>
      <w:r w:rsidR="00F35C4E">
        <w:t xml:space="preserve">Once the hidden state at the N step (the end of the source phrase) is computed, the representation of the source phrase </w:t>
      </w:r>
      <w:r w:rsidR="00F35C4E">
        <w:rPr>
          <w:i/>
          <w:iCs/>
        </w:rPr>
        <w:t>c</w:t>
      </w:r>
      <w:r w:rsidR="00F35C4E">
        <w:t xml:space="preserve"> is – </w:t>
      </w:r>
    </w:p>
    <w:p w14:paraId="02D1523A" w14:textId="77777777" w:rsidR="00F35C4E" w:rsidRPr="00F35C4E" w:rsidRDefault="00F35C4E" w:rsidP="00F35C4E">
      <w:pPr>
        <w:pStyle w:val="BodyText"/>
        <w:spacing w:before="120" w:line="264" w:lineRule="auto"/>
        <w:ind w:left="115" w:right="1051" w:firstLine="288"/>
        <w:jc w:val="center"/>
      </w:pPr>
      <m:oMathPara>
        <m:oMath>
          <m:r>
            <w:rPr>
              <w:rFonts w:ascii="Cambria Math" w:hAnsi="Cambria Math"/>
            </w:rPr>
            <m:t>c=</m:t>
          </m:r>
          <m:r>
            <m:rPr>
              <m:sty m:val="p"/>
            </m:rPr>
            <w:rPr>
              <w:rFonts w:ascii="Cambria Math" w:hAnsi="Cambria Math"/>
            </w:rPr>
            <m:t>tanh⁡</m:t>
          </m:r>
          <m:r>
            <w:rPr>
              <w:rFonts w:ascii="Cambria Math" w:hAnsi="Cambria Math"/>
            </w:rPr>
            <m:t>( V</m:t>
          </m:r>
          <m:sSup>
            <m:sSupPr>
              <m:ctrlPr>
                <w:rPr>
                  <w:rFonts w:ascii="Cambria Math" w:hAnsi="Cambria Math"/>
                  <w:i/>
                </w:rPr>
              </m:ctrlPr>
            </m:sSupPr>
            <m:e>
              <m:r>
                <w:rPr>
                  <w:rFonts w:ascii="Cambria Math" w:hAnsi="Cambria Math"/>
                </w:rPr>
                <m:t>h</m:t>
              </m:r>
            </m:e>
            <m:sup>
              <m:d>
                <m:dPr>
                  <m:begChr m:val="〈"/>
                  <m:endChr m:val="〉"/>
                  <m:ctrlPr>
                    <w:rPr>
                      <w:rFonts w:ascii="Cambria Math" w:hAnsi="Cambria Math"/>
                      <w:i/>
                    </w:rPr>
                  </m:ctrlPr>
                </m:dPr>
                <m:e>
                  <m:r>
                    <w:rPr>
                      <w:rFonts w:ascii="Cambria Math" w:hAnsi="Cambria Math"/>
                    </w:rPr>
                    <m:t>N</m:t>
                  </m:r>
                </m:e>
              </m:d>
            </m:sup>
          </m:sSup>
          <m:r>
            <w:rPr>
              <w:rFonts w:ascii="Cambria Math" w:hAnsi="Cambria Math"/>
            </w:rPr>
            <m:t xml:space="preserve"> )</m:t>
          </m:r>
        </m:oMath>
      </m:oMathPara>
    </w:p>
    <w:p w14:paraId="334C1F1D" w14:textId="3DB2D8D8" w:rsidR="00F35C4E" w:rsidRDefault="00F35C4E" w:rsidP="00A72ADF">
      <w:pPr>
        <w:pStyle w:val="BodyText"/>
        <w:spacing w:before="120" w:line="264" w:lineRule="auto"/>
        <w:ind w:left="2275" w:right="1109" w:firstLine="288"/>
        <w:rPr>
          <w:i/>
          <w:color w:val="1F487C"/>
        </w:rPr>
      </w:pPr>
      <w:r>
        <w:rPr>
          <w:i/>
          <w:color w:val="1F487C"/>
        </w:rPr>
        <w:t>Equat</w:t>
      </w:r>
      <w:r w:rsidR="005F28A4">
        <w:rPr>
          <w:i/>
          <w:color w:val="1F487C"/>
        </w:rPr>
        <w:t xml:space="preserve">ion </w:t>
      </w:r>
      <w:r w:rsidR="00A72ADF">
        <w:rPr>
          <w:i/>
          <w:color w:val="1F487C"/>
        </w:rPr>
        <w:t>8</w:t>
      </w:r>
      <w:r>
        <w:rPr>
          <w:i/>
          <w:color w:val="1F487C"/>
        </w:rPr>
        <w:t xml:space="preserve"> – Representation of source phrase</w:t>
      </w:r>
    </w:p>
    <w:p w14:paraId="0A525D2E" w14:textId="77777777" w:rsidR="00DB3FE0" w:rsidRPr="005F28A4" w:rsidRDefault="00DB3FE0" w:rsidP="00DB3FE0">
      <w:pPr>
        <w:pStyle w:val="BodyText"/>
        <w:rPr>
          <w:i/>
          <w:sz w:val="12"/>
          <w:szCs w:val="14"/>
        </w:rPr>
      </w:pPr>
    </w:p>
    <w:p w14:paraId="14CD5653" w14:textId="61CF48CA" w:rsidR="00F35C4E" w:rsidRPr="004C1542" w:rsidRDefault="00F35C4E" w:rsidP="004A7828">
      <w:pPr>
        <w:pStyle w:val="Heading3"/>
        <w:numPr>
          <w:ilvl w:val="2"/>
          <w:numId w:val="4"/>
        </w:numPr>
        <w:rPr>
          <w:rFonts w:asciiTheme="majorBidi" w:hAnsiTheme="majorBidi"/>
          <w:color w:val="auto"/>
          <w:sz w:val="22"/>
          <w:szCs w:val="22"/>
        </w:rPr>
      </w:pPr>
      <w:bookmarkStart w:id="14" w:name="_RNN_Decoder"/>
      <w:bookmarkEnd w:id="14"/>
      <w:r w:rsidRPr="004C1542">
        <w:rPr>
          <w:rFonts w:asciiTheme="majorBidi" w:hAnsiTheme="majorBidi"/>
          <w:color w:val="auto"/>
          <w:sz w:val="22"/>
          <w:szCs w:val="22"/>
        </w:rPr>
        <w:t>RNN Decoder</w:t>
      </w:r>
      <w:r w:rsidR="00A25F23" w:rsidRPr="004C1542">
        <w:rPr>
          <w:rFonts w:asciiTheme="majorBidi" w:hAnsiTheme="majorBidi"/>
          <w:color w:val="auto"/>
          <w:sz w:val="22"/>
          <w:szCs w:val="22"/>
        </w:rPr>
        <w:t xml:space="preserve"> </w:t>
      </w:r>
    </w:p>
    <w:p w14:paraId="247572DD" w14:textId="4F5851FC" w:rsidR="00F35C4E" w:rsidRDefault="00F35C4E" w:rsidP="005B7606">
      <w:pPr>
        <w:pStyle w:val="BodyText"/>
        <w:spacing w:before="120" w:line="264" w:lineRule="auto"/>
        <w:ind w:left="115" w:right="1109" w:firstLine="288"/>
        <w:jc w:val="both"/>
      </w:pPr>
      <w:r>
        <w:t xml:space="preserve">The </w:t>
      </w:r>
      <w:r w:rsidR="00456025">
        <w:t>d</w:t>
      </w:r>
      <w:r>
        <w:t xml:space="preserve">ecoder </w:t>
      </w:r>
      <w:r w:rsidR="005B3AB9">
        <w:t>starts</w:t>
      </w:r>
      <w:r>
        <w:t xml:space="preserve"> by initialized the hidden state with - </w:t>
      </w:r>
    </w:p>
    <w:p w14:paraId="48C4516A" w14:textId="77777777" w:rsidR="00F35C4E" w:rsidRDefault="00814900" w:rsidP="00C9797F">
      <w:pPr>
        <w:pStyle w:val="BodyText"/>
        <w:spacing w:before="120" w:line="264" w:lineRule="auto"/>
        <w:ind w:left="115" w:right="1051" w:firstLine="288"/>
        <w:jc w:val="center"/>
      </w:pPr>
      <m:oMathPara>
        <m:oMath>
          <m:sSup>
            <m:sSupPr>
              <m:ctrlPr>
                <w:rPr>
                  <w:rFonts w:ascii="Cambria Math" w:hAnsi="Cambria Math"/>
                  <w:i/>
                </w:rPr>
              </m:ctrlPr>
            </m:sSupPr>
            <m:e>
              <m:r>
                <w:rPr>
                  <w:rFonts w:ascii="Cambria Math" w:hAnsi="Cambria Math"/>
                </w:rPr>
                <m:t>h</m:t>
              </m:r>
            </m:e>
            <m:sup>
              <m:sSup>
                <m:sSupPr>
                  <m:ctrlPr>
                    <w:rPr>
                      <w:rFonts w:ascii="Cambria Math" w:hAnsi="Cambria Math"/>
                      <w:i/>
                    </w:rPr>
                  </m:ctrlPr>
                </m:sSupPr>
                <m:e>
                  <m:r>
                    <w:rPr>
                      <w:rFonts w:ascii="Cambria Math" w:hAnsi="Cambria Math"/>
                    </w:rPr>
                    <m:t>'</m:t>
                  </m:r>
                </m:e>
                <m:sup>
                  <m:d>
                    <m:dPr>
                      <m:begChr m:val="〈"/>
                      <m:endChr m:val="〉"/>
                      <m:ctrlPr>
                        <w:rPr>
                          <w:rFonts w:ascii="Cambria Math" w:hAnsi="Cambria Math"/>
                          <w:i/>
                        </w:rPr>
                      </m:ctrlPr>
                    </m:dPr>
                    <m:e>
                      <m:r>
                        <w:rPr>
                          <w:rFonts w:ascii="Cambria Math" w:hAnsi="Cambria Math"/>
                        </w:rPr>
                        <m:t>0</m:t>
                      </m:r>
                    </m:e>
                  </m:d>
                </m:sup>
              </m:sSup>
            </m:sup>
          </m:sSup>
          <m:r>
            <w:rPr>
              <w:rFonts w:ascii="Cambria Math" w:hAnsi="Cambria Math"/>
            </w:rPr>
            <m:t>=</m:t>
          </m:r>
          <m:r>
            <m:rPr>
              <m:sty m:val="p"/>
            </m:rPr>
            <w:rPr>
              <w:rFonts w:ascii="Cambria Math" w:hAnsi="Cambria Math"/>
            </w:rPr>
            <m:t>tanh⁡</m:t>
          </m:r>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c)</m:t>
          </m:r>
        </m:oMath>
      </m:oMathPara>
    </w:p>
    <w:p w14:paraId="2E743423" w14:textId="53213F39" w:rsidR="00F35C4E" w:rsidRDefault="005F28A4" w:rsidP="00A72ADF">
      <w:pPr>
        <w:pStyle w:val="BodyText"/>
        <w:spacing w:before="120" w:line="264" w:lineRule="auto"/>
        <w:ind w:left="2275" w:right="1109" w:firstLine="288"/>
        <w:jc w:val="both"/>
        <w:rPr>
          <w:i/>
          <w:color w:val="1F487C"/>
        </w:rPr>
      </w:pPr>
      <w:r>
        <w:rPr>
          <w:i/>
          <w:color w:val="1F487C"/>
        </w:rPr>
        <w:t xml:space="preserve">Equation </w:t>
      </w:r>
      <w:r w:rsidR="00A72ADF">
        <w:rPr>
          <w:i/>
          <w:color w:val="1F487C"/>
        </w:rPr>
        <w:t>9</w:t>
      </w:r>
      <w:r w:rsidR="00F35C4E">
        <w:rPr>
          <w:i/>
          <w:color w:val="1F487C"/>
        </w:rPr>
        <w:t xml:space="preserve"> – The Initialized hidden state of decoder at time t</w:t>
      </w:r>
    </w:p>
    <w:p w14:paraId="3B00FA62" w14:textId="77777777" w:rsidR="00F35C4E" w:rsidRPr="00C9797F" w:rsidRDefault="00C9797F" w:rsidP="005B7606">
      <w:pPr>
        <w:pStyle w:val="BodyText"/>
        <w:spacing w:before="120" w:line="264" w:lineRule="auto"/>
        <w:ind w:left="115" w:right="1109" w:firstLine="288"/>
        <w:jc w:val="both"/>
      </w:pPr>
      <w:r>
        <w:t xml:space="preserve">The hidden state at time </w:t>
      </w:r>
      <w:r>
        <w:rPr>
          <w:i/>
          <w:iCs/>
        </w:rPr>
        <w:t>t</w:t>
      </w:r>
      <w:r>
        <w:t xml:space="preserve"> of the decoder is computed by - </w:t>
      </w:r>
    </w:p>
    <w:p w14:paraId="2F924902" w14:textId="77777777" w:rsidR="00C9797F" w:rsidRPr="0089461D" w:rsidRDefault="00814900" w:rsidP="00C9797F">
      <w:pPr>
        <w:pStyle w:val="BodyText"/>
        <w:spacing w:before="140" w:line="264" w:lineRule="auto"/>
        <w:ind w:left="118" w:right="1058" w:firstLine="288"/>
        <w:jc w:val="both"/>
      </w:pPr>
      <m:oMathPara>
        <m:oMath>
          <m:sSup>
            <m:sSupPr>
              <m:ctrlPr>
                <w:rPr>
                  <w:rFonts w:ascii="Cambria Math" w:hAnsi="Cambria Math"/>
                  <w:i/>
                </w:rPr>
              </m:ctrlPr>
            </m:sSupPr>
            <m:e>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Sub>
            </m:e>
            <m:sup>
              <m:d>
                <m:dPr>
                  <m:begChr m:val="〈"/>
                  <m:endChr m:val="〉"/>
                  <m:ctrlPr>
                    <w:rPr>
                      <w:rFonts w:ascii="Cambria Math" w:hAnsi="Cambria Math"/>
                      <w:i/>
                    </w:rPr>
                  </m:ctrlPr>
                </m:dPr>
                <m:e>
                  <m:r>
                    <w:rPr>
                      <w:rFonts w:ascii="Cambria Math" w:hAnsi="Cambria Math"/>
                    </w:rPr>
                    <m:t>t</m:t>
                  </m:r>
                </m:e>
              </m:d>
            </m:sup>
          </m:sSup>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z</m:t>
                  </m:r>
                </m:e>
                <m:sup>
                  <m:r>
                    <w:rPr>
                      <w:rFonts w:ascii="Cambria Math" w:hAnsi="Cambria Math"/>
                    </w:rPr>
                    <m:t>'</m:t>
                  </m:r>
                </m:sup>
              </m:sSup>
            </m:e>
            <m:sub>
              <m:r>
                <w:rPr>
                  <w:rFonts w:ascii="Cambria Math" w:hAnsi="Cambria Math"/>
                </w:rPr>
                <m:t>j</m:t>
              </m:r>
            </m:sub>
          </m:sSub>
          <m:sSup>
            <m:sSupPr>
              <m:ctrlPr>
                <w:rPr>
                  <w:rFonts w:ascii="Cambria Math" w:hAnsi="Cambria Math"/>
                  <w:i/>
                </w:rPr>
              </m:ctrlPr>
            </m:sSupPr>
            <m:e>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Sub>
            </m:e>
            <m:sup>
              <m:d>
                <m:dPr>
                  <m:begChr m:val="〈"/>
                  <m:endChr m:val="〉"/>
                  <m:ctrlPr>
                    <w:rPr>
                      <w:rFonts w:ascii="Cambria Math" w:hAnsi="Cambria Math"/>
                      <w:i/>
                    </w:rPr>
                  </m:ctrlPr>
                </m:dPr>
                <m:e>
                  <m:r>
                    <w:rPr>
                      <w:rFonts w:ascii="Cambria Math" w:hAnsi="Cambria Math"/>
                    </w:rPr>
                    <m:t>t-1</m:t>
                  </m:r>
                </m:e>
              </m:d>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sSup>
                    <m:sSupPr>
                      <m:ctrlPr>
                        <w:rPr>
                          <w:rFonts w:ascii="Cambria Math" w:hAnsi="Cambria Math"/>
                          <w:i/>
                        </w:rPr>
                      </m:ctrlPr>
                    </m:sSupPr>
                    <m:e>
                      <m:r>
                        <w:rPr>
                          <w:rFonts w:ascii="Cambria Math" w:hAnsi="Cambria Math"/>
                        </w:rPr>
                        <m:t>z</m:t>
                      </m:r>
                    </m:e>
                    <m:sup>
                      <m:r>
                        <w:rPr>
                          <w:rFonts w:ascii="Cambria Math" w:hAnsi="Cambria Math"/>
                        </w:rPr>
                        <m:t>'</m:t>
                      </m:r>
                    </m:sup>
                  </m:sSup>
                </m:e>
                <m:sub>
                  <m:r>
                    <w:rPr>
                      <w:rFonts w:ascii="Cambria Math" w:hAnsi="Cambria Math"/>
                    </w:rPr>
                    <m:t>j</m:t>
                  </m:r>
                </m:sub>
              </m:sSub>
            </m:e>
          </m:d>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m:t>
                          </m:r>
                        </m:sup>
                      </m:sSup>
                    </m:e>
                  </m:acc>
                </m:e>
                <m:sub>
                  <m:r>
                    <w:rPr>
                      <w:rFonts w:ascii="Cambria Math" w:hAnsi="Cambria Math"/>
                    </w:rPr>
                    <m:t>j</m:t>
                  </m:r>
                </m:sub>
              </m:sSub>
            </m:e>
            <m:sup>
              <m:d>
                <m:dPr>
                  <m:begChr m:val="〈"/>
                  <m:endChr m:val="〉"/>
                  <m:ctrlPr>
                    <w:rPr>
                      <w:rFonts w:ascii="Cambria Math" w:hAnsi="Cambria Math"/>
                      <w:i/>
                    </w:rPr>
                  </m:ctrlPr>
                </m:dPr>
                <m:e>
                  <m:r>
                    <w:rPr>
                      <w:rFonts w:ascii="Cambria Math" w:hAnsi="Cambria Math"/>
                    </w:rPr>
                    <m:t>t</m:t>
                  </m:r>
                </m:e>
              </m:d>
            </m:sup>
          </m:sSup>
        </m:oMath>
      </m:oMathPara>
    </w:p>
    <w:p w14:paraId="1A07AF8A" w14:textId="012C71A4" w:rsidR="00DB3FE0" w:rsidRDefault="00F35C4E" w:rsidP="00A72ADF">
      <w:pPr>
        <w:pStyle w:val="BodyText"/>
        <w:spacing w:before="120" w:line="264" w:lineRule="auto"/>
        <w:ind w:left="2275" w:right="1109" w:firstLine="288"/>
        <w:jc w:val="both"/>
        <w:rPr>
          <w:i/>
          <w:color w:val="1F487C"/>
        </w:rPr>
      </w:pPr>
      <w:r>
        <w:rPr>
          <w:i/>
          <w:color w:val="1F487C"/>
        </w:rPr>
        <w:t xml:space="preserve">Equation </w:t>
      </w:r>
      <w:r w:rsidR="00A72ADF">
        <w:rPr>
          <w:i/>
          <w:color w:val="1F487C"/>
        </w:rPr>
        <w:t>10</w:t>
      </w:r>
      <w:r>
        <w:rPr>
          <w:i/>
          <w:color w:val="1F487C"/>
        </w:rPr>
        <w:t xml:space="preserve"> – </w:t>
      </w:r>
      <w:r w:rsidR="00C9797F">
        <w:rPr>
          <w:i/>
          <w:color w:val="1F487C"/>
        </w:rPr>
        <w:t>The hidden state of decoder at time t</w:t>
      </w:r>
    </w:p>
    <w:p w14:paraId="33E6047F" w14:textId="77777777" w:rsidR="005F28A4" w:rsidRPr="004B2EEC" w:rsidRDefault="00814900" w:rsidP="005F28A4">
      <w:pPr>
        <w:pStyle w:val="BodyText"/>
        <w:spacing w:before="120" w:line="264" w:lineRule="auto"/>
        <w:ind w:left="115" w:right="1051" w:firstLine="288"/>
        <w:jc w:val="center"/>
      </w:pPr>
      <m:oMathPara>
        <m:oMath>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m:t>
                          </m:r>
                        </m:sup>
                      </m:sSup>
                    </m:e>
                  </m:acc>
                </m:e>
                <m:sub>
                  <m:r>
                    <w:rPr>
                      <w:rFonts w:ascii="Cambria Math" w:hAnsi="Cambria Math"/>
                    </w:rPr>
                    <m:t>j</m:t>
                  </m:r>
                </m:sub>
              </m:sSub>
            </m:e>
            <m:sup>
              <m:d>
                <m:dPr>
                  <m:begChr m:val="〈"/>
                  <m:endChr m:val="〉"/>
                  <m:ctrlPr>
                    <w:rPr>
                      <w:rFonts w:ascii="Cambria Math" w:hAnsi="Cambria Math"/>
                      <w:i/>
                    </w:rPr>
                  </m:ctrlPr>
                </m:dPr>
                <m:e>
                  <m:r>
                    <w:rPr>
                      <w:rFonts w:ascii="Cambria Math" w:hAnsi="Cambria Math"/>
                    </w:rPr>
                    <m:t>t</m:t>
                  </m:r>
                </m:e>
              </m:d>
            </m:sup>
          </m:sSup>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e>
              </m:d>
            </m:e>
            <m:sub>
              <m:r>
                <w:rPr>
                  <w:rFonts w:ascii="Cambria Math" w:hAnsi="Cambria Math"/>
                </w:rPr>
                <m:t>j</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m:t>
                  </m:r>
                </m:sup>
              </m:sSup>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sSubSup>
            <m:sSubSupPr>
              <m:ctrlPr>
                <w:rPr>
                  <w:rFonts w:ascii="Cambria Math" w:hAnsi="Cambria Math"/>
                  <w:i/>
                </w:rPr>
              </m:ctrlPr>
            </m:sSubSupPr>
            <m:e>
              <m:r>
                <w:rPr>
                  <w:rFonts w:ascii="Cambria Math" w:hAnsi="Cambria Math"/>
                </w:rPr>
                <m:t>h</m:t>
              </m:r>
            </m:e>
            <m:sub>
              <m:d>
                <m:dPr>
                  <m:begChr m:val="〈"/>
                  <m:endChr m:val="〉"/>
                  <m:ctrlPr>
                    <w:rPr>
                      <w:rFonts w:ascii="Cambria Math" w:hAnsi="Cambria Math"/>
                      <w:i/>
                    </w:rPr>
                  </m:ctrlPr>
                </m:dPr>
                <m:e>
                  <m:r>
                    <w:rPr>
                      <w:rFonts w:ascii="Cambria Math" w:hAnsi="Cambria Math"/>
                    </w:rPr>
                    <m:t>t-1</m:t>
                  </m:r>
                </m:e>
              </m:d>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c</m:t>
              </m:r>
            </m:sub>
          </m:sSub>
          <m:r>
            <w:rPr>
              <w:rFonts w:ascii="Cambria Math" w:hAnsi="Cambria Math"/>
            </w:rPr>
            <m:t xml:space="preserve">]) </m:t>
          </m:r>
        </m:oMath>
      </m:oMathPara>
    </w:p>
    <w:p w14:paraId="1A473AEE" w14:textId="77777777" w:rsidR="005F28A4" w:rsidRPr="004B2EEC" w:rsidRDefault="00814900" w:rsidP="005F28A4">
      <w:pPr>
        <w:pStyle w:val="BodyText"/>
        <w:spacing w:before="120" w:line="264" w:lineRule="auto"/>
        <w:ind w:left="115" w:right="1051" w:firstLine="288"/>
        <w:jc w:val="center"/>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 xml:space="preserve"> </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W</m:t>
                          </m:r>
                        </m:e>
                        <m:sup>
                          <m:r>
                            <w:rPr>
                              <w:rFonts w:ascii="Cambria Math" w:hAnsi="Cambria Math"/>
                            </w:rPr>
                            <m:t>'</m:t>
                          </m:r>
                        </m:sup>
                      </m:sSup>
                    </m:e>
                    <m:sub>
                      <m:r>
                        <w:rPr>
                          <w:rFonts w:ascii="Cambria Math" w:hAnsi="Cambria Math"/>
                        </w:rPr>
                        <m:t>z</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U</m:t>
                          </m:r>
                        </m:e>
                        <m:sup>
                          <m:r>
                            <w:rPr>
                              <w:rFonts w:ascii="Cambria Math" w:hAnsi="Cambria Math"/>
                            </w:rPr>
                            <m:t>'</m:t>
                          </m:r>
                        </m:sup>
                      </m:sSup>
                    </m:e>
                    <m:sub>
                      <m:r>
                        <w:rPr>
                          <w:rFonts w:ascii="Cambria Math" w:hAnsi="Cambria Math"/>
                        </w:rPr>
                        <m:t>z</m:t>
                      </m:r>
                    </m:sub>
                  </m:sSub>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m:t>
                          </m:r>
                        </m:sup>
                      </m:sSup>
                    </m:e>
                    <m:sub>
                      <m:d>
                        <m:dPr>
                          <m:begChr m:val="〈"/>
                          <m:endChr m:val="〉"/>
                          <m:ctrlPr>
                            <w:rPr>
                              <w:rFonts w:ascii="Cambria Math" w:hAnsi="Cambria Math"/>
                              <w:i/>
                            </w:rPr>
                          </m:ctrlPr>
                        </m:dPr>
                        <m:e>
                          <m:r>
                            <w:rPr>
                              <w:rFonts w:ascii="Cambria Math" w:hAnsi="Cambria Math"/>
                            </w:rPr>
                            <m:t>t-1</m:t>
                          </m:r>
                        </m:e>
                      </m:d>
                    </m:sub>
                  </m:sSub>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c</m:t>
                  </m:r>
                </m:e>
              </m:d>
            </m:e>
            <m:sub>
              <m:r>
                <w:rPr>
                  <w:rFonts w:ascii="Cambria Math" w:hAnsi="Cambria Math"/>
                </w:rPr>
                <m:t>j</m:t>
              </m:r>
            </m:sub>
          </m:sSub>
          <m:r>
            <w:rPr>
              <w:rFonts w:ascii="Cambria Math" w:hAnsi="Cambria Math"/>
            </w:rPr>
            <m:t>)</m:t>
          </m:r>
        </m:oMath>
      </m:oMathPara>
    </w:p>
    <w:p w14:paraId="39AC782E" w14:textId="77777777" w:rsidR="005F28A4" w:rsidRPr="005F28A4" w:rsidRDefault="00814900" w:rsidP="005F28A4">
      <w:pPr>
        <w:pStyle w:val="BodyText"/>
        <w:spacing w:before="120" w:line="264" w:lineRule="auto"/>
        <w:ind w:left="115" w:right="1051" w:firstLine="288"/>
        <w:jc w:val="center"/>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m:t>
                  </m:r>
                </m:sup>
              </m:sSup>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W</m:t>
                          </m:r>
                        </m:e>
                        <m:sup>
                          <m:r>
                            <w:rPr>
                              <w:rFonts w:ascii="Cambria Math" w:hAnsi="Cambria Math"/>
                            </w:rPr>
                            <m:t>'</m:t>
                          </m:r>
                        </m:sup>
                      </m:sSup>
                    </m:e>
                    <m:sub>
                      <m:r>
                        <w:rPr>
                          <w:rFonts w:ascii="Cambria Math" w:hAnsi="Cambria Math"/>
                        </w:rPr>
                        <m:t>r</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U</m:t>
                          </m:r>
                        </m:e>
                        <m:sup>
                          <m:r>
                            <w:rPr>
                              <w:rFonts w:ascii="Cambria Math" w:hAnsi="Cambria Math"/>
                            </w:rPr>
                            <m:t>'</m:t>
                          </m:r>
                        </m:sup>
                      </m:sSup>
                    </m:e>
                    <m:sub>
                      <m:r>
                        <w:rPr>
                          <w:rFonts w:ascii="Cambria Math" w:hAnsi="Cambria Math"/>
                        </w:rPr>
                        <m:t>r</m:t>
                      </m:r>
                    </m:sub>
                  </m:sSub>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m:t>
                          </m:r>
                        </m:sup>
                      </m:sSup>
                    </m:e>
                    <m:sub>
                      <m:d>
                        <m:dPr>
                          <m:begChr m:val="〈"/>
                          <m:endChr m:val="〉"/>
                          <m:ctrlPr>
                            <w:rPr>
                              <w:rFonts w:ascii="Cambria Math" w:hAnsi="Cambria Math"/>
                              <w:i/>
                            </w:rPr>
                          </m:ctrlPr>
                        </m:dPr>
                        <m:e>
                          <m:r>
                            <w:rPr>
                              <w:rFonts w:ascii="Cambria Math" w:hAnsi="Cambria Math"/>
                            </w:rPr>
                            <m:t>t-1</m:t>
                          </m:r>
                        </m:e>
                      </m:d>
                    </m:sub>
                  </m:sSub>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c</m:t>
                  </m:r>
                </m:e>
              </m:d>
            </m:e>
            <m:sub>
              <m:r>
                <w:rPr>
                  <w:rFonts w:ascii="Cambria Math" w:hAnsi="Cambria Math"/>
                </w:rPr>
                <m:t>j</m:t>
              </m:r>
            </m:sub>
          </m:sSub>
          <m:r>
            <w:rPr>
              <w:rFonts w:ascii="Cambria Math" w:hAnsi="Cambria Math"/>
            </w:rPr>
            <m:t>)</m:t>
          </m:r>
        </m:oMath>
      </m:oMathPara>
    </w:p>
    <w:p w14:paraId="288B4DA3" w14:textId="758E173E" w:rsidR="005F28A4" w:rsidRPr="00C9797F" w:rsidRDefault="005F28A4" w:rsidP="00A72ADF">
      <w:pPr>
        <w:pStyle w:val="BodyText"/>
        <w:spacing w:before="120" w:line="264" w:lineRule="auto"/>
        <w:ind w:left="2275" w:right="2880"/>
        <w:jc w:val="center"/>
        <w:rPr>
          <w:i/>
          <w:color w:val="1F487C"/>
        </w:rPr>
      </w:pPr>
      <w:r>
        <w:rPr>
          <w:i/>
          <w:color w:val="1F487C"/>
        </w:rPr>
        <w:t xml:space="preserve">Equation </w:t>
      </w:r>
      <w:r w:rsidR="00A72ADF">
        <w:rPr>
          <w:i/>
          <w:color w:val="1F487C"/>
        </w:rPr>
        <w:t>11</w:t>
      </w:r>
      <w:r>
        <w:rPr>
          <w:i/>
          <w:color w:val="1F487C"/>
        </w:rPr>
        <w:t xml:space="preserve"> – Parameters that belongs to Equation (8)</w:t>
      </w:r>
    </w:p>
    <w:p w14:paraId="032E204A" w14:textId="6571AE00" w:rsidR="00C9797F" w:rsidRDefault="00C9797F" w:rsidP="005B7606">
      <w:pPr>
        <w:pStyle w:val="BodyText"/>
        <w:spacing w:before="120" w:line="264" w:lineRule="auto"/>
        <w:ind w:left="115" w:right="1109" w:firstLine="288"/>
        <w:jc w:val="both"/>
      </w:pPr>
      <w:r>
        <w:t xml:space="preserve">Unlike the encoder which simply encodes the source phrase, the decoder is learned to </w:t>
      </w:r>
      <w:r w:rsidR="00E86C10">
        <w:t>create</w:t>
      </w:r>
      <w:r>
        <w:t xml:space="preserve"> a target phrase</w:t>
      </w:r>
      <w:r w:rsidR="00080D09" w:rsidRPr="00513C19">
        <w:t>.</w:t>
      </w:r>
      <w:r>
        <w:t xml:space="preserve"> The decoder computes the probability of </w:t>
      </w:r>
      <w:r w:rsidR="00E86C10">
        <w:t>creating</w:t>
      </w:r>
      <w:r>
        <w:t xml:space="preserve">  </w:t>
      </w:r>
      <w:r w:rsidRPr="00C9797F">
        <w:rPr>
          <w:i/>
          <w:iCs/>
        </w:rPr>
        <w:t>j</w:t>
      </w:r>
      <w:r>
        <w:t xml:space="preserve"> word by Equation (2)</w:t>
      </w:r>
      <w:r w:rsidR="008C0D06">
        <w:t>.</w:t>
      </w:r>
    </w:p>
    <w:p w14:paraId="1B996198" w14:textId="77777777" w:rsidR="00B30C57" w:rsidRPr="00B30C57" w:rsidRDefault="00B30C57" w:rsidP="00C9797F">
      <w:pPr>
        <w:pStyle w:val="BodyText"/>
        <w:spacing w:before="120" w:line="264" w:lineRule="auto"/>
        <w:ind w:left="115" w:right="1109" w:firstLine="288"/>
        <w:jc w:val="both"/>
        <w:rPr>
          <w:sz w:val="12"/>
          <w:szCs w:val="12"/>
        </w:rPr>
      </w:pPr>
    </w:p>
    <w:p w14:paraId="6641CC3A" w14:textId="3EAE0D74" w:rsidR="00B30C57" w:rsidRPr="00454D2C" w:rsidRDefault="00B30C57" w:rsidP="004A7828">
      <w:pPr>
        <w:pStyle w:val="Heading3"/>
        <w:numPr>
          <w:ilvl w:val="2"/>
          <w:numId w:val="4"/>
        </w:numPr>
      </w:pPr>
      <w:bookmarkStart w:id="15" w:name="_Tanh"/>
      <w:bookmarkEnd w:id="15"/>
      <w:r w:rsidRPr="004C1542">
        <w:rPr>
          <w:rFonts w:asciiTheme="majorBidi" w:hAnsiTheme="majorBidi"/>
          <w:color w:val="auto"/>
          <w:sz w:val="22"/>
          <w:szCs w:val="22"/>
        </w:rPr>
        <w:t>Tanh</w:t>
      </w:r>
      <w:r>
        <w:t xml:space="preserve"> </w:t>
      </w:r>
    </w:p>
    <w:p w14:paraId="0544ACE8" w14:textId="5C721B41" w:rsidR="00B30C57" w:rsidRDefault="00B30C57" w:rsidP="005B7606">
      <w:pPr>
        <w:pStyle w:val="BodyText"/>
        <w:spacing w:before="120" w:line="264" w:lineRule="auto"/>
        <w:ind w:left="115" w:right="1109" w:firstLine="288"/>
        <w:jc w:val="both"/>
      </w:pPr>
      <w:r>
        <w:t xml:space="preserve">Is a hyperbolic tangent function which is a rescaled logistic sigmoid function that its output range is [-1, 1]. </w:t>
      </w:r>
      <w:r w:rsidR="004C3541">
        <w:t>T</w:t>
      </w:r>
      <w:r>
        <w:t>he relationship between the value of the function at a point and his derivative reduces the computational burden during training according to Fausset</w:t>
      </w:r>
      <w:r w:rsidR="00080D09" w:rsidRPr="00080D09">
        <w:t>.</w:t>
      </w:r>
    </w:p>
    <w:p w14:paraId="36A9FFF9" w14:textId="77777777" w:rsidR="00B30C57" w:rsidRDefault="00814900" w:rsidP="00B30C57">
      <w:pPr>
        <w:pStyle w:val="BodyText"/>
        <w:spacing w:before="120" w:line="264" w:lineRule="auto"/>
        <w:ind w:left="115" w:right="1051" w:firstLine="288"/>
        <w:jc w:val="center"/>
      </w:pPr>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2g</m:t>
        </m:r>
        <m:d>
          <m:dPr>
            <m:ctrlPr>
              <w:rPr>
                <w:rFonts w:ascii="Cambria Math" w:hAnsi="Cambria Math"/>
                <w:i/>
              </w:rPr>
            </m:ctrlPr>
          </m:dPr>
          <m:e>
            <m:r>
              <w:rPr>
                <w:rFonts w:ascii="Cambria Math" w:hAnsi="Cambria Math"/>
              </w:rPr>
              <m:t>2x</m:t>
            </m:r>
          </m:e>
        </m:d>
        <m:r>
          <w:rPr>
            <w:rFonts w:ascii="Cambria Math" w:hAnsi="Cambria Math"/>
          </w:rPr>
          <m:t>-1</m:t>
        </m:r>
      </m:oMath>
      <w:r w:rsidR="00073B2B">
        <w:t xml:space="preserve"> </w:t>
      </w:r>
    </w:p>
    <w:p w14:paraId="32CDB612" w14:textId="375A37C9" w:rsidR="00073B2B" w:rsidRPr="004C3541" w:rsidRDefault="00073B2B" w:rsidP="00A72ADF">
      <w:pPr>
        <w:pStyle w:val="BodyText"/>
        <w:spacing w:before="120" w:line="264" w:lineRule="auto"/>
        <w:ind w:left="2275" w:right="2880"/>
        <w:jc w:val="center"/>
        <w:rPr>
          <w:i/>
          <w:color w:val="1F487C"/>
        </w:rPr>
      </w:pPr>
      <w:r>
        <w:rPr>
          <w:i/>
          <w:color w:val="1F487C"/>
        </w:rPr>
        <w:t xml:space="preserve">Equation </w:t>
      </w:r>
      <w:r w:rsidR="00A72ADF">
        <w:rPr>
          <w:i/>
          <w:color w:val="1F487C"/>
        </w:rPr>
        <w:t>12</w:t>
      </w:r>
      <w:r>
        <w:rPr>
          <w:i/>
          <w:color w:val="1F487C"/>
        </w:rPr>
        <w:t xml:space="preserve"> – Tanh(x) with g(x) as parameter</w:t>
      </w:r>
    </w:p>
    <w:p w14:paraId="18CE9660" w14:textId="77777777" w:rsidR="00073B2B" w:rsidRPr="00073B2B" w:rsidRDefault="00073B2B" w:rsidP="004C3541">
      <w:pPr>
        <w:pStyle w:val="BodyText"/>
        <w:spacing w:before="120" w:line="264" w:lineRule="auto"/>
        <w:ind w:left="115" w:right="1109" w:firstLine="288"/>
        <w:jc w:val="center"/>
      </w:pPr>
      <m:oMathPara>
        <m:oMath>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x</m:t>
                  </m:r>
                </m:sup>
              </m:sSup>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 xml:space="preserve"> , </m:t>
          </m:r>
          <m:func>
            <m:funcPr>
              <m:ctrlPr>
                <w:rPr>
                  <w:rFonts w:ascii="Cambria Math" w:hAnsi="Cambria Math"/>
                </w:rPr>
              </m:ctrlPr>
            </m:funcPr>
            <m:fName>
              <m:r>
                <m:rPr>
                  <m:sty m:val="p"/>
                </m:rPr>
                <w:rPr>
                  <w:rFonts w:ascii="Cambria Math" w:hAnsi="Cambria Math"/>
                </w:rPr>
                <m:t xml:space="preserve"> 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sup>
              </m:sSup>
            </m:num>
            <m:den>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p w14:paraId="486B9F71" w14:textId="0FAD594E" w:rsidR="004C3541" w:rsidRDefault="00073B2B" w:rsidP="00A72ADF">
      <w:pPr>
        <w:pStyle w:val="BodyText"/>
        <w:spacing w:before="120" w:line="264" w:lineRule="auto"/>
        <w:ind w:right="288"/>
        <w:jc w:val="center"/>
        <w:rPr>
          <w:i/>
          <w:color w:val="1F487C"/>
        </w:rPr>
      </w:pPr>
      <w:r>
        <w:rPr>
          <w:i/>
          <w:color w:val="1F487C"/>
        </w:rPr>
        <w:t xml:space="preserve">Equation </w:t>
      </w:r>
      <w:r w:rsidR="00A72ADF">
        <w:rPr>
          <w:i/>
          <w:color w:val="1F487C"/>
        </w:rPr>
        <w:t>13</w:t>
      </w:r>
      <w:r>
        <w:rPr>
          <w:i/>
          <w:color w:val="1F487C"/>
        </w:rPr>
        <w:t xml:space="preserve"> – Sigmoid function [0, 1</w:t>
      </w:r>
      <w:r w:rsidR="004C3541">
        <w:rPr>
          <w:i/>
          <w:color w:val="1F487C"/>
        </w:rPr>
        <w:t>] , Equation 12 – Tanh(x)</w:t>
      </w:r>
    </w:p>
    <w:p w14:paraId="63D07F3A" w14:textId="77777777" w:rsidR="00073B2B" w:rsidRDefault="004C3541" w:rsidP="00073B2B">
      <w:pPr>
        <w:pStyle w:val="BodyText"/>
        <w:spacing w:before="120" w:line="264" w:lineRule="auto"/>
        <w:ind w:right="1109"/>
        <w:rPr>
          <w:sz w:val="12"/>
          <w:szCs w:val="12"/>
        </w:rPr>
      </w:pPr>
      <w:r>
        <w:rPr>
          <w:noProof/>
          <w:lang w:bidi="he-IL"/>
        </w:rPr>
        <w:drawing>
          <wp:anchor distT="0" distB="0" distL="0" distR="0" simplePos="0" relativeHeight="251657216" behindDoc="1" locked="0" layoutInCell="1" allowOverlap="1" wp14:anchorId="7DF04843" wp14:editId="61F3279E">
            <wp:simplePos x="0" y="0"/>
            <wp:positionH relativeFrom="page">
              <wp:posOffset>2377147</wp:posOffset>
            </wp:positionH>
            <wp:positionV relativeFrom="paragraph">
              <wp:posOffset>80645</wp:posOffset>
            </wp:positionV>
            <wp:extent cx="2665730" cy="731520"/>
            <wp:effectExtent l="0" t="0" r="0" b="0"/>
            <wp:wrapTight wrapText="bothSides">
              <wp:wrapPolygon edited="0">
                <wp:start x="0" y="0"/>
                <wp:lineTo x="0" y="20813"/>
                <wp:lineTo x="21456" y="20813"/>
                <wp:lineTo x="21456" y="0"/>
                <wp:lineTo x="0" y="0"/>
              </wp:wrapPolygon>
            </wp:wrapTight>
            <wp:docPr id="2"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1.png"/>
                    <pic:cNvPicPr/>
                  </pic:nvPicPr>
                  <pic:blipFill>
                    <a:blip r:embed="rId30" cstate="print"/>
                    <a:stretch>
                      <a:fillRect/>
                    </a:stretch>
                  </pic:blipFill>
                  <pic:spPr>
                    <a:xfrm>
                      <a:off x="0" y="0"/>
                      <a:ext cx="2665730" cy="731520"/>
                    </a:xfrm>
                    <a:prstGeom prst="rect">
                      <a:avLst/>
                    </a:prstGeom>
                    <a:ln w="19050">
                      <a:noFill/>
                    </a:ln>
                  </pic:spPr>
                </pic:pic>
              </a:graphicData>
            </a:graphic>
            <wp14:sizeRelH relativeFrom="margin">
              <wp14:pctWidth>0</wp14:pctWidth>
            </wp14:sizeRelH>
            <wp14:sizeRelV relativeFrom="margin">
              <wp14:pctHeight>0</wp14:pctHeight>
            </wp14:sizeRelV>
          </wp:anchor>
        </w:drawing>
      </w:r>
    </w:p>
    <w:p w14:paraId="50ADB15B" w14:textId="77777777" w:rsidR="00073B2B" w:rsidRDefault="00073B2B" w:rsidP="00073B2B">
      <w:pPr>
        <w:pStyle w:val="BodyText"/>
        <w:spacing w:before="120" w:line="264" w:lineRule="auto"/>
        <w:ind w:right="1109"/>
        <w:rPr>
          <w:sz w:val="12"/>
          <w:szCs w:val="12"/>
        </w:rPr>
      </w:pPr>
    </w:p>
    <w:p w14:paraId="3279CF5E" w14:textId="77777777" w:rsidR="00073B2B" w:rsidRDefault="00073B2B" w:rsidP="00073B2B">
      <w:pPr>
        <w:pStyle w:val="BodyText"/>
        <w:spacing w:before="120" w:line="264" w:lineRule="auto"/>
        <w:ind w:right="1109"/>
        <w:rPr>
          <w:sz w:val="12"/>
          <w:szCs w:val="12"/>
        </w:rPr>
      </w:pPr>
    </w:p>
    <w:p w14:paraId="061524CA" w14:textId="77777777" w:rsidR="00073B2B" w:rsidRDefault="00073B2B" w:rsidP="00A25F23">
      <w:pPr>
        <w:pStyle w:val="BodyText"/>
        <w:spacing w:before="120" w:line="264" w:lineRule="auto"/>
        <w:ind w:left="115" w:right="1109" w:firstLine="288"/>
        <w:rPr>
          <w:sz w:val="12"/>
          <w:szCs w:val="12"/>
        </w:rPr>
      </w:pPr>
    </w:p>
    <w:p w14:paraId="1E9756B7" w14:textId="061FCEF8" w:rsidR="008C0D06" w:rsidRDefault="00073B2B" w:rsidP="004A7828">
      <w:pPr>
        <w:spacing w:before="1" w:line="264" w:lineRule="auto"/>
        <w:ind w:left="1086" w:right="2082" w:firstLine="2009"/>
        <w:rPr>
          <w:i/>
          <w:color w:val="0000FF"/>
          <w:u w:val="single" w:color="0000FF"/>
        </w:rPr>
      </w:pPr>
      <w:r>
        <w:rPr>
          <w:i/>
          <w:color w:val="1F487C"/>
        </w:rPr>
        <w:t xml:space="preserve">Figure </w:t>
      </w:r>
      <w:r w:rsidR="004A7828">
        <w:rPr>
          <w:i/>
          <w:color w:val="1F487C"/>
        </w:rPr>
        <w:t>8</w:t>
      </w:r>
      <w:r w:rsidR="004C3541">
        <w:rPr>
          <w:i/>
          <w:color w:val="1F487C"/>
        </w:rPr>
        <w:t xml:space="preserve"> – Tanh(x) function </w:t>
      </w:r>
      <w:r>
        <w:rPr>
          <w:i/>
          <w:color w:val="1F487C"/>
        </w:rPr>
        <w:t xml:space="preserve">(red) </w:t>
      </w:r>
      <w:hyperlink r:id="rId31" w:history="1">
        <w:r w:rsidR="005F188D" w:rsidRPr="00610728">
          <w:rPr>
            <w:rStyle w:val="Hyperlink"/>
            <w:i/>
          </w:rPr>
          <w:t>https://brenocon.com/blog/2013/10/tanh-is-a-rescaled-logistic-sigmoid-function/</w:t>
        </w:r>
      </w:hyperlink>
    </w:p>
    <w:p w14:paraId="5497B004" w14:textId="0C5FF0B3" w:rsidR="00F16B14" w:rsidRDefault="00F16B14" w:rsidP="008C0D06">
      <w:pPr>
        <w:spacing w:before="1" w:line="264" w:lineRule="auto"/>
        <w:ind w:left="1086" w:right="2082" w:firstLine="2009"/>
        <w:rPr>
          <w:iCs/>
          <w:color w:val="0000FF"/>
          <w:sz w:val="12"/>
          <w:szCs w:val="12"/>
          <w:u w:val="single" w:color="0000FF"/>
        </w:rPr>
      </w:pPr>
    </w:p>
    <w:p w14:paraId="384AC961" w14:textId="7C4AF8B2" w:rsidR="00F96712" w:rsidRPr="000A544F" w:rsidRDefault="00F96712" w:rsidP="004A7828">
      <w:pPr>
        <w:pStyle w:val="Heading2"/>
        <w:numPr>
          <w:ilvl w:val="1"/>
          <w:numId w:val="4"/>
        </w:numPr>
      </w:pPr>
      <w:bookmarkStart w:id="16" w:name="_Style_Transfer"/>
      <w:bookmarkEnd w:id="16"/>
      <w:r>
        <w:t xml:space="preserve">Style Transfer </w:t>
      </w:r>
    </w:p>
    <w:p w14:paraId="281C5619" w14:textId="54DF7BCD" w:rsidR="00F96712" w:rsidRDefault="00F96712" w:rsidP="005B7606">
      <w:pPr>
        <w:pStyle w:val="BodyText"/>
        <w:spacing w:before="120" w:line="264" w:lineRule="auto"/>
        <w:ind w:left="115" w:right="1109" w:firstLine="288"/>
        <w:jc w:val="both"/>
      </w:pPr>
      <w:r>
        <w:t xml:space="preserve">Style transfer is known by the technique of recomposing a source image or text into the style of other target image of text. The content of the source </w:t>
      </w:r>
      <w:r w:rsidR="00046153">
        <w:t>stays</w:t>
      </w:r>
      <w:r>
        <w:t xml:space="preserve"> the same with a different style, more likely as the target destination style.</w:t>
      </w:r>
    </w:p>
    <w:p w14:paraId="48C7E126" w14:textId="77777777" w:rsidR="00F96712" w:rsidRPr="00F96712" w:rsidRDefault="00F96712" w:rsidP="00F96712">
      <w:pPr>
        <w:pStyle w:val="TableParagraph"/>
        <w:rPr>
          <w:sz w:val="12"/>
          <w:szCs w:val="12"/>
        </w:rPr>
      </w:pPr>
    </w:p>
    <w:p w14:paraId="3BB4248E" w14:textId="6AD33A39" w:rsidR="00F96712" w:rsidRPr="000A544F" w:rsidRDefault="00F96712" w:rsidP="004A7828">
      <w:pPr>
        <w:pStyle w:val="Heading2"/>
        <w:numPr>
          <w:ilvl w:val="1"/>
          <w:numId w:val="4"/>
        </w:numPr>
      </w:pPr>
      <w:bookmarkStart w:id="17" w:name="_Machine_Learning"/>
      <w:bookmarkEnd w:id="17"/>
      <w:r>
        <w:t>Machine Learning</w:t>
      </w:r>
    </w:p>
    <w:p w14:paraId="08EB3FEB" w14:textId="0C7ED7B9" w:rsidR="00F96712" w:rsidRDefault="00F96712" w:rsidP="005B7606">
      <w:pPr>
        <w:pStyle w:val="BodyText"/>
        <w:spacing w:before="120" w:line="264" w:lineRule="auto"/>
        <w:ind w:left="115" w:right="1109" w:firstLine="288"/>
        <w:jc w:val="both"/>
      </w:pPr>
      <w:r>
        <w:t xml:space="preserve">There are several approaches for Machine Learning. The most significant is data mining. </w:t>
      </w:r>
      <w:r w:rsidR="005F49CB">
        <w:t xml:space="preserve">When </w:t>
      </w:r>
      <w:r>
        <w:t xml:space="preserve">People </w:t>
      </w:r>
      <w:r w:rsidR="005F49CB">
        <w:t xml:space="preserve">try to make relationship between multiple features, they </w:t>
      </w:r>
      <w:r>
        <w:t xml:space="preserve">often making mistakes during </w:t>
      </w:r>
      <w:r w:rsidR="005F49CB">
        <w:t xml:space="preserve">the </w:t>
      </w:r>
      <w:r>
        <w:t xml:space="preserve">analyses. </w:t>
      </w:r>
      <w:r w:rsidR="005F49CB">
        <w:t xml:space="preserve">Therefore, finding solutions to different problems is difficult to them. </w:t>
      </w:r>
    </w:p>
    <w:p w14:paraId="23C9965B" w14:textId="2AA943E2" w:rsidR="00F67830" w:rsidRDefault="00F96712" w:rsidP="005B7606">
      <w:pPr>
        <w:pStyle w:val="BodyText"/>
        <w:spacing w:before="120" w:line="264" w:lineRule="auto"/>
        <w:ind w:left="115" w:right="1109" w:firstLine="288"/>
        <w:jc w:val="both"/>
      </w:pPr>
      <w:r>
        <w:t>Machine learning can often be successfully applied to these problems</w:t>
      </w:r>
      <w:r w:rsidR="00CE386A">
        <w:t xml:space="preserve">. Furthermore, Machine learning can </w:t>
      </w:r>
      <w:r>
        <w:t>improv</w:t>
      </w:r>
      <w:r w:rsidR="00CE386A">
        <w:t>e</w:t>
      </w:r>
      <w:r>
        <w:t xml:space="preserve"> the efficiency of systems </w:t>
      </w:r>
      <w:r w:rsidR="00F67830">
        <w:t xml:space="preserve">and the designs of machines. Each instance of dataset </w:t>
      </w:r>
      <w:r w:rsidR="00CE386A">
        <w:t xml:space="preserve">that </w:t>
      </w:r>
      <w:r w:rsidR="00F67830">
        <w:t>used by machine learning represented set of features</w:t>
      </w:r>
      <w:r w:rsidR="00CE386A">
        <w:t xml:space="preserve"> that identical</w:t>
      </w:r>
      <w:r w:rsidR="00F67830">
        <w:t xml:space="preserve">. The </w:t>
      </w:r>
      <w:r w:rsidR="00CE386A">
        <w:t xml:space="preserve">set of </w:t>
      </w:r>
      <w:r w:rsidR="00F67830">
        <w:t>features</w:t>
      </w:r>
      <w:r w:rsidR="00CE386A">
        <w:t xml:space="preserve"> can be </w:t>
      </w:r>
      <w:r w:rsidR="00F67830">
        <w:t>continuous, categorial or binary. If instances are given with known labels, then the learning is called supervised, otherwise it called unsupervised</w:t>
      </w:r>
      <w:r w:rsidR="004E5A5E">
        <w:t xml:space="preserve"> </w:t>
      </w:r>
      <w:r w:rsidR="004E5A5E">
        <w:fldChar w:fldCharType="begin"/>
      </w:r>
      <w:r w:rsidR="004E5A5E">
        <w:instrText xml:space="preserve"> ADDIN EN.CITE &lt;EndNote&gt;&lt;Cite&gt;&lt;Author&gt;Kotsiantis&lt;/Author&gt;&lt;Year&gt;2007&lt;/Year&gt;&lt;RecNum&gt;4&lt;/RecNum&gt;&lt;DisplayText&gt;[4]&lt;/DisplayText&gt;&lt;record&gt;&lt;rec-number&gt;4&lt;/rec-number&gt;&lt;foreign-keys&gt;&lt;key app="EN" db-id="ppsse0awe0vsz2e0at8xtwr2tw92ex0xwera" timestamp="1557168077"&gt;4&lt;/key&gt;&lt;/foreign-keys&gt;&lt;ref-type name="Journal Article"&gt;17&lt;/ref-type&gt;&lt;contributors&gt;&lt;authors&gt;&lt;author&gt;Kotsiantis, Sotiris B&lt;/author&gt;&lt;author&gt;Zaharakis, I&lt;/author&gt;&lt;author&gt;Pintelas, P&lt;/author&gt;&lt;/authors&gt;&lt;/contributors&gt;&lt;titles&gt;&lt;title&gt;Supervised machine learning: A review of classification techniques&lt;/title&gt;&lt;secondary-title&gt;Emerging artificial intelligence applications in computer engineering&lt;/secondary-title&gt;&lt;/titles&gt;&lt;periodical&gt;&lt;full-title&gt;Emerging artificial intelligence applications in computer engineering&lt;/full-title&gt;&lt;/periodical&gt;&lt;pages&gt;3-24&lt;/pages&gt;&lt;volume&gt;160&lt;/volume&gt;&lt;dates&gt;&lt;year&gt;2007&lt;/year&gt;&lt;/dates&gt;&lt;urls&gt;&lt;/urls&gt;&lt;/record&gt;&lt;/Cite&gt;&lt;/EndNote&gt;</w:instrText>
      </w:r>
      <w:r w:rsidR="004E5A5E">
        <w:fldChar w:fldCharType="separate"/>
      </w:r>
      <w:r w:rsidR="004E5A5E">
        <w:rPr>
          <w:noProof/>
        </w:rPr>
        <w:t>[</w:t>
      </w:r>
      <w:hyperlink w:anchor="_ENREF_4" w:tooltip="Kotsiantis, 2007 #4" w:history="1">
        <w:r w:rsidR="006D7F3B">
          <w:rPr>
            <w:noProof/>
          </w:rPr>
          <w:t>4</w:t>
        </w:r>
      </w:hyperlink>
      <w:r w:rsidR="004E5A5E">
        <w:rPr>
          <w:noProof/>
        </w:rPr>
        <w:t>]</w:t>
      </w:r>
      <w:r w:rsidR="004E5A5E">
        <w:fldChar w:fldCharType="end"/>
      </w:r>
      <w:r w:rsidR="00F67830">
        <w:t>.</w:t>
      </w:r>
    </w:p>
    <w:p w14:paraId="1A0F052B" w14:textId="0F5750F6" w:rsidR="00F96712" w:rsidRPr="0021413D" w:rsidRDefault="00F67830" w:rsidP="00306134">
      <w:pPr>
        <w:pStyle w:val="TableParagraph"/>
        <w:rPr>
          <w:sz w:val="12"/>
          <w:szCs w:val="12"/>
        </w:rPr>
      </w:pPr>
      <w:r>
        <w:t xml:space="preserve"> </w:t>
      </w:r>
    </w:p>
    <w:p w14:paraId="35C238EE" w14:textId="60492474" w:rsidR="00F67830" w:rsidRPr="004C1542" w:rsidRDefault="00F67830" w:rsidP="004A7828">
      <w:pPr>
        <w:pStyle w:val="Heading3"/>
        <w:numPr>
          <w:ilvl w:val="2"/>
          <w:numId w:val="4"/>
        </w:numPr>
        <w:rPr>
          <w:rFonts w:asciiTheme="majorBidi" w:hAnsiTheme="majorBidi"/>
          <w:color w:val="auto"/>
          <w:sz w:val="22"/>
          <w:szCs w:val="22"/>
        </w:rPr>
      </w:pPr>
      <w:bookmarkStart w:id="18" w:name="_Supervised_Learning"/>
      <w:bookmarkEnd w:id="18"/>
      <w:r>
        <w:rPr>
          <w:rFonts w:asciiTheme="majorBidi" w:hAnsiTheme="majorBidi"/>
          <w:color w:val="auto"/>
          <w:sz w:val="22"/>
          <w:szCs w:val="22"/>
        </w:rPr>
        <w:t>Supervised Learning</w:t>
      </w:r>
    </w:p>
    <w:p w14:paraId="1C77FF03" w14:textId="5BA1CED5" w:rsidR="00D9554E" w:rsidRDefault="00F67830" w:rsidP="005B7606">
      <w:pPr>
        <w:pStyle w:val="BodyText"/>
        <w:spacing w:before="120" w:line="264" w:lineRule="auto"/>
        <w:ind w:left="115" w:right="1109" w:firstLine="288"/>
        <w:jc w:val="both"/>
      </w:pPr>
      <w:r>
        <w:t>In supervised learning, we have training data encoded as pairs where the correct output is often manually annotated, and the learning goal is to adjust these parameters in order to fit the data. Types of features used to represent the input and varying degree of complexity</w:t>
      </w:r>
      <w:r w:rsidR="00BF1672">
        <w:t xml:space="preserve"> </w:t>
      </w:r>
      <w:r w:rsidR="00BF1672">
        <w:fldChar w:fldCharType="begin"/>
      </w:r>
      <w:r w:rsidR="00BF1672">
        <w:instrText xml:space="preserve"> ADDIN EN.CITE &lt;EndNote&gt;&lt;Cite&gt;&lt;Author&gt;Alpaydin&lt;/Author&gt;&lt;Year&gt;2009&lt;/Year&gt;&lt;RecNum&gt;5&lt;/RecNum&gt;&lt;DisplayText&gt;[5]&lt;/DisplayText&gt;&lt;record&gt;&lt;rec-number&gt;5&lt;/rec-number&gt;&lt;foreign-keys&gt;&lt;key app="EN" db-id="ppsse0awe0vsz2e0at8xtwr2tw92ex0xwera" timestamp="1557168079"&gt;5&lt;/key&gt;&lt;/foreign-keys&gt;&lt;ref-type name="Book"&gt;6&lt;/ref-type&gt;&lt;contributors&gt;&lt;authors&gt;&lt;author&gt;Alpaydin, Ethem&lt;/author&gt;&lt;/authors&gt;&lt;/contributors&gt;&lt;titles&gt;&lt;title&gt;Introduction to machine learning&lt;/title&gt;&lt;/titles&gt;&lt;dates&gt;&lt;year&gt;2009&lt;/year&gt;&lt;/dates&gt;&lt;publisher&gt;MIT press&lt;/publisher&gt;&lt;isbn&gt;0262303264&lt;/isbn&gt;&lt;urls&gt;&lt;/urls&gt;&lt;/record&gt;&lt;/Cite&gt;&lt;/EndNote&gt;</w:instrText>
      </w:r>
      <w:r w:rsidR="00BF1672">
        <w:fldChar w:fldCharType="separate"/>
      </w:r>
      <w:r w:rsidR="00BF1672">
        <w:rPr>
          <w:noProof/>
        </w:rPr>
        <w:t>[</w:t>
      </w:r>
      <w:hyperlink w:anchor="_ENREF_5" w:tooltip="Alpaydin, 2009 #5" w:history="1">
        <w:r w:rsidR="00BF1672">
          <w:rPr>
            <w:noProof/>
          </w:rPr>
          <w:t>5</w:t>
        </w:r>
      </w:hyperlink>
      <w:r w:rsidR="00BF1672">
        <w:rPr>
          <w:noProof/>
        </w:rPr>
        <w:t>]</w:t>
      </w:r>
      <w:r w:rsidR="00BF1672">
        <w:fldChar w:fldCharType="end"/>
      </w:r>
      <w:r>
        <w:t xml:space="preserve">. </w:t>
      </w:r>
    </w:p>
    <w:p w14:paraId="6C9B523B" w14:textId="1A6B538D" w:rsidR="00D9554E" w:rsidRPr="004C1542" w:rsidRDefault="00D9554E" w:rsidP="004A7828">
      <w:pPr>
        <w:pStyle w:val="Heading3"/>
        <w:numPr>
          <w:ilvl w:val="2"/>
          <w:numId w:val="4"/>
        </w:numPr>
        <w:rPr>
          <w:rFonts w:asciiTheme="majorBidi" w:hAnsiTheme="majorBidi"/>
          <w:color w:val="auto"/>
          <w:sz w:val="22"/>
          <w:szCs w:val="22"/>
        </w:rPr>
      </w:pPr>
      <w:bookmarkStart w:id="19" w:name="_Unsupervised_Learning"/>
      <w:bookmarkEnd w:id="19"/>
      <w:r>
        <w:rPr>
          <w:rFonts w:asciiTheme="majorBidi" w:hAnsiTheme="majorBidi"/>
          <w:color w:val="auto"/>
          <w:sz w:val="22"/>
          <w:szCs w:val="22"/>
        </w:rPr>
        <w:lastRenderedPageBreak/>
        <w:t>Unsupervised Learning</w:t>
      </w:r>
    </w:p>
    <w:p w14:paraId="101770F4" w14:textId="6906197C" w:rsidR="00D9554E" w:rsidRDefault="00D9554E" w:rsidP="005B7606">
      <w:pPr>
        <w:pStyle w:val="BodyText"/>
        <w:spacing w:before="120" w:line="264" w:lineRule="auto"/>
        <w:ind w:left="115" w:right="1109" w:firstLine="288"/>
        <w:jc w:val="both"/>
      </w:pPr>
      <w:r>
        <w:t>In unsupervised learning, we try to learn the underlying patterns of our data. If there any correlations between that features, we can cluster our dataset into few groups which behave similarly</w:t>
      </w:r>
      <w:r w:rsidR="00C330E4">
        <w:t>.</w:t>
      </w:r>
    </w:p>
    <w:p w14:paraId="4E481BFF" w14:textId="3EC8727C" w:rsidR="00D9554E" w:rsidRDefault="00D9554E" w:rsidP="00D9554E">
      <w:pPr>
        <w:pStyle w:val="BodyText"/>
        <w:spacing w:before="120" w:line="264" w:lineRule="auto"/>
        <w:ind w:left="115" w:right="1109" w:firstLine="288"/>
        <w:jc w:val="both"/>
      </w:pPr>
      <w:r>
        <w:rPr>
          <w:rFonts w:asciiTheme="majorBidi" w:hAnsiTheme="majorBidi" w:cstheme="majorBidi"/>
          <w:noProof/>
          <w:lang w:bidi="he-IL"/>
        </w:rPr>
        <w:drawing>
          <wp:anchor distT="0" distB="0" distL="114300" distR="114300" simplePos="0" relativeHeight="251678720" behindDoc="1" locked="0" layoutInCell="1" allowOverlap="1" wp14:anchorId="6D68E0DB" wp14:editId="4843B2B0">
            <wp:simplePos x="0" y="0"/>
            <wp:positionH relativeFrom="column">
              <wp:posOffset>1387503</wp:posOffset>
            </wp:positionH>
            <wp:positionV relativeFrom="paragraph">
              <wp:posOffset>107674</wp:posOffset>
            </wp:positionV>
            <wp:extent cx="3175000" cy="1060450"/>
            <wp:effectExtent l="19050" t="19050" r="6350" b="6350"/>
            <wp:wrapTight wrapText="bothSides">
              <wp:wrapPolygon edited="0">
                <wp:start x="-130" y="-388"/>
                <wp:lineTo x="-130" y="21729"/>
                <wp:lineTo x="21643" y="21729"/>
                <wp:lineTo x="21643" y="-388"/>
                <wp:lineTo x="-130" y="-388"/>
              </wp:wrapPolygon>
            </wp:wrapTight>
            <wp:docPr id="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75000" cy="1060450"/>
                    </a:xfrm>
                    <a:prstGeom prst="rect">
                      <a:avLst/>
                    </a:prstGeom>
                    <a:noFill/>
                    <a:ln w="19050">
                      <a:solidFill>
                        <a:schemeClr val="tx1"/>
                      </a:solidFill>
                    </a:ln>
                  </pic:spPr>
                </pic:pic>
              </a:graphicData>
            </a:graphic>
            <wp14:sizeRelH relativeFrom="margin">
              <wp14:pctWidth>0</wp14:pctWidth>
            </wp14:sizeRelH>
            <wp14:sizeRelV relativeFrom="margin">
              <wp14:pctHeight>0</wp14:pctHeight>
            </wp14:sizeRelV>
          </wp:anchor>
        </w:drawing>
      </w:r>
    </w:p>
    <w:p w14:paraId="6BEAF6B6" w14:textId="66A40E60" w:rsidR="00D9554E" w:rsidRDefault="00D9554E" w:rsidP="00D9554E">
      <w:pPr>
        <w:pStyle w:val="BodyText"/>
        <w:spacing w:before="120" w:line="264" w:lineRule="auto"/>
        <w:ind w:left="115" w:right="1109" w:firstLine="288"/>
        <w:jc w:val="both"/>
      </w:pPr>
    </w:p>
    <w:p w14:paraId="2B91A514" w14:textId="77777777" w:rsidR="00D9554E" w:rsidRDefault="00D9554E" w:rsidP="00D9554E">
      <w:pPr>
        <w:pStyle w:val="BodyText"/>
        <w:spacing w:before="120" w:line="264" w:lineRule="auto"/>
        <w:ind w:left="115" w:right="1109" w:firstLine="288"/>
        <w:jc w:val="both"/>
      </w:pPr>
    </w:p>
    <w:p w14:paraId="1F263726" w14:textId="77777777" w:rsidR="00D9554E" w:rsidRDefault="00D9554E" w:rsidP="00D9554E">
      <w:pPr>
        <w:pStyle w:val="BodyText"/>
        <w:spacing w:before="120" w:line="264" w:lineRule="auto"/>
        <w:ind w:left="115" w:right="1109" w:firstLine="288"/>
        <w:jc w:val="both"/>
      </w:pPr>
    </w:p>
    <w:p w14:paraId="09011020" w14:textId="77777777" w:rsidR="00D9554E" w:rsidRPr="0021413D" w:rsidRDefault="00D9554E" w:rsidP="00D9554E">
      <w:pPr>
        <w:pStyle w:val="BodyText"/>
        <w:spacing w:before="120" w:line="264" w:lineRule="auto"/>
        <w:ind w:left="115" w:right="1109" w:firstLine="288"/>
        <w:jc w:val="both"/>
        <w:rPr>
          <w:sz w:val="12"/>
          <w:szCs w:val="12"/>
        </w:rPr>
      </w:pPr>
    </w:p>
    <w:p w14:paraId="1EB1BF62" w14:textId="660482BE" w:rsidR="00F67830" w:rsidRDefault="004A7828" w:rsidP="004A7828">
      <w:pPr>
        <w:pStyle w:val="BodyText"/>
        <w:spacing w:before="120" w:line="264" w:lineRule="auto"/>
        <w:ind w:left="115" w:right="1109" w:firstLine="288"/>
        <w:jc w:val="center"/>
      </w:pPr>
      <w:r>
        <w:rPr>
          <w:i/>
          <w:color w:val="1F487C"/>
        </w:rPr>
        <w:t>Figure 9</w:t>
      </w:r>
      <w:r w:rsidR="00D9554E">
        <w:rPr>
          <w:i/>
          <w:color w:val="1F487C"/>
        </w:rPr>
        <w:t xml:space="preserve"> – Example of unsupervised data</w:t>
      </w:r>
    </w:p>
    <w:p w14:paraId="48F67C08" w14:textId="77777777" w:rsidR="00BF24AF" w:rsidRPr="00BF24AF" w:rsidRDefault="00BF24AF" w:rsidP="00BF24AF">
      <w:pPr>
        <w:pStyle w:val="TableParagraph"/>
        <w:rPr>
          <w:sz w:val="12"/>
          <w:szCs w:val="12"/>
        </w:rPr>
      </w:pPr>
    </w:p>
    <w:p w14:paraId="0376E2D3" w14:textId="6EE36B7C" w:rsidR="00BF24AF" w:rsidRPr="000A544F" w:rsidRDefault="00BF24AF" w:rsidP="004A7828">
      <w:pPr>
        <w:pStyle w:val="Heading2"/>
        <w:numPr>
          <w:ilvl w:val="1"/>
          <w:numId w:val="4"/>
        </w:numPr>
      </w:pPr>
      <w:bookmarkStart w:id="20" w:name="_Natural_Language_Processing"/>
      <w:bookmarkEnd w:id="20"/>
      <w:r>
        <w:t>Natural Language Processing</w:t>
      </w:r>
    </w:p>
    <w:p w14:paraId="1FEB8B0F" w14:textId="3576870A" w:rsidR="00BF24AF" w:rsidRDefault="00BF24AF" w:rsidP="005B7606">
      <w:pPr>
        <w:pStyle w:val="BodyText"/>
        <w:spacing w:before="120" w:line="264" w:lineRule="auto"/>
        <w:ind w:left="115" w:right="1109" w:firstLine="288"/>
        <w:jc w:val="both"/>
      </w:pPr>
      <w:r>
        <w:t xml:space="preserve">The field of </w:t>
      </w:r>
      <w:r w:rsidR="00306134">
        <w:t>n</w:t>
      </w:r>
      <w:r>
        <w:t xml:space="preserve">atural </w:t>
      </w:r>
      <w:r w:rsidR="00306134">
        <w:t>l</w:t>
      </w:r>
      <w:r>
        <w:t xml:space="preserve">anguage </w:t>
      </w:r>
      <w:r w:rsidR="00306134">
        <w:t>p</w:t>
      </w:r>
      <w:r>
        <w:t>rocessing aims to convert human language i</w:t>
      </w:r>
      <w:r w:rsidR="00004226">
        <w:t>nto a formal representation is</w:t>
      </w:r>
      <w:r>
        <w:t xml:space="preserve"> </w:t>
      </w:r>
      <w:r w:rsidR="00306134">
        <w:t xml:space="preserve">easy to computer to manipulate. </w:t>
      </w:r>
      <w:r w:rsidR="00004226">
        <w:t xml:space="preserve">Today, there have </w:t>
      </w:r>
      <w:r w:rsidR="00306134">
        <w:t>applications</w:t>
      </w:r>
      <w:r w:rsidR="00004226">
        <w:t xml:space="preserve"> that</w:t>
      </w:r>
      <w:r w:rsidR="00306134">
        <w:t xml:space="preserve"> include</w:t>
      </w:r>
      <w:r w:rsidR="00004226">
        <w:t>s</w:t>
      </w:r>
      <w:r w:rsidR="00306134">
        <w:t xml:space="preserve"> information , machine translation, summarization, search and human computer interfaces. </w:t>
      </w:r>
    </w:p>
    <w:p w14:paraId="7DB57BA5" w14:textId="77777777" w:rsidR="00306134" w:rsidRPr="00306134" w:rsidRDefault="00306134" w:rsidP="00306134">
      <w:pPr>
        <w:pStyle w:val="TableParagraph"/>
        <w:rPr>
          <w:sz w:val="12"/>
          <w:szCs w:val="12"/>
        </w:rPr>
      </w:pPr>
    </w:p>
    <w:p w14:paraId="1E293F50" w14:textId="0618E4F9" w:rsidR="00306134" w:rsidRPr="004C1542" w:rsidRDefault="005578CE" w:rsidP="004A7828">
      <w:pPr>
        <w:pStyle w:val="Heading3"/>
        <w:numPr>
          <w:ilvl w:val="2"/>
          <w:numId w:val="4"/>
        </w:numPr>
        <w:rPr>
          <w:rFonts w:asciiTheme="majorBidi" w:hAnsiTheme="majorBidi"/>
          <w:color w:val="auto"/>
          <w:sz w:val="22"/>
          <w:szCs w:val="22"/>
        </w:rPr>
      </w:pPr>
      <w:bookmarkStart w:id="21" w:name="_Tasks"/>
      <w:bookmarkEnd w:id="21"/>
      <w:r>
        <w:rPr>
          <w:rFonts w:asciiTheme="majorBidi" w:hAnsiTheme="majorBidi"/>
          <w:color w:val="auto"/>
          <w:sz w:val="22"/>
          <w:szCs w:val="22"/>
        </w:rPr>
        <w:t>Tasks</w:t>
      </w:r>
    </w:p>
    <w:p w14:paraId="1CAA7C34" w14:textId="1F27527E" w:rsidR="00306134" w:rsidRDefault="00306134" w:rsidP="005B7606">
      <w:pPr>
        <w:pStyle w:val="BodyText"/>
        <w:spacing w:before="120" w:line="264" w:lineRule="auto"/>
        <w:ind w:left="115" w:right="1109" w:firstLine="288"/>
        <w:jc w:val="both"/>
      </w:pPr>
      <w:r>
        <w:t xml:space="preserve">The first task is part-of-speech tagging. This task labeling each word with a unique tag that indicates on syntactic role, for example – plural noun, verbs. The second task is chunking, also called shallow parsing. This task labeling segments of a sentence with syntactic constituent such as noun or verb phrase. Each word is assigned only one unique tag, often encoded as a begin chunk or inside chunk tag. </w:t>
      </w:r>
    </w:p>
    <w:p w14:paraId="13D925B9" w14:textId="7BC30696" w:rsidR="005578CE" w:rsidRDefault="00306134" w:rsidP="005B7606">
      <w:pPr>
        <w:pStyle w:val="BodyText"/>
        <w:spacing w:before="120" w:line="264" w:lineRule="auto"/>
        <w:ind w:left="115" w:right="1109" w:firstLine="288"/>
        <w:jc w:val="both"/>
      </w:pPr>
      <w:r>
        <w:t>The third task is</w:t>
      </w:r>
      <w:r w:rsidR="00CE386A">
        <w:t xml:space="preserve"> </w:t>
      </w:r>
      <w:r>
        <w:t xml:space="preserve">entity recognition. This task labeling atomic elements in the sentence into categories such as person, company, or location. The fourth task is semantic role. This task labeling </w:t>
      </w:r>
      <w:r w:rsidR="005578CE">
        <w:t>a semantic role to syntactic constituent in a sentence. The fifth task is language models. A language model traditionally estimates the probability of the next word in a sequence. The sixth task is semantically related words. This task predicting whether two words are semantically related</w:t>
      </w:r>
      <w:r w:rsidR="006D7F3B">
        <w:t xml:space="preserve"> </w:t>
      </w:r>
      <w:r w:rsidR="006D7F3B">
        <w:fldChar w:fldCharType="begin"/>
      </w:r>
      <w:r w:rsidR="006D7F3B">
        <w:instrText xml:space="preserve"> ADDIN EN.CITE &lt;EndNote&gt;&lt;Cite ExcludeYear="1"&gt;&lt;Author&gt;Collobert&lt;/Author&gt;&lt;RecNum&gt;13&lt;/RecNum&gt;&lt;DisplayText&gt;[6]&lt;/DisplayText&gt;&lt;record&gt;&lt;rec-number&gt;13&lt;/rec-number&gt;&lt;foreign-keys&gt;&lt;key app="EN" db-id="ppsse0awe0vsz2e0at8xtwr2tw92ex0xwera" timestamp="1557595271"&gt;13&lt;/key&gt;&lt;/foreign-keys&gt;&lt;ref-type name="Journal Article"&gt;17&lt;/ref-type&gt;&lt;contributors&gt;&lt;authors&gt;&lt;author&gt;Collobert, Ronan&lt;/author&gt;&lt;author&gt;Weston, Jason&lt;/author&gt;&lt;/authors&gt;&lt;/contributors&gt;&lt;titles&gt;&lt;title&gt;A Unified Architecture for Natural Language Processing: Deep Neural Networks with Multitask Learning&lt;/title&gt;&lt;/titles&gt;&lt;dates&gt;&lt;/dates&gt;&lt;urls&gt;&lt;/urls&gt;&lt;/record&gt;&lt;/Cite&gt;&lt;/EndNote&gt;</w:instrText>
      </w:r>
      <w:r w:rsidR="006D7F3B">
        <w:fldChar w:fldCharType="separate"/>
      </w:r>
      <w:r w:rsidR="006D7F3B">
        <w:rPr>
          <w:noProof/>
        </w:rPr>
        <w:t>[</w:t>
      </w:r>
      <w:hyperlink w:anchor="_ENREF_6" w:tooltip="Collobert,  #13" w:history="1">
        <w:r w:rsidR="006D7F3B">
          <w:rPr>
            <w:noProof/>
          </w:rPr>
          <w:t>6</w:t>
        </w:r>
      </w:hyperlink>
      <w:r w:rsidR="006D7F3B">
        <w:rPr>
          <w:noProof/>
        </w:rPr>
        <w:t>]</w:t>
      </w:r>
      <w:r w:rsidR="006D7F3B">
        <w:fldChar w:fldCharType="end"/>
      </w:r>
      <w:r w:rsidR="005578CE">
        <w:t xml:space="preserve">. </w:t>
      </w:r>
    </w:p>
    <w:p w14:paraId="1EA8C32F" w14:textId="0BC21A0D" w:rsidR="005578CE" w:rsidRDefault="005578CE" w:rsidP="00306134">
      <w:pPr>
        <w:pStyle w:val="BodyText"/>
        <w:spacing w:before="120" w:line="264" w:lineRule="auto"/>
        <w:ind w:left="115" w:right="1109" w:firstLine="288"/>
        <w:jc w:val="both"/>
      </w:pPr>
      <w:r>
        <w:rPr>
          <w:rFonts w:asciiTheme="majorBidi" w:hAnsiTheme="majorBidi" w:cstheme="majorBidi"/>
          <w:b/>
          <w:bCs/>
          <w:noProof/>
          <w:lang w:bidi="he-IL"/>
        </w:rPr>
        <w:drawing>
          <wp:anchor distT="0" distB="0" distL="114300" distR="114300" simplePos="0" relativeHeight="251679744" behindDoc="1" locked="0" layoutInCell="1" allowOverlap="1" wp14:anchorId="21EF7EEB" wp14:editId="682ADF0E">
            <wp:simplePos x="0" y="0"/>
            <wp:positionH relativeFrom="margin">
              <wp:posOffset>502285</wp:posOffset>
            </wp:positionH>
            <wp:positionV relativeFrom="paragraph">
              <wp:posOffset>83185</wp:posOffset>
            </wp:positionV>
            <wp:extent cx="4913630" cy="2543810"/>
            <wp:effectExtent l="19050" t="19050" r="1270" b="8890"/>
            <wp:wrapTight wrapText="bothSides">
              <wp:wrapPolygon edited="0">
                <wp:start x="-84" y="-162"/>
                <wp:lineTo x="-84" y="21675"/>
                <wp:lineTo x="21606" y="21675"/>
                <wp:lineTo x="21606" y="-162"/>
                <wp:lineTo x="-84" y="-162"/>
              </wp:wrapPolygon>
            </wp:wrapTight>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3630" cy="2543810"/>
                    </a:xfrm>
                    <a:prstGeom prst="rect">
                      <a:avLst/>
                    </a:prstGeom>
                    <a:noFill/>
                    <a:ln w="19050">
                      <a:solidFill>
                        <a:schemeClr val="tx1"/>
                      </a:solidFill>
                    </a:ln>
                  </pic:spPr>
                </pic:pic>
              </a:graphicData>
            </a:graphic>
            <wp14:sizeRelH relativeFrom="margin">
              <wp14:pctWidth>0</wp14:pctWidth>
            </wp14:sizeRelH>
            <wp14:sizeRelV relativeFrom="margin">
              <wp14:pctHeight>0</wp14:pctHeight>
            </wp14:sizeRelV>
          </wp:anchor>
        </w:drawing>
      </w:r>
    </w:p>
    <w:p w14:paraId="0A724BF0" w14:textId="47A122D5" w:rsidR="005578CE" w:rsidRDefault="005578CE" w:rsidP="00306134">
      <w:pPr>
        <w:pStyle w:val="BodyText"/>
        <w:spacing w:before="120" w:line="264" w:lineRule="auto"/>
        <w:ind w:left="115" w:right="1109" w:firstLine="288"/>
        <w:jc w:val="both"/>
      </w:pPr>
    </w:p>
    <w:p w14:paraId="2F6EB376" w14:textId="36A5CA0F" w:rsidR="00306134" w:rsidRDefault="00306134" w:rsidP="005578CE">
      <w:pPr>
        <w:pStyle w:val="BodyText"/>
        <w:tabs>
          <w:tab w:val="left" w:pos="3656"/>
        </w:tabs>
        <w:spacing w:before="120" w:line="264" w:lineRule="auto"/>
        <w:ind w:left="115" w:right="1109" w:firstLine="288"/>
        <w:jc w:val="both"/>
      </w:pPr>
    </w:p>
    <w:p w14:paraId="30F1F9B4" w14:textId="1BD4EA15" w:rsidR="005578CE" w:rsidRDefault="004A7828" w:rsidP="005B7606">
      <w:pPr>
        <w:pStyle w:val="BodyText"/>
        <w:spacing w:before="120" w:line="264" w:lineRule="auto"/>
        <w:ind w:left="115" w:right="1109" w:firstLine="288"/>
        <w:jc w:val="center"/>
      </w:pPr>
      <w:r>
        <w:rPr>
          <w:i/>
          <w:color w:val="1F487C"/>
        </w:rPr>
        <w:t>Figure 10</w:t>
      </w:r>
      <w:r w:rsidR="005578CE">
        <w:rPr>
          <w:i/>
          <w:color w:val="1F487C"/>
        </w:rPr>
        <w:t xml:space="preserve"> – Natural language processing</w:t>
      </w:r>
    </w:p>
    <w:p w14:paraId="502AEF40" w14:textId="77777777" w:rsidR="003A1E04" w:rsidRDefault="003A1E04" w:rsidP="00D9554E">
      <w:pPr>
        <w:pStyle w:val="TableParagraph"/>
        <w:rPr>
          <w:sz w:val="12"/>
          <w:szCs w:val="12"/>
        </w:rPr>
      </w:pPr>
    </w:p>
    <w:p w14:paraId="3C14B8CE" w14:textId="77777777" w:rsidR="003A1E04" w:rsidRDefault="003A1E04" w:rsidP="00D9554E">
      <w:pPr>
        <w:pStyle w:val="TableParagraph"/>
        <w:rPr>
          <w:sz w:val="12"/>
          <w:szCs w:val="12"/>
        </w:rPr>
      </w:pPr>
    </w:p>
    <w:p w14:paraId="3558A6D5" w14:textId="77777777" w:rsidR="003A1E04" w:rsidRDefault="003A1E04" w:rsidP="00D9554E">
      <w:pPr>
        <w:pStyle w:val="TableParagraph"/>
        <w:rPr>
          <w:sz w:val="12"/>
          <w:szCs w:val="12"/>
        </w:rPr>
      </w:pPr>
    </w:p>
    <w:p w14:paraId="4FCD67DC" w14:textId="77777777" w:rsidR="003A1E04" w:rsidRDefault="003A1E04" w:rsidP="00D9554E">
      <w:pPr>
        <w:pStyle w:val="TableParagraph"/>
        <w:rPr>
          <w:sz w:val="12"/>
          <w:szCs w:val="12"/>
        </w:rPr>
      </w:pPr>
    </w:p>
    <w:p w14:paraId="71E8CB2F" w14:textId="77777777" w:rsidR="003A1E04" w:rsidRDefault="003A1E04" w:rsidP="00D9554E">
      <w:pPr>
        <w:pStyle w:val="TableParagraph"/>
        <w:rPr>
          <w:sz w:val="12"/>
          <w:szCs w:val="12"/>
        </w:rPr>
      </w:pPr>
    </w:p>
    <w:p w14:paraId="1C190605" w14:textId="161655DD" w:rsidR="003F041A" w:rsidRPr="00D9554E" w:rsidRDefault="003F041A" w:rsidP="00D9554E">
      <w:pPr>
        <w:pStyle w:val="TableParagraph"/>
        <w:rPr>
          <w:sz w:val="12"/>
          <w:szCs w:val="12"/>
        </w:rPr>
      </w:pPr>
      <w:r>
        <w:rPr>
          <w:sz w:val="12"/>
          <w:szCs w:val="12"/>
        </w:rPr>
        <w:br/>
      </w:r>
    </w:p>
    <w:p w14:paraId="4BF6FB40" w14:textId="30022720" w:rsidR="00D9554E" w:rsidRPr="000A544F" w:rsidRDefault="00D9554E" w:rsidP="004A7828">
      <w:pPr>
        <w:pStyle w:val="Heading2"/>
        <w:numPr>
          <w:ilvl w:val="1"/>
          <w:numId w:val="4"/>
        </w:numPr>
      </w:pPr>
      <w:bookmarkStart w:id="22" w:name="_Deep_Learning"/>
      <w:bookmarkEnd w:id="22"/>
      <w:r>
        <w:lastRenderedPageBreak/>
        <w:t>Deep Learning</w:t>
      </w:r>
    </w:p>
    <w:p w14:paraId="5D1195BF" w14:textId="73B702FD" w:rsidR="00D9554E" w:rsidRDefault="004E5A5E" w:rsidP="005B7606">
      <w:pPr>
        <w:pStyle w:val="BodyText"/>
        <w:spacing w:before="120" w:line="264" w:lineRule="auto"/>
        <w:ind w:left="115" w:right="1109" w:firstLine="288"/>
        <w:jc w:val="both"/>
      </w:pPr>
      <w:r>
        <w:t>Deep lea</w:t>
      </w:r>
      <w:r w:rsidR="00C16A95">
        <w:t xml:space="preserve">rning refers to class of machine learning techniques, where many layers of information processing stages in </w:t>
      </w:r>
      <w:r w:rsidR="0005053E">
        <w:t>hierarchical architectures are exploited for pattern classification and for feature or representation learning</w:t>
      </w:r>
      <w:r w:rsidR="00C330E4">
        <w:t>.</w:t>
      </w:r>
    </w:p>
    <w:p w14:paraId="7DC5E4E0" w14:textId="299B06F2" w:rsidR="0005053E" w:rsidRDefault="00CE386A" w:rsidP="005B7606">
      <w:pPr>
        <w:pStyle w:val="BodyText"/>
        <w:spacing w:before="120" w:line="264" w:lineRule="auto"/>
        <w:ind w:left="115" w:right="1109" w:firstLine="288"/>
        <w:jc w:val="both"/>
      </w:pPr>
      <w:r>
        <w:t>D</w:t>
      </w:r>
      <w:r w:rsidR="0005053E">
        <w:t>eep learning techniques developed so fa</w:t>
      </w:r>
      <w:r w:rsidR="00004226">
        <w:t>r two additional key properties -</w:t>
      </w:r>
      <w:r w:rsidR="0005053E">
        <w:t xml:space="preserve"> The generative nature of the model, which typically requires adding an additional top layer to perform discriminative tasks, and an unsupervised pretraining step that makes an effective use of large amounts of unlabeled training data for extracting structures and regularities in the input features </w:t>
      </w:r>
      <w:r w:rsidR="0005053E">
        <w:fldChar w:fldCharType="begin"/>
      </w:r>
      <w:r w:rsidR="006D7F3B">
        <w:instrText xml:space="preserve"> ADDIN EN.CITE &lt;EndNote&gt;&lt;Cite&gt;&lt;Author&gt;Deng&lt;/Author&gt;&lt;Year&gt;2014&lt;/Year&gt;&lt;RecNum&gt;6&lt;/RecNum&gt;&lt;DisplayText&gt;[7]&lt;/DisplayText&gt;&lt;record&gt;&lt;rec-number&gt;6&lt;/rec-number&gt;&lt;foreign-keys&gt;&lt;key app="EN" db-id="ppsse0awe0vsz2e0at8xtwr2tw92ex0xwera" timestamp="1557168079"&gt;6&lt;/key&gt;&lt;/foreign-keys&gt;&lt;ref-type name="Journal Article"&gt;17&lt;/ref-type&gt;&lt;contributors&gt;&lt;authors&gt;&lt;author&gt;Deng, Li&lt;/author&gt;&lt;/authors&gt;&lt;/contributors&gt;&lt;titles&gt;&lt;title&gt;A tutorial survey of architectures, algorithms, and applications for deep learning&lt;/title&gt;&lt;secondary-title&gt;APSIPA Transactions on Signal and Information Processing&lt;/secondary-title&gt;&lt;/titles&gt;&lt;periodical&gt;&lt;full-title&gt;APSIPA Transactions on Signal and Information Processing&lt;/full-title&gt;&lt;/periodical&gt;&lt;volume&gt;3&lt;/volume&gt;&lt;dates&gt;&lt;year&gt;2014&lt;/year&gt;&lt;/dates&gt;&lt;isbn&gt;2048-7703&lt;/isbn&gt;&lt;urls&gt;&lt;/urls&gt;&lt;/record&gt;&lt;/Cite&gt;&lt;/EndNote&gt;</w:instrText>
      </w:r>
      <w:r w:rsidR="0005053E">
        <w:fldChar w:fldCharType="separate"/>
      </w:r>
      <w:r w:rsidR="006D7F3B">
        <w:rPr>
          <w:noProof/>
        </w:rPr>
        <w:t>[</w:t>
      </w:r>
      <w:hyperlink w:anchor="_ENREF_7" w:tooltip="Deng, 2014 #6" w:history="1">
        <w:r w:rsidR="006D7F3B">
          <w:rPr>
            <w:noProof/>
          </w:rPr>
          <w:t>7</w:t>
        </w:r>
      </w:hyperlink>
      <w:r w:rsidR="006D7F3B">
        <w:rPr>
          <w:noProof/>
        </w:rPr>
        <w:t>]</w:t>
      </w:r>
      <w:r w:rsidR="0005053E">
        <w:fldChar w:fldCharType="end"/>
      </w:r>
      <w:r w:rsidR="0005053E">
        <w:t>.</w:t>
      </w:r>
    </w:p>
    <w:p w14:paraId="24D87DB3" w14:textId="67987D69" w:rsidR="0005053E" w:rsidRDefault="00F04965" w:rsidP="00D9554E">
      <w:pPr>
        <w:pStyle w:val="BodyText"/>
        <w:spacing w:before="120" w:line="264" w:lineRule="auto"/>
        <w:ind w:left="115" w:right="1109" w:firstLine="288"/>
        <w:jc w:val="both"/>
      </w:pPr>
      <w:r>
        <w:rPr>
          <w:rFonts w:asciiTheme="majorBidi" w:hAnsiTheme="majorBidi" w:cstheme="majorBidi"/>
          <w:noProof/>
          <w:lang w:bidi="he-IL"/>
        </w:rPr>
        <w:drawing>
          <wp:anchor distT="0" distB="0" distL="114300" distR="114300" simplePos="0" relativeHeight="251645952" behindDoc="1" locked="0" layoutInCell="1" allowOverlap="1" wp14:anchorId="4F8CA3F0" wp14:editId="4FBC031D">
            <wp:simplePos x="0" y="0"/>
            <wp:positionH relativeFrom="column">
              <wp:posOffset>76200</wp:posOffset>
            </wp:positionH>
            <wp:positionV relativeFrom="paragraph">
              <wp:posOffset>81915</wp:posOffset>
            </wp:positionV>
            <wp:extent cx="5810250" cy="914400"/>
            <wp:effectExtent l="19050" t="19050" r="0" b="0"/>
            <wp:wrapTight wrapText="bothSides">
              <wp:wrapPolygon edited="0">
                <wp:start x="-71" y="-450"/>
                <wp:lineTo x="-71" y="21600"/>
                <wp:lineTo x="21600" y="21600"/>
                <wp:lineTo x="21600" y="-450"/>
                <wp:lineTo x="-71" y="-450"/>
              </wp:wrapPolygon>
            </wp:wrapTight>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a:extLst>
                        <a:ext uri="{28A0092B-C50C-407E-A947-70E740481C1C}">
                          <a14:useLocalDpi xmlns:a14="http://schemas.microsoft.com/office/drawing/2010/main" val="0"/>
                        </a:ext>
                      </a:extLst>
                    </a:blip>
                    <a:srcRect l="-321" t="67354"/>
                    <a:stretch/>
                  </pic:blipFill>
                  <pic:spPr bwMode="auto">
                    <a:xfrm>
                      <a:off x="0" y="0"/>
                      <a:ext cx="5810250" cy="9144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76506B" w14:textId="5A2564CA" w:rsidR="0005053E" w:rsidRDefault="0005053E" w:rsidP="00D9554E">
      <w:pPr>
        <w:pStyle w:val="BodyText"/>
        <w:spacing w:before="120" w:line="264" w:lineRule="auto"/>
        <w:ind w:left="115" w:right="1109" w:firstLine="288"/>
        <w:jc w:val="both"/>
      </w:pPr>
    </w:p>
    <w:p w14:paraId="453059D2" w14:textId="6D98E23F" w:rsidR="0005053E" w:rsidRDefault="0005053E" w:rsidP="00D9554E">
      <w:pPr>
        <w:pStyle w:val="BodyText"/>
        <w:spacing w:before="120" w:line="264" w:lineRule="auto"/>
        <w:ind w:left="115" w:right="1109" w:firstLine="288"/>
        <w:jc w:val="both"/>
      </w:pPr>
    </w:p>
    <w:p w14:paraId="77B8090A" w14:textId="22CB6D60" w:rsidR="0005053E" w:rsidRDefault="0005053E" w:rsidP="00D9554E">
      <w:pPr>
        <w:pStyle w:val="BodyText"/>
        <w:spacing w:before="120" w:line="264" w:lineRule="auto"/>
        <w:ind w:left="115" w:right="1109" w:firstLine="288"/>
        <w:jc w:val="both"/>
      </w:pPr>
    </w:p>
    <w:p w14:paraId="2AE51DB3" w14:textId="05B31CB3" w:rsidR="0005053E" w:rsidRDefault="004A7828" w:rsidP="004A7828">
      <w:pPr>
        <w:pStyle w:val="BodyText"/>
        <w:spacing w:before="120" w:line="264" w:lineRule="auto"/>
        <w:ind w:left="115" w:right="1109" w:firstLine="288"/>
        <w:jc w:val="center"/>
      </w:pPr>
      <w:r>
        <w:rPr>
          <w:i/>
          <w:color w:val="1F487C"/>
        </w:rPr>
        <w:t>Figure 11</w:t>
      </w:r>
      <w:r w:rsidR="0005053E">
        <w:rPr>
          <w:i/>
          <w:color w:val="1F487C"/>
        </w:rPr>
        <w:t xml:space="preserve"> – Example of unsupervised data</w:t>
      </w:r>
    </w:p>
    <w:p w14:paraId="3CBBFB91" w14:textId="77777777" w:rsidR="00F96712" w:rsidRPr="000D4182" w:rsidRDefault="00F96712" w:rsidP="008C0D06">
      <w:pPr>
        <w:spacing w:before="1" w:line="264" w:lineRule="auto"/>
        <w:ind w:left="1086" w:right="2082" w:firstLine="2009"/>
        <w:rPr>
          <w:iCs/>
          <w:color w:val="0000FF"/>
          <w:sz w:val="12"/>
          <w:szCs w:val="12"/>
          <w:u w:val="single" w:color="0000FF"/>
        </w:rPr>
      </w:pPr>
    </w:p>
    <w:p w14:paraId="799B177B" w14:textId="04F0D6EE" w:rsidR="00A25F23" w:rsidRPr="000A544F" w:rsidRDefault="00A23DF8" w:rsidP="004A7828">
      <w:pPr>
        <w:pStyle w:val="Heading2"/>
        <w:numPr>
          <w:ilvl w:val="1"/>
          <w:numId w:val="4"/>
        </w:numPr>
      </w:pPr>
      <w:r>
        <w:t>Long-</w:t>
      </w:r>
      <w:r w:rsidR="00A72F5E">
        <w:t>S</w:t>
      </w:r>
      <w:r>
        <w:t xml:space="preserve">hort </w:t>
      </w:r>
      <w:r w:rsidR="00A72F5E">
        <w:t>T</w:t>
      </w:r>
      <w:r>
        <w:t xml:space="preserve">erm </w:t>
      </w:r>
      <w:r w:rsidR="00A72F5E">
        <w:t>M</w:t>
      </w:r>
      <w:r>
        <w:t xml:space="preserve">emory </w:t>
      </w:r>
    </w:p>
    <w:p w14:paraId="4DE0BAFA" w14:textId="2A5785DC" w:rsidR="00454D2C" w:rsidRDefault="00454D2C" w:rsidP="005B7606">
      <w:pPr>
        <w:pStyle w:val="BodyText"/>
        <w:spacing w:before="120" w:line="264" w:lineRule="auto"/>
        <w:ind w:left="115" w:right="1109" w:firstLine="288"/>
        <w:jc w:val="both"/>
      </w:pPr>
      <w:r>
        <w:t xml:space="preserve">Long </w:t>
      </w:r>
      <w:r w:rsidR="0098590F">
        <w:t>short-term</w:t>
      </w:r>
      <w:r>
        <w:t xml:space="preserve"> memory was introduced to allow a recurrent neural network to store information for an extended </w:t>
      </w:r>
      <w:r w:rsidR="0098590F">
        <w:t>period</w:t>
      </w:r>
      <w:r w:rsidR="00B000D3">
        <w:t xml:space="preserve"> </w:t>
      </w:r>
      <w:r w:rsidR="00080D09">
        <w:rPr>
          <w:rFonts w:hint="cs"/>
          <w:rtl/>
          <w:lang w:bidi="he-IL"/>
        </w:rPr>
        <w:t>.</w:t>
      </w:r>
      <w:r w:rsidR="00080D09">
        <w:rPr>
          <w:rtl/>
          <w:lang w:bidi="he-IL"/>
        </w:rPr>
        <w:fldChar w:fldCharType="begin"/>
      </w:r>
      <w:r w:rsidR="004E5A5E">
        <w:rPr>
          <w:rtl/>
          <w:lang w:bidi="he-IL"/>
        </w:rPr>
        <w:instrText xml:space="preserve"> </w:instrText>
      </w:r>
      <w:r w:rsidR="004E5A5E">
        <w:rPr>
          <w:lang w:bidi="he-IL"/>
        </w:rPr>
        <w:instrText>ADDIN EN.CITE &lt;EndNote&gt;&lt;Cite&gt;&lt;Author&gt;Carlson&lt;/Author&gt;&lt;Year&gt;2018&lt;/Year&gt;&lt;RecNum&gt;7&lt;/RecNum&gt;&lt;DisplayText&gt;[1]&lt;/DisplayText&gt;&lt;record&gt;&lt;rec-number&gt;7&lt;/rec-number&gt;&lt;foreign-keys&gt;&lt;key app="EN" db-id="ppsse0awe0vsz2e0at8xtwr2tw92ex0xwera" timestamp="1557168079"&gt;7&lt;/key</w:instrText>
      </w:r>
      <w:r w:rsidR="004E5A5E">
        <w:rPr>
          <w:rtl/>
          <w:lang w:bidi="he-IL"/>
        </w:rPr>
        <w:instrText>&gt;&lt;/</w:instrText>
      </w:r>
      <w:r w:rsidR="004E5A5E">
        <w:rPr>
          <w:lang w:bidi="he-IL"/>
        </w:rPr>
        <w:instrText>foreign-keys&gt;&lt;ref-type name="Journal Article"&gt;17&lt;/ref-type&gt;&lt;contributors&gt;&lt;authors&gt;&lt;author&gt;Carlson, Keith&lt;/author&gt;&lt;author&gt;Riddell, Allen&lt;/author&gt;&lt;author&gt;Rockmore, Daniel&lt;/author&gt;&lt;/authors&gt;&lt;/contributors&gt;&lt;titles&gt;&lt;title&gt;Evaluating prose style transfer with the Bible&lt;/title&gt;&lt;secondary-title&gt;Royal Society open science&lt;/secondary-title&gt;&lt;/titles&gt;&lt;periodical&gt;&lt;full-title&gt;Royal Society open science&lt;/full-title&gt;&lt;/periodical&gt;&lt;pages&gt;171920&lt;/pages&gt;&lt;volume&gt;5&lt;/volume&gt;&lt;number&gt;10&lt;/number&gt;&lt;dates&gt;&lt;year&gt;2018&lt;/year&gt;&lt;/dates</w:instrText>
      </w:r>
      <w:r w:rsidR="004E5A5E">
        <w:rPr>
          <w:rtl/>
          <w:lang w:bidi="he-IL"/>
        </w:rPr>
        <w:instrText>&gt;&lt;</w:instrText>
      </w:r>
      <w:r w:rsidR="004E5A5E">
        <w:rPr>
          <w:lang w:bidi="he-IL"/>
        </w:rPr>
        <w:instrText>isbn&gt;2054-5703&lt;/isbn&gt;&lt;urls&gt;&lt;/urls&gt;&lt;/record&gt;&lt;/Cite&gt;&lt;/EndNote</w:instrText>
      </w:r>
      <w:r w:rsidR="004E5A5E">
        <w:rPr>
          <w:rtl/>
          <w:lang w:bidi="he-IL"/>
        </w:rPr>
        <w:instrText>&gt;</w:instrText>
      </w:r>
      <w:r w:rsidR="00080D09">
        <w:rPr>
          <w:rtl/>
          <w:lang w:bidi="he-IL"/>
        </w:rPr>
        <w:fldChar w:fldCharType="separate"/>
      </w:r>
      <w:r w:rsidR="00080D09">
        <w:rPr>
          <w:noProof/>
          <w:rtl/>
          <w:lang w:bidi="he-IL"/>
        </w:rPr>
        <w:t>[</w:t>
      </w:r>
      <w:hyperlink w:anchor="_ENREF_1" w:tooltip="Carlson, 2018 #7" w:history="1">
        <w:r w:rsidR="006D7F3B">
          <w:rPr>
            <w:noProof/>
            <w:rtl/>
            <w:lang w:bidi="he-IL"/>
          </w:rPr>
          <w:t>1</w:t>
        </w:r>
      </w:hyperlink>
      <w:r w:rsidR="00080D09">
        <w:rPr>
          <w:noProof/>
          <w:rtl/>
          <w:lang w:bidi="he-IL"/>
        </w:rPr>
        <w:t>]</w:t>
      </w:r>
      <w:r w:rsidR="00080D09">
        <w:rPr>
          <w:rtl/>
          <w:lang w:bidi="he-IL"/>
        </w:rPr>
        <w:fldChar w:fldCharType="end"/>
      </w:r>
      <w:r w:rsidR="00A23DF8">
        <w:t xml:space="preserve"> The LSTM has complicated dynamics that allow it to easily memorize information for an extended number of </w:t>
      </w:r>
      <w:r w:rsidR="0098590F">
        <w:t>timestamps</w:t>
      </w:r>
      <w:r w:rsidR="00C330E4">
        <w:t>.</w:t>
      </w:r>
    </w:p>
    <w:p w14:paraId="4171D4DF" w14:textId="4F439717" w:rsidR="00A23DF8" w:rsidRDefault="00A25F23" w:rsidP="005B7606">
      <w:pPr>
        <w:pStyle w:val="BodyText"/>
        <w:spacing w:before="120" w:line="264" w:lineRule="auto"/>
        <w:ind w:left="115" w:right="1109" w:firstLine="288"/>
        <w:jc w:val="both"/>
      </w:pPr>
      <w:r>
        <w:t xml:space="preserve">The </w:t>
      </w:r>
      <w:r w:rsidR="0098590F">
        <w:t>long-term</w:t>
      </w:r>
      <w:r w:rsidR="00A23DF8">
        <w:t xml:space="preserve"> memory is stored in a vector of memory cells. Although many LSTM architectures that differ in their connectivity structure and activation functions, all LSTM architectures have explicit memory cells for storing information for long periods of time. The LSTM can decide to overwrite the memory cell, retrieve it, or keep it for the next timestamp</w:t>
      </w:r>
      <w:r w:rsidR="008C0D06">
        <w:t xml:space="preserve"> </w:t>
      </w:r>
      <w:r w:rsidR="00610728">
        <w:fldChar w:fldCharType="begin"/>
      </w:r>
      <w:r w:rsidR="006D7F3B">
        <w:instrText xml:space="preserve"> ADDIN EN.CITE &lt;EndNote&gt;&lt;Cite&gt;&lt;Author&gt;Zaremba&lt;/Author&gt;&lt;Year&gt;2014&lt;/Year&gt;&lt;RecNum&gt;1&lt;/RecNum&gt;&lt;DisplayText&gt;[8]&lt;/DisplayText&gt;&lt;record&gt;&lt;rec-number&gt;1&lt;/rec-number&gt;&lt;foreign-keys&gt;&lt;key app="EN" db-id="ppsse0awe0vsz2e0at8xtwr2tw92ex0xwera" timestamp="1557168072"&gt;1&lt;/key&gt;&lt;/foreign-keys&gt;&lt;ref-type name="Journal Article"&gt;17&lt;/ref-type&gt;&lt;contributors&gt;&lt;authors&gt;&lt;author&gt;Zaremba, Wojciech&lt;/author&gt;&lt;author&gt;Sutskever, Ilya&lt;/author&gt;&lt;author&gt;Vinyals, Oriol&lt;/author&gt;&lt;/authors&gt;&lt;/contributors&gt;&lt;titles&gt;&lt;title&gt;Recurrent neural network regularization&lt;/title&gt;&lt;secondary-title&gt;arXiv preprint arXiv:1409.2329&lt;/secondary-title&gt;&lt;/titles&gt;&lt;periodical&gt;&lt;full-title&gt;arXiv preprint arXiv:1409.2329&lt;/full-title&gt;&lt;/periodical&gt;&lt;dates&gt;&lt;year&gt;2014&lt;/year&gt;&lt;/dates&gt;&lt;urls&gt;&lt;/urls&gt;&lt;/record&gt;&lt;/Cite&gt;&lt;/EndNote&gt;</w:instrText>
      </w:r>
      <w:r w:rsidR="00610728">
        <w:fldChar w:fldCharType="separate"/>
      </w:r>
      <w:r w:rsidR="006D7F3B">
        <w:rPr>
          <w:noProof/>
        </w:rPr>
        <w:t>[</w:t>
      </w:r>
      <w:hyperlink w:anchor="_ENREF_8" w:tooltip="Zaremba, 2014 #1" w:history="1">
        <w:r w:rsidR="006D7F3B">
          <w:rPr>
            <w:noProof/>
          </w:rPr>
          <w:t>8</w:t>
        </w:r>
      </w:hyperlink>
      <w:r w:rsidR="006D7F3B">
        <w:rPr>
          <w:noProof/>
        </w:rPr>
        <w:t>]</w:t>
      </w:r>
      <w:r w:rsidR="00610728">
        <w:fldChar w:fldCharType="end"/>
      </w:r>
      <w:r w:rsidR="00610728">
        <w:t>.</w:t>
      </w:r>
    </w:p>
    <w:p w14:paraId="470056DD" w14:textId="3A4FBC6A" w:rsidR="00A25F23" w:rsidRDefault="000D4182" w:rsidP="00A23DF8">
      <w:pPr>
        <w:pStyle w:val="BodyText"/>
        <w:spacing w:before="120" w:line="264" w:lineRule="auto"/>
        <w:ind w:left="115" w:right="1109" w:firstLine="288"/>
        <w:jc w:val="both"/>
      </w:pPr>
      <w:r>
        <w:rPr>
          <w:noProof/>
          <w:lang w:bidi="he-IL"/>
        </w:rPr>
        <w:drawing>
          <wp:anchor distT="0" distB="0" distL="114300" distR="114300" simplePos="0" relativeHeight="251633664" behindDoc="1" locked="0" layoutInCell="1" allowOverlap="1" wp14:anchorId="5E8A5C45" wp14:editId="7AD04001">
            <wp:simplePos x="0" y="0"/>
            <wp:positionH relativeFrom="column">
              <wp:posOffset>1384300</wp:posOffset>
            </wp:positionH>
            <wp:positionV relativeFrom="paragraph">
              <wp:posOffset>89535</wp:posOffset>
            </wp:positionV>
            <wp:extent cx="3084830" cy="1231900"/>
            <wp:effectExtent l="19050" t="19050" r="1270" b="6350"/>
            <wp:wrapTight wrapText="bothSides">
              <wp:wrapPolygon edited="0">
                <wp:start x="-133" y="-334"/>
                <wp:lineTo x="-133" y="21711"/>
                <wp:lineTo x="21609" y="21711"/>
                <wp:lineTo x="21609" y="-334"/>
                <wp:lineTo x="-133" y="-334"/>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8391" t="9477" r="10230"/>
                    <a:stretch/>
                  </pic:blipFill>
                  <pic:spPr bwMode="auto">
                    <a:xfrm>
                      <a:off x="0" y="0"/>
                      <a:ext cx="3084830" cy="123190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112CAE" w14:textId="68B1981B" w:rsidR="00DB3FE0" w:rsidRDefault="00DB3FE0" w:rsidP="00DB3FE0">
      <w:pPr>
        <w:pStyle w:val="BodyText"/>
        <w:rPr>
          <w:i/>
          <w:sz w:val="20"/>
        </w:rPr>
      </w:pPr>
    </w:p>
    <w:p w14:paraId="74EC0B97" w14:textId="77777777" w:rsidR="00DB3FE0" w:rsidRDefault="00DB3FE0" w:rsidP="00DB3FE0">
      <w:pPr>
        <w:pStyle w:val="BodyText"/>
        <w:rPr>
          <w:i/>
          <w:sz w:val="20"/>
        </w:rPr>
      </w:pPr>
    </w:p>
    <w:p w14:paraId="1E858DC7" w14:textId="77777777" w:rsidR="00DB3FE0" w:rsidRDefault="00DB3FE0" w:rsidP="00DB3FE0">
      <w:pPr>
        <w:pStyle w:val="BodyText"/>
        <w:rPr>
          <w:i/>
          <w:sz w:val="20"/>
          <w:rtl/>
          <w:lang w:bidi="he-IL"/>
        </w:rPr>
      </w:pPr>
    </w:p>
    <w:p w14:paraId="049CD0C1" w14:textId="77777777" w:rsidR="00DB3FE0" w:rsidRDefault="00DB3FE0" w:rsidP="00DB3FE0">
      <w:pPr>
        <w:pStyle w:val="BodyText"/>
        <w:rPr>
          <w:i/>
          <w:sz w:val="20"/>
        </w:rPr>
      </w:pPr>
    </w:p>
    <w:p w14:paraId="0F013E34" w14:textId="77777777" w:rsidR="00DB3FE0" w:rsidRDefault="00DB3FE0" w:rsidP="00DB3FE0">
      <w:pPr>
        <w:pStyle w:val="BodyText"/>
        <w:rPr>
          <w:i/>
          <w:sz w:val="20"/>
        </w:rPr>
      </w:pPr>
    </w:p>
    <w:p w14:paraId="3DBC0C4F" w14:textId="77777777" w:rsidR="00DB3FE0" w:rsidRDefault="00DB3FE0" w:rsidP="00DB3FE0">
      <w:pPr>
        <w:pStyle w:val="BodyText"/>
        <w:rPr>
          <w:i/>
          <w:sz w:val="20"/>
        </w:rPr>
      </w:pPr>
    </w:p>
    <w:p w14:paraId="36C5CEC9" w14:textId="77777777" w:rsidR="0021413D" w:rsidRPr="0021413D" w:rsidRDefault="0021413D" w:rsidP="0021413D">
      <w:pPr>
        <w:spacing w:before="120" w:line="264" w:lineRule="auto"/>
        <w:ind w:right="851"/>
        <w:jc w:val="center"/>
        <w:rPr>
          <w:i/>
          <w:color w:val="1F487C"/>
          <w:sz w:val="14"/>
          <w:szCs w:val="14"/>
        </w:rPr>
      </w:pPr>
    </w:p>
    <w:p w14:paraId="29CF214F" w14:textId="0E6C2578" w:rsidR="0021413D" w:rsidRDefault="0021413D" w:rsidP="004A7828">
      <w:pPr>
        <w:spacing w:before="120" w:line="264" w:lineRule="auto"/>
        <w:ind w:right="851"/>
        <w:jc w:val="center"/>
        <w:rPr>
          <w:i/>
          <w:color w:val="1F487C"/>
        </w:rPr>
      </w:pPr>
      <w:r>
        <w:rPr>
          <w:i/>
          <w:color w:val="1F487C"/>
        </w:rPr>
        <w:t xml:space="preserve">Figure </w:t>
      </w:r>
      <w:r w:rsidR="004A7828">
        <w:rPr>
          <w:i/>
          <w:color w:val="1F487C"/>
        </w:rPr>
        <w:t>12</w:t>
      </w:r>
      <w:r>
        <w:rPr>
          <w:i/>
          <w:color w:val="1F487C"/>
        </w:rPr>
        <w:t xml:space="preserve"> – Graphical representation of LSTM memory cells</w:t>
      </w:r>
    </w:p>
    <w:p w14:paraId="1D75B614" w14:textId="52A27383" w:rsidR="00DB3FE0" w:rsidRDefault="00814900" w:rsidP="0021413D">
      <w:pPr>
        <w:spacing w:before="120" w:line="264" w:lineRule="auto"/>
        <w:ind w:right="851"/>
        <w:jc w:val="center"/>
        <w:rPr>
          <w:rStyle w:val="Hyperlink"/>
        </w:rPr>
      </w:pPr>
      <w:hyperlink r:id="rId36" w:history="1">
        <w:r w:rsidR="0021413D">
          <w:rPr>
            <w:rStyle w:val="Hyperlink"/>
          </w:rPr>
          <w:t>https://arxiv.org/pdf/1409.2329.pdf</w:t>
        </w:r>
      </w:hyperlink>
    </w:p>
    <w:p w14:paraId="2BFF579F" w14:textId="77777777" w:rsidR="005D4682" w:rsidRPr="005D4682" w:rsidRDefault="005D4682" w:rsidP="005D4682">
      <w:pPr>
        <w:pStyle w:val="BodyText"/>
        <w:rPr>
          <w:sz w:val="12"/>
          <w:szCs w:val="12"/>
        </w:rPr>
      </w:pPr>
    </w:p>
    <w:p w14:paraId="18CAA6E9" w14:textId="67C8BFA7" w:rsidR="000F792A" w:rsidRPr="000A544F" w:rsidRDefault="00B141DF" w:rsidP="004A7828">
      <w:pPr>
        <w:pStyle w:val="Heading2"/>
        <w:numPr>
          <w:ilvl w:val="1"/>
          <w:numId w:val="4"/>
        </w:numPr>
      </w:pPr>
      <w:bookmarkStart w:id="23" w:name="_Sequence_to_sequence"/>
      <w:bookmarkEnd w:id="23"/>
      <w:r>
        <w:t xml:space="preserve">Sequence to </w:t>
      </w:r>
      <w:r w:rsidR="00A72F5E">
        <w:t>S</w:t>
      </w:r>
      <w:r>
        <w:t>equence</w:t>
      </w:r>
    </w:p>
    <w:p w14:paraId="6167A5B5" w14:textId="13A256BF" w:rsidR="004D45EF" w:rsidRDefault="004D45EF" w:rsidP="005B7606">
      <w:pPr>
        <w:pStyle w:val="BodyText"/>
        <w:spacing w:before="120" w:line="264" w:lineRule="auto"/>
        <w:ind w:left="115" w:right="1109" w:firstLine="288"/>
        <w:jc w:val="both"/>
      </w:pPr>
      <w:r>
        <w:t>The Se</w:t>
      </w:r>
      <w:r w:rsidR="00B141DF">
        <w:t>quence to sequence</w:t>
      </w:r>
      <w:r>
        <w:t xml:space="preserve"> model was created and used in conjunction with statistical methods to perform machine translation. The model consists of a recurrent neural network acting as an encoder, which </w:t>
      </w:r>
      <w:r w:rsidR="003F041A">
        <w:t>generate</w:t>
      </w:r>
      <w:r>
        <w:t xml:space="preserve"> an embedding of the full sequence of inputs. This sentence</w:t>
      </w:r>
      <w:r w:rsidR="003F041A">
        <w:t xml:space="preserve"> </w:t>
      </w:r>
      <w:r>
        <w:t xml:space="preserve">is then used by another recurrent neural network which acts as a decoder and </w:t>
      </w:r>
      <w:r w:rsidR="003F041A">
        <w:t>generate</w:t>
      </w:r>
      <w:r>
        <w:t xml:space="preserve"> a sequence </w:t>
      </w:r>
      <w:r w:rsidR="003F041A">
        <w:t xml:space="preserve">that </w:t>
      </w:r>
      <w:r>
        <w:t>corresponding to the original input sequence</w:t>
      </w:r>
      <w:r w:rsidR="005F188D">
        <w:t>.</w:t>
      </w:r>
      <w:r>
        <w:t xml:space="preserve"> </w:t>
      </w:r>
      <w:r w:rsidR="00E10993">
        <w:t>The S</w:t>
      </w:r>
      <w:r w:rsidR="00B141DF">
        <w:t>equence to sequence</w:t>
      </w:r>
      <w:r w:rsidR="00E10993">
        <w:t xml:space="preserve"> model was adapted to use multiple LSTM</w:t>
      </w:r>
      <w:r w:rsidR="00B141DF">
        <w:t xml:space="preserve"> (Long-short term memory)</w:t>
      </w:r>
      <w:r w:rsidR="00E10993">
        <w:t xml:space="preserve"> layers </w:t>
      </w:r>
      <w:r w:rsidR="003F041A">
        <w:t xml:space="preserve">for the encoder side and the </w:t>
      </w:r>
      <w:r w:rsidR="00E10993">
        <w:t>decod</w:t>
      </w:r>
      <w:r w:rsidR="003F041A">
        <w:t>er</w:t>
      </w:r>
      <w:r w:rsidR="00E10993">
        <w:t xml:space="preserve"> side</w:t>
      </w:r>
      <w:r w:rsidR="00C330E4">
        <w:t xml:space="preserve">. </w:t>
      </w:r>
    </w:p>
    <w:p w14:paraId="70600EED" w14:textId="0142F6D6" w:rsidR="00E10993" w:rsidRDefault="00E10993" w:rsidP="005B7606">
      <w:pPr>
        <w:pStyle w:val="BodyText"/>
        <w:spacing w:before="120" w:line="264" w:lineRule="auto"/>
        <w:ind w:left="115" w:right="1109" w:firstLine="288"/>
        <w:jc w:val="both"/>
        <w:rPr>
          <w:lang w:bidi="he-IL"/>
        </w:rPr>
      </w:pPr>
      <w:r w:rsidRPr="00E10993">
        <w:t xml:space="preserve">The model </w:t>
      </w:r>
      <w:r w:rsidR="00575C44">
        <w:t xml:space="preserve">receives two languages as a pair and </w:t>
      </w:r>
      <w:r w:rsidRPr="00E10993">
        <w:t xml:space="preserve">can learn to translate between </w:t>
      </w:r>
      <w:r w:rsidR="00575C44">
        <w:t>them</w:t>
      </w:r>
      <w:r w:rsidRPr="00E10993">
        <w:t xml:space="preserve"> </w:t>
      </w:r>
      <w:r w:rsidR="00575C44">
        <w:t>although</w:t>
      </w:r>
      <w:r w:rsidRPr="00E10993">
        <w:t xml:space="preserve"> </w:t>
      </w:r>
      <w:r w:rsidR="00575C44">
        <w:t xml:space="preserve">they </w:t>
      </w:r>
      <w:r w:rsidRPr="00E10993">
        <w:t>never appeared</w:t>
      </w:r>
      <w:r w:rsidR="00575C44">
        <w:t xml:space="preserve"> </w:t>
      </w:r>
      <w:r w:rsidRPr="00E10993">
        <w:t>in the training data.</w:t>
      </w:r>
      <w:r>
        <w:t xml:space="preserve"> </w:t>
      </w:r>
      <w:r w:rsidR="005A5C41" w:rsidRPr="005A5C41">
        <w:t>T</w:t>
      </w:r>
      <w:r w:rsidRPr="005A5C41">
        <w:t xml:space="preserve">he model </w:t>
      </w:r>
      <w:r w:rsidR="005A5C41" w:rsidRPr="005A5C41">
        <w:t xml:space="preserve">adds </w:t>
      </w:r>
      <w:r w:rsidRPr="005A5C41">
        <w:t>artificial tags at the beginning of each source example to indicate the language</w:t>
      </w:r>
      <w:r w:rsidR="003252F6">
        <w:t>s</w:t>
      </w:r>
      <w:r w:rsidRPr="005A5C41">
        <w:t xml:space="preserve"> </w:t>
      </w:r>
      <w:r w:rsidR="003252F6">
        <w:t xml:space="preserve">that belongs </w:t>
      </w:r>
      <w:r w:rsidRPr="005A5C41">
        <w:t>to</w:t>
      </w:r>
      <w:r w:rsidR="003252F6">
        <w:t xml:space="preserve"> the</w:t>
      </w:r>
      <w:r w:rsidRPr="005A5C41">
        <w:t xml:space="preserve"> target during </w:t>
      </w:r>
      <w:r w:rsidR="003252F6">
        <w:t xml:space="preserve">the </w:t>
      </w:r>
      <w:r w:rsidRPr="005A5C41">
        <w:t>decoding</w:t>
      </w:r>
      <w:r w:rsidR="003252F6">
        <w:t xml:space="preserve"> process</w:t>
      </w:r>
      <w:r w:rsidRPr="005A5C41">
        <w:t>.</w:t>
      </w:r>
      <w:r w:rsidR="003252F6">
        <w:t xml:space="preserve"> </w:t>
      </w:r>
      <w:r w:rsidRPr="005A5C41">
        <w:t>These models generally require many training examples to produce high-quality results</w:t>
      </w:r>
      <w:r w:rsidR="00BF1672">
        <w:t>.</w:t>
      </w:r>
    </w:p>
    <w:p w14:paraId="0ED4B3DE" w14:textId="77777777" w:rsidR="003252F6" w:rsidRDefault="003252F6" w:rsidP="00E10993">
      <w:pPr>
        <w:pStyle w:val="BodyText"/>
        <w:spacing w:before="120" w:line="264" w:lineRule="auto"/>
        <w:ind w:left="115" w:right="1109" w:firstLine="288"/>
        <w:jc w:val="both"/>
        <w:rPr>
          <w:lang w:bidi="he-IL"/>
        </w:rPr>
      </w:pPr>
    </w:p>
    <w:p w14:paraId="3575BC40" w14:textId="480107C4" w:rsidR="004D45EF" w:rsidRPr="009F0976" w:rsidRDefault="00A51320" w:rsidP="005B7606">
      <w:pPr>
        <w:pStyle w:val="BodyText"/>
        <w:spacing w:before="120" w:line="264" w:lineRule="auto"/>
        <w:ind w:left="115" w:right="1109" w:firstLine="288"/>
        <w:jc w:val="both"/>
      </w:pPr>
      <w:r>
        <w:lastRenderedPageBreak/>
        <w:t xml:space="preserve">For </w:t>
      </w:r>
      <w:r w:rsidR="009F0976">
        <w:t>Seq</w:t>
      </w:r>
      <w:r w:rsidR="00B141DF">
        <w:t>uence to sequence</w:t>
      </w:r>
      <w:r w:rsidR="009F0976">
        <w:t xml:space="preserve"> </w:t>
      </w:r>
      <w:r w:rsidR="00B141DF">
        <w:t xml:space="preserve">model </w:t>
      </w:r>
      <w:r w:rsidR="009F0976">
        <w:t xml:space="preserve">there have three multi-task learning settings: (a) the </w:t>
      </w:r>
      <w:r w:rsidR="00A72F5E">
        <w:rPr>
          <w:i/>
          <w:iCs/>
        </w:rPr>
        <w:t>O</w:t>
      </w:r>
      <w:r w:rsidR="009F0976">
        <w:rPr>
          <w:i/>
          <w:iCs/>
        </w:rPr>
        <w:t>ne-</w:t>
      </w:r>
      <w:r w:rsidR="00A72F5E">
        <w:rPr>
          <w:i/>
          <w:iCs/>
        </w:rPr>
        <w:t>t</w:t>
      </w:r>
      <w:r w:rsidR="009F0976">
        <w:rPr>
          <w:i/>
          <w:iCs/>
        </w:rPr>
        <w:t>o-</w:t>
      </w:r>
      <w:r w:rsidR="00A72F5E">
        <w:rPr>
          <w:i/>
          <w:iCs/>
        </w:rPr>
        <w:t>M</w:t>
      </w:r>
      <w:r w:rsidR="009F0976">
        <w:rPr>
          <w:i/>
          <w:iCs/>
        </w:rPr>
        <w:t>any</w:t>
      </w:r>
      <w:r w:rsidR="009F0976">
        <w:t xml:space="preserve"> setting – where the encoder is shared between </w:t>
      </w:r>
      <w:r w:rsidR="003252F6">
        <w:t>some</w:t>
      </w:r>
      <w:r w:rsidR="009F0976">
        <w:t xml:space="preserve"> tasks such as machine translation and syntactic parsing, (b) the </w:t>
      </w:r>
      <w:r w:rsidR="00A72F5E">
        <w:rPr>
          <w:i/>
          <w:iCs/>
        </w:rPr>
        <w:t>M</w:t>
      </w:r>
      <w:r w:rsidR="009F0976">
        <w:rPr>
          <w:i/>
          <w:iCs/>
        </w:rPr>
        <w:t>any-</w:t>
      </w:r>
      <w:r w:rsidR="00A72F5E">
        <w:rPr>
          <w:i/>
          <w:iCs/>
        </w:rPr>
        <w:t>t</w:t>
      </w:r>
      <w:r w:rsidR="009F0976">
        <w:rPr>
          <w:i/>
          <w:iCs/>
        </w:rPr>
        <w:t>o-</w:t>
      </w:r>
      <w:r w:rsidR="00A72F5E">
        <w:rPr>
          <w:i/>
          <w:iCs/>
        </w:rPr>
        <w:t>O</w:t>
      </w:r>
      <w:r w:rsidR="009F0976">
        <w:rPr>
          <w:i/>
          <w:iCs/>
        </w:rPr>
        <w:t xml:space="preserve">ne </w:t>
      </w:r>
      <w:r w:rsidR="009F0976">
        <w:t xml:space="preserve">setting – useful when only the decoder can be shared, as in the case of translation and image caption generation, and (c) the </w:t>
      </w:r>
      <w:r w:rsidR="00A72F5E">
        <w:rPr>
          <w:i/>
          <w:iCs/>
        </w:rPr>
        <w:t>M</w:t>
      </w:r>
      <w:r w:rsidR="009F0976">
        <w:rPr>
          <w:i/>
          <w:iCs/>
        </w:rPr>
        <w:t>any-</w:t>
      </w:r>
      <w:r w:rsidR="00A72F5E">
        <w:rPr>
          <w:i/>
          <w:iCs/>
        </w:rPr>
        <w:t>t</w:t>
      </w:r>
      <w:r w:rsidR="009F0976">
        <w:rPr>
          <w:i/>
          <w:iCs/>
        </w:rPr>
        <w:t>o-</w:t>
      </w:r>
      <w:r w:rsidR="00A72F5E">
        <w:rPr>
          <w:i/>
          <w:iCs/>
        </w:rPr>
        <w:t>M</w:t>
      </w:r>
      <w:r w:rsidR="009F0976">
        <w:rPr>
          <w:i/>
          <w:iCs/>
        </w:rPr>
        <w:t>any</w:t>
      </w:r>
      <w:r w:rsidR="009F0976">
        <w:t xml:space="preserve"> setting – where multiple encoders and decoders are shared, which is the case unsupervised objectives and translation</w:t>
      </w:r>
      <w:r w:rsidR="00610728">
        <w:t>.</w:t>
      </w:r>
    </w:p>
    <w:p w14:paraId="7DA9AE55" w14:textId="324BBEF9" w:rsidR="00B30C57" w:rsidRDefault="009F0976" w:rsidP="000F792A">
      <w:pPr>
        <w:pStyle w:val="BodyText"/>
        <w:spacing w:before="120" w:line="264" w:lineRule="auto"/>
        <w:ind w:left="115" w:right="1109" w:firstLine="288"/>
        <w:jc w:val="both"/>
      </w:pPr>
      <w:r>
        <w:rPr>
          <w:noProof/>
          <w:lang w:bidi="he-IL"/>
        </w:rPr>
        <w:drawing>
          <wp:anchor distT="0" distB="0" distL="114300" distR="114300" simplePos="0" relativeHeight="251636736" behindDoc="1" locked="0" layoutInCell="1" allowOverlap="1" wp14:anchorId="15986B45" wp14:editId="223469B7">
            <wp:simplePos x="0" y="0"/>
            <wp:positionH relativeFrom="column">
              <wp:posOffset>374015</wp:posOffset>
            </wp:positionH>
            <wp:positionV relativeFrom="paragraph">
              <wp:posOffset>78105</wp:posOffset>
            </wp:positionV>
            <wp:extent cx="5105400" cy="1046480"/>
            <wp:effectExtent l="19050" t="19050" r="0" b="1270"/>
            <wp:wrapTight wrapText="bothSides">
              <wp:wrapPolygon edited="0">
                <wp:start x="-81" y="-393"/>
                <wp:lineTo x="-81" y="21626"/>
                <wp:lineTo x="21600" y="21626"/>
                <wp:lineTo x="21600" y="-393"/>
                <wp:lineTo x="-81" y="-393"/>
              </wp:wrapPolygon>
            </wp:wrapTight>
            <wp:docPr id="8" name="תמונה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105400" cy="104648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7191E345" w14:textId="77777777" w:rsidR="00DB3FE0" w:rsidRPr="00DB3FE0" w:rsidRDefault="00DB3FE0" w:rsidP="00DB3FE0">
      <w:pPr>
        <w:rPr>
          <w:sz w:val="20"/>
        </w:rPr>
      </w:pPr>
    </w:p>
    <w:p w14:paraId="04C8B998" w14:textId="77777777" w:rsidR="00DB3FE0" w:rsidRPr="00DB3FE0" w:rsidRDefault="00DB3FE0" w:rsidP="00DB3FE0">
      <w:pPr>
        <w:rPr>
          <w:sz w:val="20"/>
        </w:rPr>
      </w:pPr>
    </w:p>
    <w:p w14:paraId="2384A282" w14:textId="77777777" w:rsidR="00DB3FE0" w:rsidRPr="00DB3FE0" w:rsidRDefault="00DB3FE0" w:rsidP="00DB3FE0">
      <w:pPr>
        <w:rPr>
          <w:sz w:val="20"/>
        </w:rPr>
      </w:pPr>
    </w:p>
    <w:p w14:paraId="325B2819" w14:textId="77777777" w:rsidR="00DB3FE0" w:rsidRPr="00DB3FE0" w:rsidRDefault="00DB3FE0" w:rsidP="00DB3FE0">
      <w:pPr>
        <w:rPr>
          <w:sz w:val="20"/>
        </w:rPr>
      </w:pPr>
    </w:p>
    <w:p w14:paraId="6E1E1CDF" w14:textId="77777777" w:rsidR="00DB3FE0" w:rsidRPr="00DB3FE0" w:rsidRDefault="00DB3FE0" w:rsidP="00DB3FE0">
      <w:pPr>
        <w:rPr>
          <w:sz w:val="20"/>
        </w:rPr>
      </w:pPr>
    </w:p>
    <w:p w14:paraId="14469665" w14:textId="77777777" w:rsidR="00DB3FE0" w:rsidRPr="00DB3FE0" w:rsidRDefault="00DB3FE0" w:rsidP="00DB3FE0">
      <w:pPr>
        <w:rPr>
          <w:sz w:val="20"/>
        </w:rPr>
      </w:pPr>
    </w:p>
    <w:p w14:paraId="46062041" w14:textId="4B855D72" w:rsidR="005F188D" w:rsidRPr="00F04965" w:rsidRDefault="005F188D" w:rsidP="004A7828">
      <w:pPr>
        <w:spacing w:before="120" w:line="264" w:lineRule="auto"/>
        <w:ind w:left="-851"/>
        <w:jc w:val="center"/>
        <w:rPr>
          <w:i/>
          <w:color w:val="1F487C"/>
          <w:sz w:val="6"/>
          <w:szCs w:val="6"/>
        </w:rPr>
      </w:pPr>
      <w:r>
        <w:rPr>
          <w:i/>
          <w:color w:val="1F487C"/>
        </w:rPr>
        <w:t xml:space="preserve">Figure </w:t>
      </w:r>
      <w:r w:rsidR="004A7828">
        <w:rPr>
          <w:i/>
          <w:color w:val="1F487C"/>
        </w:rPr>
        <w:t>13</w:t>
      </w:r>
      <w:r>
        <w:rPr>
          <w:i/>
          <w:color w:val="1F487C"/>
        </w:rPr>
        <w:t xml:space="preserve"> – Seq</w:t>
      </w:r>
      <w:r w:rsidR="00F16B14">
        <w:rPr>
          <w:i/>
          <w:color w:val="1F487C"/>
        </w:rPr>
        <w:t>uence to sequence</w:t>
      </w:r>
      <w:r>
        <w:rPr>
          <w:i/>
          <w:color w:val="1F487C"/>
        </w:rPr>
        <w:t xml:space="preserve"> learning example – (left) machine translation , (right) constituent parsing  </w:t>
      </w:r>
      <w:r w:rsidR="00F04965">
        <w:rPr>
          <w:i/>
          <w:color w:val="1F487C"/>
        </w:rPr>
        <w:br/>
      </w:r>
    </w:p>
    <w:p w14:paraId="74104217" w14:textId="4DB5C2B2" w:rsidR="005F188D" w:rsidRPr="0021413D" w:rsidRDefault="00814900" w:rsidP="005F188D">
      <w:pPr>
        <w:tabs>
          <w:tab w:val="left" w:pos="2359"/>
        </w:tabs>
        <w:ind w:right="720"/>
        <w:jc w:val="center"/>
        <w:rPr>
          <w:sz w:val="12"/>
          <w:szCs w:val="14"/>
        </w:rPr>
      </w:pPr>
      <w:hyperlink r:id="rId38" w:history="1">
        <w:r w:rsidR="005F188D">
          <w:rPr>
            <w:rStyle w:val="Hyperlink"/>
          </w:rPr>
          <w:t>https://arxiv.org/pdf/1511.06114.pdf</w:t>
        </w:r>
      </w:hyperlink>
      <w:r w:rsidR="0021413D">
        <w:rPr>
          <w:sz w:val="20"/>
        </w:rPr>
        <w:br/>
      </w:r>
    </w:p>
    <w:p w14:paraId="2CEC7ECD" w14:textId="541A88B1" w:rsidR="005F188D" w:rsidRPr="004C1542" w:rsidRDefault="00B141DF" w:rsidP="004A7828">
      <w:pPr>
        <w:pStyle w:val="Heading3"/>
        <w:numPr>
          <w:ilvl w:val="2"/>
          <w:numId w:val="4"/>
        </w:numPr>
        <w:rPr>
          <w:rFonts w:asciiTheme="majorBidi" w:hAnsiTheme="majorBidi"/>
          <w:color w:val="auto"/>
          <w:sz w:val="22"/>
          <w:szCs w:val="22"/>
        </w:rPr>
      </w:pPr>
      <w:bookmarkStart w:id="24" w:name="_Sequence_to_sequence_1"/>
      <w:bookmarkEnd w:id="24"/>
      <w:r w:rsidRPr="004C1542">
        <w:rPr>
          <w:rFonts w:asciiTheme="majorBidi" w:hAnsiTheme="majorBidi"/>
          <w:color w:val="auto"/>
          <w:sz w:val="22"/>
          <w:szCs w:val="22"/>
        </w:rPr>
        <w:t xml:space="preserve">Sequence </w:t>
      </w:r>
      <w:r w:rsidR="00A72F5E">
        <w:rPr>
          <w:rFonts w:asciiTheme="majorBidi" w:hAnsiTheme="majorBidi"/>
          <w:color w:val="auto"/>
          <w:sz w:val="22"/>
          <w:szCs w:val="22"/>
        </w:rPr>
        <w:t>t</w:t>
      </w:r>
      <w:r w:rsidRPr="004C1542">
        <w:rPr>
          <w:rFonts w:asciiTheme="majorBidi" w:hAnsiTheme="majorBidi"/>
          <w:color w:val="auto"/>
          <w:sz w:val="22"/>
          <w:szCs w:val="22"/>
        </w:rPr>
        <w:t xml:space="preserve">o </w:t>
      </w:r>
      <w:r w:rsidR="00A72F5E">
        <w:rPr>
          <w:rFonts w:asciiTheme="majorBidi" w:hAnsiTheme="majorBidi"/>
          <w:color w:val="auto"/>
          <w:sz w:val="22"/>
          <w:szCs w:val="22"/>
        </w:rPr>
        <w:t>S</w:t>
      </w:r>
      <w:r w:rsidRPr="004C1542">
        <w:rPr>
          <w:rFonts w:asciiTheme="majorBidi" w:hAnsiTheme="majorBidi"/>
          <w:color w:val="auto"/>
          <w:sz w:val="22"/>
          <w:szCs w:val="22"/>
        </w:rPr>
        <w:t xml:space="preserve">equence </w:t>
      </w:r>
      <w:r w:rsidR="00A72F5E">
        <w:rPr>
          <w:rFonts w:asciiTheme="majorBidi" w:hAnsiTheme="majorBidi"/>
          <w:color w:val="auto"/>
          <w:sz w:val="22"/>
          <w:szCs w:val="22"/>
        </w:rPr>
        <w:t>L</w:t>
      </w:r>
      <w:r w:rsidRPr="004C1542">
        <w:rPr>
          <w:rFonts w:asciiTheme="majorBidi" w:hAnsiTheme="majorBidi"/>
          <w:color w:val="auto"/>
          <w:sz w:val="22"/>
          <w:szCs w:val="22"/>
        </w:rPr>
        <w:t xml:space="preserve">earning </w:t>
      </w:r>
    </w:p>
    <w:p w14:paraId="07C94F40" w14:textId="4277ECA7" w:rsidR="005F188D" w:rsidRDefault="00B141DF" w:rsidP="005B7606">
      <w:pPr>
        <w:pStyle w:val="BodyText"/>
        <w:spacing w:before="120" w:line="264" w:lineRule="auto"/>
        <w:ind w:left="115" w:right="1109" w:firstLine="288"/>
        <w:jc w:val="both"/>
      </w:pPr>
      <w:r>
        <w:t>Sequence to sequence learning</w:t>
      </w:r>
      <w:r w:rsidR="008004F7">
        <w:t xml:space="preserve"> </w:t>
      </w:r>
      <w:r w:rsidR="00F16B14">
        <w:t xml:space="preserve">aims to directly model the conditional probability </w:t>
      </w:r>
      <m:oMath>
        <m:r>
          <w:rPr>
            <w:rFonts w:ascii="Cambria Math" w:hAnsi="Cambria Math"/>
          </w:rPr>
          <m:t>p(y|x)</m:t>
        </m:r>
      </m:oMath>
      <w:r w:rsidR="00F16B14">
        <w:t xml:space="preserve"> of mapping an input sequenc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F16B14">
        <w:t xml:space="preserve"> , into an output sequenc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n</m:t>
            </m:r>
          </m:sub>
        </m:sSub>
      </m:oMath>
      <w:r w:rsidR="00F16B14">
        <w:t xml:space="preserve">. The encoder </w:t>
      </w:r>
      <w:r w:rsidR="003252F6">
        <w:t>calculates</w:t>
      </w:r>
      <w:r w:rsidR="00F16B14">
        <w:t xml:space="preserve"> a representation </w:t>
      </w:r>
      <w:r w:rsidR="00F16B14">
        <w:rPr>
          <w:i/>
          <w:iCs/>
        </w:rPr>
        <w:t>s</w:t>
      </w:r>
      <w:r w:rsidR="00F16B14">
        <w:t xml:space="preserve"> for each input sequence</w:t>
      </w:r>
      <w:r w:rsidR="00C330E4">
        <w:t>.</w:t>
      </w:r>
      <w:r w:rsidR="00F16B14">
        <w:t xml:space="preserve"> Base on that input representation, the decoder </w:t>
      </w:r>
      <w:r w:rsidR="003252F6">
        <w:t>create</w:t>
      </w:r>
      <w:r w:rsidR="00F16B14">
        <w:t xml:space="preserve"> output sequence, one unit at a time, and hence, decomposes the conditional probability as – </w:t>
      </w:r>
    </w:p>
    <w:p w14:paraId="1B4F95B4" w14:textId="43CC641A" w:rsidR="00F16B14" w:rsidRPr="00F16B14" w:rsidRDefault="00814900" w:rsidP="00F16B14">
      <w:pPr>
        <w:pStyle w:val="BodyText"/>
        <w:spacing w:before="120" w:line="264" w:lineRule="auto"/>
        <w:ind w:left="115" w:right="1109" w:firstLine="288"/>
        <w:jc w:val="center"/>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e>
          </m:func>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y</m:t>
                      </m:r>
                    </m:e>
                    <m:sub>
                      <m:r>
                        <w:rPr>
                          <w:rFonts w:ascii="Cambria Math" w:hAnsi="Cambria Math"/>
                        </w:rPr>
                        <m:t>j</m:t>
                      </m:r>
                    </m:sub>
                  </m:sSub>
                </m:e>
              </m:func>
            </m:e>
          </m:nary>
          <m:r>
            <w:rPr>
              <w:rFonts w:ascii="Cambria Math" w:hAnsi="Cambria Math"/>
            </w:rPr>
            <m:t>|y&lt;j , x , s)</m:t>
          </m:r>
        </m:oMath>
      </m:oMathPara>
    </w:p>
    <w:p w14:paraId="2CD66FE1" w14:textId="62204878" w:rsidR="00F16B14" w:rsidRPr="004C3541" w:rsidRDefault="00F16B14" w:rsidP="00A72ADF">
      <w:pPr>
        <w:pStyle w:val="BodyText"/>
        <w:spacing w:before="120" w:line="264" w:lineRule="auto"/>
        <w:ind w:right="1701"/>
        <w:jc w:val="center"/>
        <w:rPr>
          <w:i/>
          <w:color w:val="1F487C"/>
        </w:rPr>
      </w:pPr>
      <w:r>
        <w:rPr>
          <w:sz w:val="12"/>
          <w:szCs w:val="14"/>
        </w:rPr>
        <w:tab/>
      </w:r>
      <w:r>
        <w:rPr>
          <w:i/>
          <w:color w:val="1F487C"/>
        </w:rPr>
        <w:t xml:space="preserve">Equation </w:t>
      </w:r>
      <w:r w:rsidR="00A72ADF">
        <w:rPr>
          <w:i/>
          <w:color w:val="1F487C"/>
        </w:rPr>
        <w:t>14</w:t>
      </w:r>
      <w:r>
        <w:rPr>
          <w:i/>
          <w:color w:val="1F487C"/>
        </w:rPr>
        <w:t xml:space="preserve"> – Tanh(x) with g(x) as parameter</w:t>
      </w:r>
    </w:p>
    <w:p w14:paraId="535684A5" w14:textId="77777777" w:rsidR="00F16B14" w:rsidRPr="005F188D" w:rsidRDefault="00F16B14" w:rsidP="00DB3FE0">
      <w:pPr>
        <w:rPr>
          <w:sz w:val="12"/>
          <w:szCs w:val="14"/>
        </w:rPr>
      </w:pPr>
    </w:p>
    <w:p w14:paraId="626F702E" w14:textId="51708E60" w:rsidR="005F188D" w:rsidRPr="004C1542" w:rsidRDefault="008004F7" w:rsidP="004A7828">
      <w:pPr>
        <w:pStyle w:val="Heading3"/>
        <w:numPr>
          <w:ilvl w:val="2"/>
          <w:numId w:val="4"/>
        </w:numPr>
        <w:rPr>
          <w:rFonts w:asciiTheme="majorBidi" w:hAnsiTheme="majorBidi"/>
          <w:color w:val="auto"/>
          <w:sz w:val="22"/>
          <w:szCs w:val="22"/>
        </w:rPr>
      </w:pPr>
      <w:bookmarkStart w:id="25" w:name="_One-to-many_setting"/>
      <w:bookmarkEnd w:id="25"/>
      <w:r w:rsidRPr="004C1542">
        <w:rPr>
          <w:rFonts w:asciiTheme="majorBidi" w:hAnsiTheme="majorBidi"/>
          <w:color w:val="auto"/>
          <w:sz w:val="22"/>
          <w:szCs w:val="22"/>
        </w:rPr>
        <w:t>One</w:t>
      </w:r>
      <w:r w:rsidR="00A72F5E">
        <w:rPr>
          <w:rFonts w:asciiTheme="majorBidi" w:hAnsiTheme="majorBidi"/>
          <w:color w:val="auto"/>
          <w:sz w:val="22"/>
          <w:szCs w:val="22"/>
        </w:rPr>
        <w:t>-t</w:t>
      </w:r>
      <w:r w:rsidRPr="004C1542">
        <w:rPr>
          <w:rFonts w:asciiTheme="majorBidi" w:hAnsiTheme="majorBidi"/>
          <w:color w:val="auto"/>
          <w:sz w:val="22"/>
          <w:szCs w:val="22"/>
        </w:rPr>
        <w:t>o</w:t>
      </w:r>
      <w:r w:rsidR="00A72F5E">
        <w:rPr>
          <w:rFonts w:asciiTheme="majorBidi" w:hAnsiTheme="majorBidi"/>
          <w:color w:val="auto"/>
          <w:sz w:val="22"/>
          <w:szCs w:val="22"/>
        </w:rPr>
        <w:t>-M</w:t>
      </w:r>
      <w:r w:rsidRPr="004C1542">
        <w:rPr>
          <w:rFonts w:asciiTheme="majorBidi" w:hAnsiTheme="majorBidi"/>
          <w:color w:val="auto"/>
          <w:sz w:val="22"/>
          <w:szCs w:val="22"/>
        </w:rPr>
        <w:t>any setting</w:t>
      </w:r>
    </w:p>
    <w:p w14:paraId="502D3505" w14:textId="75E7F008" w:rsidR="000D4182" w:rsidRDefault="008004F7" w:rsidP="005B7606">
      <w:pPr>
        <w:pStyle w:val="BodyText"/>
        <w:spacing w:before="120" w:line="264" w:lineRule="auto"/>
        <w:ind w:left="115" w:right="1109" w:firstLine="288"/>
        <w:jc w:val="both"/>
      </w:pPr>
      <w:r>
        <w:t xml:space="preserve"> </w:t>
      </w:r>
      <w:r w:rsidR="000A0771">
        <w:t xml:space="preserve">This scheme </w:t>
      </w:r>
      <w:r w:rsidR="003252F6">
        <w:t>consists</w:t>
      </w:r>
      <w:r w:rsidR="00F73ED3">
        <w:t xml:space="preserve"> one decoder and multiple decoders for tasks in which the encoder can be shared. The input </w:t>
      </w:r>
      <w:r w:rsidR="003252F6">
        <w:t>for</w:t>
      </w:r>
      <w:r w:rsidR="00F73ED3">
        <w:t xml:space="preserve"> each task is a sequence of English words. A separate decoder is used to generate each sequence of output units which can be either a sequence of tags for constituency parsing, for machine translation, and for autoencoders</w:t>
      </w:r>
      <w:r w:rsidR="00C330E4">
        <w:t>.</w:t>
      </w:r>
    </w:p>
    <w:p w14:paraId="0451F316" w14:textId="4347483E" w:rsidR="00E86C10" w:rsidRPr="00E86C10" w:rsidRDefault="00AC2E80" w:rsidP="00E86C10">
      <w:pPr>
        <w:pStyle w:val="BodyText"/>
        <w:spacing w:before="120" w:line="264" w:lineRule="auto"/>
        <w:ind w:left="115" w:right="1109" w:firstLine="288"/>
        <w:jc w:val="both"/>
        <w:rPr>
          <w:sz w:val="12"/>
          <w:szCs w:val="12"/>
        </w:rPr>
      </w:pPr>
      <w:r>
        <w:rPr>
          <w:noProof/>
          <w:lang w:bidi="he-IL"/>
        </w:rPr>
        <w:drawing>
          <wp:anchor distT="0" distB="0" distL="114300" distR="114300" simplePos="0" relativeHeight="251660288" behindDoc="1" locked="0" layoutInCell="1" allowOverlap="1" wp14:anchorId="63DFA2B2" wp14:editId="4FC854FD">
            <wp:simplePos x="0" y="0"/>
            <wp:positionH relativeFrom="column">
              <wp:posOffset>1642794</wp:posOffset>
            </wp:positionH>
            <wp:positionV relativeFrom="paragraph">
              <wp:posOffset>85725</wp:posOffset>
            </wp:positionV>
            <wp:extent cx="2622550" cy="1005840"/>
            <wp:effectExtent l="19050" t="19050" r="6350" b="3810"/>
            <wp:wrapTight wrapText="bothSides">
              <wp:wrapPolygon edited="0">
                <wp:start x="-157" y="-409"/>
                <wp:lineTo x="-157" y="21682"/>
                <wp:lineTo x="21652" y="21682"/>
                <wp:lineTo x="21652" y="-409"/>
                <wp:lineTo x="-157" y="-409"/>
              </wp:wrapPolygon>
            </wp:wrapTight>
            <wp:docPr id="12" name="תמונה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l="3562" t="15217" r="7870"/>
                    <a:stretch/>
                  </pic:blipFill>
                  <pic:spPr bwMode="auto">
                    <a:xfrm>
                      <a:off x="0" y="0"/>
                      <a:ext cx="2622550" cy="100584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360F19" w14:textId="58C972D5" w:rsidR="005F188D" w:rsidRDefault="00F73ED3" w:rsidP="008004F7">
      <w:pPr>
        <w:pStyle w:val="BodyText"/>
        <w:spacing w:before="120" w:line="264" w:lineRule="auto"/>
        <w:ind w:left="115" w:right="1109" w:firstLine="288"/>
        <w:jc w:val="both"/>
      </w:pPr>
      <w:r>
        <w:t xml:space="preserve"> </w:t>
      </w:r>
    </w:p>
    <w:p w14:paraId="73BEB597" w14:textId="14DCC96F" w:rsidR="00DB3FE0" w:rsidRDefault="00DB3FE0" w:rsidP="00FB7212">
      <w:pPr>
        <w:ind w:firstLine="720"/>
        <w:jc w:val="both"/>
        <w:rPr>
          <w:sz w:val="12"/>
          <w:szCs w:val="14"/>
        </w:rPr>
      </w:pPr>
    </w:p>
    <w:p w14:paraId="4B3CA15B" w14:textId="4A5302B9" w:rsidR="00FB7212" w:rsidRDefault="00FB7212" w:rsidP="00FB7212">
      <w:pPr>
        <w:ind w:firstLine="720"/>
        <w:jc w:val="both"/>
        <w:rPr>
          <w:sz w:val="12"/>
          <w:szCs w:val="14"/>
        </w:rPr>
      </w:pPr>
    </w:p>
    <w:p w14:paraId="59AD46A4" w14:textId="6DECAF3F" w:rsidR="00FB7212" w:rsidRDefault="00FB7212" w:rsidP="00FB7212">
      <w:pPr>
        <w:ind w:firstLine="720"/>
        <w:jc w:val="both"/>
        <w:rPr>
          <w:sz w:val="12"/>
          <w:szCs w:val="14"/>
        </w:rPr>
      </w:pPr>
    </w:p>
    <w:p w14:paraId="15FF2526" w14:textId="7840E32A" w:rsidR="00FB7212" w:rsidRDefault="00FB7212" w:rsidP="00FB7212">
      <w:pPr>
        <w:ind w:firstLine="720"/>
        <w:jc w:val="both"/>
        <w:rPr>
          <w:sz w:val="12"/>
          <w:szCs w:val="14"/>
        </w:rPr>
      </w:pPr>
    </w:p>
    <w:p w14:paraId="6C57C395" w14:textId="7DF718BF" w:rsidR="00FB7212" w:rsidRDefault="00FB7212" w:rsidP="00FB7212">
      <w:pPr>
        <w:ind w:firstLine="720"/>
        <w:jc w:val="both"/>
        <w:rPr>
          <w:sz w:val="12"/>
          <w:szCs w:val="14"/>
        </w:rPr>
      </w:pPr>
    </w:p>
    <w:p w14:paraId="0B7D4DB4" w14:textId="611A9EAC" w:rsidR="00FB7212" w:rsidRDefault="00FB7212" w:rsidP="00FB7212">
      <w:pPr>
        <w:ind w:firstLine="720"/>
        <w:jc w:val="both"/>
        <w:rPr>
          <w:sz w:val="12"/>
          <w:szCs w:val="14"/>
        </w:rPr>
      </w:pPr>
    </w:p>
    <w:p w14:paraId="3266476C" w14:textId="18CECCF5" w:rsidR="00FB7212" w:rsidRDefault="00FB7212" w:rsidP="00AC2E80">
      <w:pPr>
        <w:jc w:val="both"/>
        <w:rPr>
          <w:sz w:val="12"/>
          <w:szCs w:val="14"/>
        </w:rPr>
      </w:pPr>
    </w:p>
    <w:p w14:paraId="351A12CF" w14:textId="6F97D20A" w:rsidR="00FB7212" w:rsidRPr="00F04965" w:rsidRDefault="00FB7212" w:rsidP="004A7828">
      <w:pPr>
        <w:spacing w:before="120" w:line="264" w:lineRule="auto"/>
        <w:ind w:left="-851"/>
        <w:jc w:val="center"/>
        <w:rPr>
          <w:i/>
          <w:color w:val="1F487C"/>
          <w:sz w:val="6"/>
          <w:szCs w:val="6"/>
        </w:rPr>
      </w:pPr>
      <w:r>
        <w:rPr>
          <w:i/>
          <w:color w:val="1F487C"/>
        </w:rPr>
        <w:t xml:space="preserve">Figure </w:t>
      </w:r>
      <w:r w:rsidR="004A7828">
        <w:rPr>
          <w:i/>
          <w:color w:val="1F487C"/>
        </w:rPr>
        <w:t>14</w:t>
      </w:r>
      <w:r>
        <w:rPr>
          <w:i/>
          <w:color w:val="1F487C"/>
        </w:rPr>
        <w:t xml:space="preserve"> – One-</w:t>
      </w:r>
      <w:r w:rsidR="00A72F5E">
        <w:rPr>
          <w:i/>
          <w:color w:val="1F487C"/>
        </w:rPr>
        <w:t>t</w:t>
      </w:r>
      <w:r>
        <w:rPr>
          <w:i/>
          <w:color w:val="1F487C"/>
        </w:rPr>
        <w:t>o-</w:t>
      </w:r>
      <w:r w:rsidR="00A72F5E">
        <w:rPr>
          <w:i/>
          <w:color w:val="1F487C"/>
        </w:rPr>
        <w:t>M</w:t>
      </w:r>
      <w:r>
        <w:rPr>
          <w:i/>
          <w:color w:val="1F487C"/>
        </w:rPr>
        <w:t xml:space="preserve">any </w:t>
      </w:r>
      <w:r w:rsidR="00AC2E80">
        <w:rPr>
          <w:i/>
          <w:color w:val="1F487C"/>
        </w:rPr>
        <w:t>setting:</w:t>
      </w:r>
      <w:r>
        <w:rPr>
          <w:i/>
          <w:color w:val="1F487C"/>
        </w:rPr>
        <w:t xml:space="preserve"> one </w:t>
      </w:r>
      <w:r w:rsidR="00AC2E80">
        <w:rPr>
          <w:i/>
          <w:color w:val="1F487C"/>
        </w:rPr>
        <w:t>encoder,</w:t>
      </w:r>
      <w:r>
        <w:rPr>
          <w:i/>
          <w:color w:val="1F487C"/>
        </w:rPr>
        <w:t xml:space="preserve"> multiple decoders</w:t>
      </w:r>
      <w:r w:rsidR="00E74B16">
        <w:rPr>
          <w:i/>
          <w:color w:val="1F487C"/>
        </w:rPr>
        <w:t>. This scheme is useful for multi</w:t>
      </w:r>
      <w:r w:rsidR="00E74B16">
        <w:rPr>
          <w:i/>
          <w:color w:val="1F487C"/>
        </w:rPr>
        <w:br/>
        <w:t>target translation, or between different tasks</w:t>
      </w:r>
      <w:r w:rsidR="00F04965">
        <w:rPr>
          <w:i/>
          <w:color w:val="1F487C"/>
        </w:rPr>
        <w:br/>
      </w:r>
    </w:p>
    <w:p w14:paraId="44505568" w14:textId="77777777" w:rsidR="00FB7212" w:rsidRDefault="00814900" w:rsidP="00FB7212">
      <w:pPr>
        <w:tabs>
          <w:tab w:val="left" w:pos="2359"/>
        </w:tabs>
        <w:ind w:right="720"/>
        <w:jc w:val="center"/>
        <w:rPr>
          <w:sz w:val="20"/>
        </w:rPr>
      </w:pPr>
      <w:hyperlink r:id="rId40" w:history="1">
        <w:r w:rsidR="00FB7212">
          <w:rPr>
            <w:rStyle w:val="Hyperlink"/>
          </w:rPr>
          <w:t>https://arxiv.org/pdf/1511.06114.pdf</w:t>
        </w:r>
      </w:hyperlink>
    </w:p>
    <w:p w14:paraId="49617496" w14:textId="451B6BE3" w:rsidR="00FB7212" w:rsidRPr="005F188D" w:rsidRDefault="00FB7212" w:rsidP="00FB7212">
      <w:pPr>
        <w:ind w:firstLine="720"/>
        <w:jc w:val="both"/>
        <w:rPr>
          <w:sz w:val="12"/>
          <w:szCs w:val="14"/>
        </w:rPr>
      </w:pPr>
    </w:p>
    <w:p w14:paraId="5B9F3DA2" w14:textId="75E8F306" w:rsidR="005F188D" w:rsidRPr="004C1542" w:rsidRDefault="000A0771" w:rsidP="004A7828">
      <w:pPr>
        <w:pStyle w:val="Heading3"/>
        <w:numPr>
          <w:ilvl w:val="2"/>
          <w:numId w:val="4"/>
        </w:numPr>
        <w:rPr>
          <w:rFonts w:asciiTheme="majorBidi" w:hAnsiTheme="majorBidi"/>
          <w:color w:val="auto"/>
          <w:sz w:val="22"/>
          <w:szCs w:val="22"/>
        </w:rPr>
      </w:pPr>
      <w:bookmarkStart w:id="26" w:name="_Many-to-one_setting"/>
      <w:bookmarkEnd w:id="26"/>
      <w:r w:rsidRPr="004C1542">
        <w:rPr>
          <w:rFonts w:asciiTheme="majorBidi" w:hAnsiTheme="majorBidi"/>
          <w:color w:val="auto"/>
          <w:sz w:val="22"/>
          <w:szCs w:val="22"/>
        </w:rPr>
        <w:t>Many-</w:t>
      </w:r>
      <w:r w:rsidR="00A72F5E">
        <w:rPr>
          <w:rFonts w:asciiTheme="majorBidi" w:hAnsiTheme="majorBidi"/>
          <w:color w:val="auto"/>
          <w:sz w:val="22"/>
          <w:szCs w:val="22"/>
        </w:rPr>
        <w:t>t</w:t>
      </w:r>
      <w:r w:rsidRPr="004C1542">
        <w:rPr>
          <w:rFonts w:asciiTheme="majorBidi" w:hAnsiTheme="majorBidi"/>
          <w:color w:val="auto"/>
          <w:sz w:val="22"/>
          <w:szCs w:val="22"/>
        </w:rPr>
        <w:t>o-</w:t>
      </w:r>
      <w:r w:rsidR="00A72F5E">
        <w:rPr>
          <w:rFonts w:asciiTheme="majorBidi" w:hAnsiTheme="majorBidi"/>
          <w:color w:val="auto"/>
          <w:sz w:val="22"/>
          <w:szCs w:val="22"/>
        </w:rPr>
        <w:t>O</w:t>
      </w:r>
      <w:r w:rsidRPr="004C1542">
        <w:rPr>
          <w:rFonts w:asciiTheme="majorBidi" w:hAnsiTheme="majorBidi"/>
          <w:color w:val="auto"/>
          <w:sz w:val="22"/>
          <w:szCs w:val="22"/>
        </w:rPr>
        <w:t>ne setting</w:t>
      </w:r>
    </w:p>
    <w:p w14:paraId="76496248" w14:textId="3BCD1F08" w:rsidR="00DB3FE0" w:rsidRDefault="000A0771" w:rsidP="005B7606">
      <w:pPr>
        <w:pStyle w:val="BodyText"/>
        <w:spacing w:before="120" w:line="264" w:lineRule="auto"/>
        <w:ind w:left="115" w:right="1109" w:firstLine="288"/>
        <w:jc w:val="both"/>
      </w:pPr>
      <w:r>
        <w:t xml:space="preserve">This scheme </w:t>
      </w:r>
      <w:r w:rsidR="00FB7212">
        <w:t xml:space="preserve">is the opposite of the </w:t>
      </w:r>
      <w:r w:rsidR="00A72F5E">
        <w:rPr>
          <w:i/>
          <w:iCs/>
        </w:rPr>
        <w:t>O</w:t>
      </w:r>
      <w:r w:rsidR="00FB7212">
        <w:rPr>
          <w:i/>
          <w:iCs/>
        </w:rPr>
        <w:t>ne-</w:t>
      </w:r>
      <w:r w:rsidR="00A72F5E">
        <w:rPr>
          <w:i/>
          <w:iCs/>
        </w:rPr>
        <w:t>t</w:t>
      </w:r>
      <w:r w:rsidR="00FB7212">
        <w:rPr>
          <w:i/>
          <w:iCs/>
        </w:rPr>
        <w:t>o-</w:t>
      </w:r>
      <w:r w:rsidR="00A72F5E">
        <w:rPr>
          <w:i/>
          <w:iCs/>
        </w:rPr>
        <w:t>M</w:t>
      </w:r>
      <w:r w:rsidR="00FB7212">
        <w:rPr>
          <w:i/>
          <w:iCs/>
        </w:rPr>
        <w:t>any</w:t>
      </w:r>
      <w:r w:rsidR="00FB7212">
        <w:t xml:space="preserve"> setting. It consists multiple encoders and one decoder. </w:t>
      </w:r>
      <w:r w:rsidR="003252F6">
        <w:rPr>
          <w:i/>
          <w:iCs/>
        </w:rPr>
        <w:t>Many-to-One</w:t>
      </w:r>
      <w:r w:rsidR="00FB7212">
        <w:t xml:space="preserve"> is useful for tasks which only the decoder can be shared, for example, when our tasks include machine translation and image caption generation. In addition, from a machine translation perspective, this setting can benefit from a large amount of monolingual data on the target side, which is a standard practice in machine translation system</w:t>
      </w:r>
      <w:r w:rsidR="00C330E4">
        <w:t>.</w:t>
      </w:r>
    </w:p>
    <w:p w14:paraId="25C7D35B" w14:textId="0B0D9FF2" w:rsidR="00FB7212" w:rsidRDefault="00FB7212" w:rsidP="005F188D">
      <w:pPr>
        <w:pStyle w:val="BodyText"/>
        <w:spacing w:before="120" w:line="264" w:lineRule="auto"/>
        <w:ind w:left="115" w:right="1109" w:firstLine="288"/>
        <w:jc w:val="both"/>
      </w:pPr>
      <w:r>
        <w:rPr>
          <w:noProof/>
          <w:lang w:bidi="he-IL"/>
        </w:rPr>
        <w:lastRenderedPageBreak/>
        <w:drawing>
          <wp:anchor distT="0" distB="0" distL="114300" distR="114300" simplePos="0" relativeHeight="251643904" behindDoc="1" locked="0" layoutInCell="1" allowOverlap="1" wp14:anchorId="1577297D" wp14:editId="53716100">
            <wp:simplePos x="0" y="0"/>
            <wp:positionH relativeFrom="column">
              <wp:posOffset>1558925</wp:posOffset>
            </wp:positionH>
            <wp:positionV relativeFrom="paragraph">
              <wp:posOffset>-3175</wp:posOffset>
            </wp:positionV>
            <wp:extent cx="2798445" cy="688975"/>
            <wp:effectExtent l="19050" t="19050" r="1905" b="0"/>
            <wp:wrapTight wrapText="bothSides">
              <wp:wrapPolygon edited="0">
                <wp:start x="-147" y="-597"/>
                <wp:lineTo x="-147" y="21500"/>
                <wp:lineTo x="21615" y="21500"/>
                <wp:lineTo x="21615" y="-597"/>
                <wp:lineTo x="-147" y="-597"/>
              </wp:wrapPolygon>
            </wp:wrapTight>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798445" cy="68897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24732A7B" w14:textId="20107E29" w:rsidR="00FB7212" w:rsidRDefault="00067BE6" w:rsidP="00AC2E80">
      <w:pPr>
        <w:pStyle w:val="BodyText"/>
        <w:spacing w:before="120" w:line="264" w:lineRule="auto"/>
        <w:ind w:right="1109"/>
        <w:jc w:val="both"/>
      </w:pPr>
      <w:r>
        <w:br/>
      </w:r>
      <w:r>
        <w:br/>
      </w:r>
    </w:p>
    <w:p w14:paraId="12F0E80C" w14:textId="21A5686D" w:rsidR="00FB7212" w:rsidRPr="00F04965" w:rsidRDefault="00FB7212" w:rsidP="004A7828">
      <w:pPr>
        <w:spacing w:before="120" w:line="264" w:lineRule="auto"/>
        <w:ind w:left="-851"/>
        <w:jc w:val="center"/>
        <w:rPr>
          <w:i/>
          <w:color w:val="1F487C"/>
          <w:sz w:val="6"/>
          <w:szCs w:val="6"/>
        </w:rPr>
      </w:pPr>
      <w:r>
        <w:rPr>
          <w:i/>
          <w:color w:val="1F487C"/>
        </w:rPr>
        <w:t xml:space="preserve">Figure </w:t>
      </w:r>
      <w:r w:rsidR="004A7828">
        <w:rPr>
          <w:i/>
          <w:color w:val="1F487C"/>
        </w:rPr>
        <w:t>15</w:t>
      </w:r>
      <w:r>
        <w:rPr>
          <w:i/>
          <w:color w:val="1F487C"/>
        </w:rPr>
        <w:t xml:space="preserve"> – Many-</w:t>
      </w:r>
      <w:r w:rsidR="00A72F5E">
        <w:rPr>
          <w:i/>
          <w:color w:val="1F487C"/>
        </w:rPr>
        <w:t>t</w:t>
      </w:r>
      <w:r>
        <w:rPr>
          <w:i/>
          <w:color w:val="1F487C"/>
        </w:rPr>
        <w:t>o-</w:t>
      </w:r>
      <w:r w:rsidR="00A72F5E">
        <w:rPr>
          <w:i/>
          <w:color w:val="1F487C"/>
        </w:rPr>
        <w:t>O</w:t>
      </w:r>
      <w:r>
        <w:rPr>
          <w:i/>
          <w:color w:val="1F487C"/>
        </w:rPr>
        <w:t xml:space="preserve">ne </w:t>
      </w:r>
      <w:r w:rsidR="00AC2E80">
        <w:rPr>
          <w:i/>
          <w:color w:val="1F487C"/>
        </w:rPr>
        <w:t>setting:</w:t>
      </w:r>
      <w:r>
        <w:rPr>
          <w:i/>
          <w:color w:val="1F487C"/>
        </w:rPr>
        <w:t xml:space="preserve"> multiple </w:t>
      </w:r>
      <w:r w:rsidR="00AC2E80">
        <w:rPr>
          <w:i/>
          <w:color w:val="1F487C"/>
        </w:rPr>
        <w:t>encoders,</w:t>
      </w:r>
      <w:r>
        <w:rPr>
          <w:i/>
          <w:color w:val="1F487C"/>
        </w:rPr>
        <w:t xml:space="preserve"> one decoder. This scheme is handy </w:t>
      </w:r>
      <w:r w:rsidR="00E74B16">
        <w:rPr>
          <w:i/>
          <w:color w:val="1F487C"/>
        </w:rPr>
        <w:t xml:space="preserve">for tasks </w:t>
      </w:r>
      <w:r w:rsidR="00E74B16">
        <w:rPr>
          <w:i/>
          <w:color w:val="1F487C"/>
        </w:rPr>
        <w:br/>
        <w:t>in which only the decoder can be shared</w:t>
      </w:r>
      <w:r w:rsidR="00F04965">
        <w:rPr>
          <w:i/>
          <w:color w:val="1F487C"/>
        </w:rPr>
        <w:br/>
      </w:r>
    </w:p>
    <w:p w14:paraId="5DFA43CB" w14:textId="4E52B447" w:rsidR="00FB7212" w:rsidRPr="00AC2E80" w:rsidRDefault="00814900" w:rsidP="00AC2E80">
      <w:pPr>
        <w:tabs>
          <w:tab w:val="left" w:pos="2359"/>
        </w:tabs>
        <w:ind w:right="720"/>
        <w:jc w:val="center"/>
        <w:rPr>
          <w:sz w:val="12"/>
          <w:szCs w:val="12"/>
        </w:rPr>
      </w:pPr>
      <w:hyperlink r:id="rId42" w:history="1">
        <w:r w:rsidR="00FB7212">
          <w:rPr>
            <w:rStyle w:val="Hyperlink"/>
          </w:rPr>
          <w:t>https://arxiv.org/pdf/1511.06114.pdf</w:t>
        </w:r>
      </w:hyperlink>
      <w:r w:rsidR="00AC2E80">
        <w:rPr>
          <w:rStyle w:val="Hyperlink"/>
        </w:rPr>
        <w:br/>
      </w:r>
    </w:p>
    <w:p w14:paraId="63A68E53" w14:textId="012CEDA7" w:rsidR="005F188D" w:rsidRPr="004C1542" w:rsidRDefault="000A0771" w:rsidP="004A7828">
      <w:pPr>
        <w:pStyle w:val="Heading3"/>
        <w:numPr>
          <w:ilvl w:val="2"/>
          <w:numId w:val="4"/>
        </w:numPr>
        <w:rPr>
          <w:rFonts w:asciiTheme="majorBidi" w:hAnsiTheme="majorBidi"/>
          <w:color w:val="auto"/>
          <w:sz w:val="22"/>
          <w:szCs w:val="22"/>
        </w:rPr>
      </w:pPr>
      <w:bookmarkStart w:id="27" w:name="_Many-to-many_setting"/>
      <w:bookmarkEnd w:id="27"/>
      <w:r w:rsidRPr="004C1542">
        <w:rPr>
          <w:rFonts w:asciiTheme="majorBidi" w:hAnsiTheme="majorBidi"/>
          <w:color w:val="auto"/>
          <w:sz w:val="22"/>
          <w:szCs w:val="22"/>
        </w:rPr>
        <w:t>Many-</w:t>
      </w:r>
      <w:r w:rsidR="00A72F5E">
        <w:rPr>
          <w:rFonts w:asciiTheme="majorBidi" w:hAnsiTheme="majorBidi"/>
          <w:color w:val="auto"/>
          <w:sz w:val="22"/>
          <w:szCs w:val="22"/>
        </w:rPr>
        <w:t>t</w:t>
      </w:r>
      <w:r w:rsidRPr="004C1542">
        <w:rPr>
          <w:rFonts w:asciiTheme="majorBidi" w:hAnsiTheme="majorBidi"/>
          <w:color w:val="auto"/>
          <w:sz w:val="22"/>
          <w:szCs w:val="22"/>
        </w:rPr>
        <w:t>o-</w:t>
      </w:r>
      <w:r w:rsidR="00A72F5E">
        <w:rPr>
          <w:rFonts w:asciiTheme="majorBidi" w:hAnsiTheme="majorBidi"/>
          <w:color w:val="auto"/>
          <w:sz w:val="22"/>
          <w:szCs w:val="22"/>
        </w:rPr>
        <w:t>M</w:t>
      </w:r>
      <w:r w:rsidRPr="004C1542">
        <w:rPr>
          <w:rFonts w:asciiTheme="majorBidi" w:hAnsiTheme="majorBidi"/>
          <w:color w:val="auto"/>
          <w:sz w:val="22"/>
          <w:szCs w:val="22"/>
        </w:rPr>
        <w:t>any setting</w:t>
      </w:r>
    </w:p>
    <w:p w14:paraId="07AEF31A" w14:textId="38ABC38A" w:rsidR="005F188D" w:rsidRDefault="000A0771" w:rsidP="005B7606">
      <w:pPr>
        <w:pStyle w:val="BodyText"/>
        <w:spacing w:before="120" w:line="264" w:lineRule="auto"/>
        <w:ind w:left="115" w:right="1109" w:firstLine="288"/>
        <w:jc w:val="both"/>
      </w:pPr>
      <w:r>
        <w:t xml:space="preserve">This </w:t>
      </w:r>
      <w:r w:rsidR="00E74B16">
        <w:t>scheme is the most general. It consists multiple encoders and multiple decoders. We consider this scheme in a limited context of machine translation to utilize the large monolingual corpora in both the source and the target languages</w:t>
      </w:r>
      <w:r w:rsidR="00D03988">
        <w:t xml:space="preserve"> </w:t>
      </w:r>
      <w:r w:rsidR="00D03988">
        <w:fldChar w:fldCharType="begin"/>
      </w:r>
      <w:r w:rsidR="00D03988">
        <w:instrText xml:space="preserve"> ADDIN EN.CITE &lt;EndNote&gt;&lt;Cite&gt;&lt;Author&gt;Luong&lt;/Author&gt;&lt;Year&gt;2015&lt;/Year&gt;&lt;RecNum&gt;2&lt;/RecNum&gt;&lt;DisplayText&gt;[9]&lt;/DisplayText&gt;&lt;record&gt;&lt;rec-number&gt;2&lt;/rec-number&gt;&lt;foreign-keys&gt;&lt;key app="EN" db-id="ppsse0awe0vsz2e0at8xtwr2tw92ex0xwera" timestamp="1557168074"&gt;2&lt;/key&gt;&lt;/foreign-keys&gt;&lt;ref-type name="Journal Article"&gt;17&lt;/ref-type&gt;&lt;contributors&gt;&lt;authors&gt;&lt;author&gt;Luong, Minh-Thang&lt;/author&gt;&lt;author&gt;Le, Quoc V&lt;/author&gt;&lt;author&gt;Sutskever, Ilya&lt;/author&gt;&lt;author&gt;Vinyals, Oriol&lt;/author&gt;&lt;author&gt;Kaiser, Lukasz&lt;/author&gt;&lt;/authors&gt;&lt;/contributors&gt;&lt;titles&gt;&lt;title&gt;Multi-task sequence to sequence learning&lt;/title&gt;&lt;secondary-title&gt;arXiv preprint arXiv:1511.06114&lt;/secondary-title&gt;&lt;/titles&gt;&lt;periodical&gt;&lt;full-title&gt;arXiv preprint arXiv:1511.06114&lt;/full-title&gt;&lt;/periodical&gt;&lt;dates&gt;&lt;year&gt;2015&lt;/year&gt;&lt;/dates&gt;&lt;urls&gt;&lt;/urls&gt;&lt;/record&gt;&lt;/Cite&gt;&lt;/EndNote&gt;</w:instrText>
      </w:r>
      <w:r w:rsidR="00D03988">
        <w:fldChar w:fldCharType="separate"/>
      </w:r>
      <w:r w:rsidR="00D03988">
        <w:rPr>
          <w:noProof/>
        </w:rPr>
        <w:t>[</w:t>
      </w:r>
      <w:hyperlink w:anchor="_ENREF_9" w:tooltip="Luong, 2015 #2" w:history="1">
        <w:r w:rsidR="00D03988">
          <w:rPr>
            <w:noProof/>
          </w:rPr>
          <w:t>9</w:t>
        </w:r>
      </w:hyperlink>
      <w:r w:rsidR="00D03988">
        <w:rPr>
          <w:noProof/>
        </w:rPr>
        <w:t>]</w:t>
      </w:r>
      <w:r w:rsidR="00D03988">
        <w:fldChar w:fldCharType="end"/>
      </w:r>
      <w:r w:rsidR="00C330E4">
        <w:t>.</w:t>
      </w:r>
    </w:p>
    <w:p w14:paraId="611496B2" w14:textId="379B9F96" w:rsidR="00E74B16" w:rsidRDefault="00E74B16" w:rsidP="005F188D">
      <w:pPr>
        <w:pStyle w:val="BodyText"/>
        <w:spacing w:before="120" w:line="264" w:lineRule="auto"/>
        <w:ind w:left="115" w:right="1109" w:firstLine="288"/>
        <w:jc w:val="both"/>
      </w:pPr>
      <w:r>
        <w:rPr>
          <w:noProof/>
          <w:lang w:bidi="he-IL"/>
        </w:rPr>
        <w:drawing>
          <wp:anchor distT="0" distB="0" distL="114300" distR="114300" simplePos="0" relativeHeight="251624448" behindDoc="1" locked="0" layoutInCell="1" allowOverlap="1" wp14:anchorId="15755453" wp14:editId="3FA316D7">
            <wp:simplePos x="0" y="0"/>
            <wp:positionH relativeFrom="column">
              <wp:posOffset>1416685</wp:posOffset>
            </wp:positionH>
            <wp:positionV relativeFrom="paragraph">
              <wp:posOffset>89535</wp:posOffset>
            </wp:positionV>
            <wp:extent cx="3084830" cy="723265"/>
            <wp:effectExtent l="19050" t="19050" r="1270" b="635"/>
            <wp:wrapTight wrapText="bothSides">
              <wp:wrapPolygon edited="0">
                <wp:start x="-133" y="-569"/>
                <wp:lineTo x="-133" y="21619"/>
                <wp:lineTo x="21609" y="21619"/>
                <wp:lineTo x="21609" y="-569"/>
                <wp:lineTo x="-133" y="-569"/>
              </wp:wrapPolygon>
            </wp:wrapTight>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084830" cy="72326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2C16BCBC" w14:textId="5CA4DB62" w:rsidR="00E74B16" w:rsidRDefault="00E74B16" w:rsidP="005F188D">
      <w:pPr>
        <w:pStyle w:val="BodyText"/>
        <w:spacing w:before="120" w:line="264" w:lineRule="auto"/>
        <w:ind w:left="115" w:right="1109" w:firstLine="288"/>
        <w:jc w:val="both"/>
      </w:pPr>
    </w:p>
    <w:p w14:paraId="3974A68B" w14:textId="141010AE" w:rsidR="00E74B16" w:rsidRDefault="00E74B16" w:rsidP="005F188D">
      <w:pPr>
        <w:pStyle w:val="BodyText"/>
        <w:spacing w:before="120" w:line="264" w:lineRule="auto"/>
        <w:ind w:left="115" w:right="1109" w:firstLine="288"/>
        <w:jc w:val="both"/>
      </w:pPr>
    </w:p>
    <w:p w14:paraId="00875A79" w14:textId="45670D0A" w:rsidR="005F188D" w:rsidRDefault="005F188D" w:rsidP="000A0771">
      <w:pPr>
        <w:pStyle w:val="NoSpacing"/>
        <w:rPr>
          <w:sz w:val="12"/>
          <w:szCs w:val="12"/>
        </w:rPr>
      </w:pPr>
    </w:p>
    <w:p w14:paraId="51C04FB1" w14:textId="1C57244E" w:rsidR="00E74B16" w:rsidRPr="00F04965" w:rsidRDefault="00E74B16" w:rsidP="004A7828">
      <w:pPr>
        <w:spacing w:before="120" w:line="264" w:lineRule="auto"/>
        <w:ind w:left="-851"/>
        <w:jc w:val="center"/>
        <w:rPr>
          <w:i/>
          <w:color w:val="1F487C"/>
          <w:sz w:val="6"/>
          <w:szCs w:val="6"/>
        </w:rPr>
      </w:pPr>
      <w:r>
        <w:rPr>
          <w:i/>
          <w:color w:val="1F487C"/>
        </w:rPr>
        <w:t xml:space="preserve">Figure </w:t>
      </w:r>
      <w:r w:rsidR="004A7828">
        <w:rPr>
          <w:i/>
          <w:color w:val="1F487C"/>
        </w:rPr>
        <w:t>16</w:t>
      </w:r>
      <w:r>
        <w:rPr>
          <w:i/>
          <w:color w:val="1F487C"/>
        </w:rPr>
        <w:t xml:space="preserve"> – Many-</w:t>
      </w:r>
      <w:r w:rsidR="00A72F5E">
        <w:rPr>
          <w:i/>
          <w:color w:val="1F487C"/>
        </w:rPr>
        <w:t>t</w:t>
      </w:r>
      <w:r>
        <w:rPr>
          <w:i/>
          <w:color w:val="1F487C"/>
        </w:rPr>
        <w:t>o-</w:t>
      </w:r>
      <w:r w:rsidR="00A72F5E">
        <w:rPr>
          <w:i/>
          <w:color w:val="1F487C"/>
        </w:rPr>
        <w:t>M</w:t>
      </w:r>
      <w:r>
        <w:rPr>
          <w:i/>
          <w:color w:val="1F487C"/>
        </w:rPr>
        <w:t xml:space="preserve">any </w:t>
      </w:r>
      <w:r w:rsidR="00A72ADF">
        <w:rPr>
          <w:i/>
          <w:color w:val="1F487C"/>
        </w:rPr>
        <w:t>setting:</w:t>
      </w:r>
      <w:r>
        <w:rPr>
          <w:i/>
          <w:color w:val="1F487C"/>
        </w:rPr>
        <w:t xml:space="preserve"> multiple </w:t>
      </w:r>
      <w:r w:rsidR="00A72ADF">
        <w:rPr>
          <w:i/>
          <w:color w:val="1F487C"/>
        </w:rPr>
        <w:t>encoders,</w:t>
      </w:r>
      <w:r>
        <w:rPr>
          <w:i/>
          <w:color w:val="1F487C"/>
        </w:rPr>
        <w:t xml:space="preserve"> multiple decoders. This scheme consists </w:t>
      </w:r>
      <w:r>
        <w:rPr>
          <w:i/>
          <w:color w:val="1F487C"/>
        </w:rPr>
        <w:br/>
        <w:t>single translation task and two unsupervised autoencoder tasks</w:t>
      </w:r>
      <w:r w:rsidR="00F04965">
        <w:rPr>
          <w:i/>
          <w:color w:val="1F487C"/>
        </w:rPr>
        <w:br/>
      </w:r>
    </w:p>
    <w:p w14:paraId="59BE29B1" w14:textId="77777777" w:rsidR="00E74B16" w:rsidRDefault="00814900" w:rsidP="00E74B16">
      <w:pPr>
        <w:tabs>
          <w:tab w:val="left" w:pos="2359"/>
        </w:tabs>
        <w:ind w:right="720"/>
        <w:jc w:val="center"/>
        <w:rPr>
          <w:sz w:val="20"/>
        </w:rPr>
      </w:pPr>
      <w:hyperlink r:id="rId44" w:history="1">
        <w:r w:rsidR="00E74B16">
          <w:rPr>
            <w:rStyle w:val="Hyperlink"/>
          </w:rPr>
          <w:t>https://arxiv.org/pdf/1511.06114.pdf</w:t>
        </w:r>
      </w:hyperlink>
    </w:p>
    <w:p w14:paraId="147FEE28" w14:textId="271E29B4" w:rsidR="00E74B16" w:rsidRDefault="00E74B16" w:rsidP="000A0771">
      <w:pPr>
        <w:pStyle w:val="NoSpacing"/>
        <w:rPr>
          <w:sz w:val="12"/>
          <w:szCs w:val="12"/>
        </w:rPr>
      </w:pPr>
    </w:p>
    <w:p w14:paraId="6B5A757D" w14:textId="77777777" w:rsidR="004B4F80" w:rsidRPr="004B4F80" w:rsidRDefault="004B4F80" w:rsidP="004B4F80">
      <w:pPr>
        <w:pStyle w:val="ListParagraph"/>
        <w:keepNext/>
        <w:keepLines/>
        <w:numPr>
          <w:ilvl w:val="0"/>
          <w:numId w:val="29"/>
        </w:numPr>
        <w:spacing w:before="40"/>
        <w:outlineLvl w:val="2"/>
        <w:rPr>
          <w:rFonts w:asciiTheme="majorBidi" w:eastAsiaTheme="majorEastAsia" w:hAnsiTheme="majorBidi" w:cstheme="majorBidi"/>
          <w:vanish/>
        </w:rPr>
      </w:pPr>
      <w:bookmarkStart w:id="28" w:name="_TensorFlow"/>
      <w:bookmarkEnd w:id="28"/>
    </w:p>
    <w:p w14:paraId="0907E275" w14:textId="77777777" w:rsidR="004B4F80" w:rsidRPr="004B4F80" w:rsidRDefault="004B4F80" w:rsidP="004B4F80">
      <w:pPr>
        <w:pStyle w:val="ListParagraph"/>
        <w:keepNext/>
        <w:keepLines/>
        <w:numPr>
          <w:ilvl w:val="1"/>
          <w:numId w:val="29"/>
        </w:numPr>
        <w:spacing w:before="40"/>
        <w:outlineLvl w:val="2"/>
        <w:rPr>
          <w:rFonts w:asciiTheme="majorBidi" w:eastAsiaTheme="majorEastAsia" w:hAnsiTheme="majorBidi" w:cstheme="majorBidi"/>
          <w:vanish/>
        </w:rPr>
      </w:pPr>
    </w:p>
    <w:p w14:paraId="7A562034" w14:textId="77777777" w:rsidR="004B4F80" w:rsidRPr="004B4F80" w:rsidRDefault="004B4F80" w:rsidP="004B4F80">
      <w:pPr>
        <w:pStyle w:val="ListParagraph"/>
        <w:keepNext/>
        <w:keepLines/>
        <w:numPr>
          <w:ilvl w:val="1"/>
          <w:numId w:val="29"/>
        </w:numPr>
        <w:spacing w:before="40"/>
        <w:outlineLvl w:val="2"/>
        <w:rPr>
          <w:rFonts w:asciiTheme="majorBidi" w:eastAsiaTheme="majorEastAsia" w:hAnsiTheme="majorBidi" w:cstheme="majorBidi"/>
          <w:vanish/>
        </w:rPr>
      </w:pPr>
    </w:p>
    <w:p w14:paraId="0AF0EA31" w14:textId="77777777" w:rsidR="004B4F80" w:rsidRPr="004B4F80" w:rsidRDefault="004B4F80" w:rsidP="004B4F80">
      <w:pPr>
        <w:pStyle w:val="ListParagraph"/>
        <w:keepNext/>
        <w:keepLines/>
        <w:numPr>
          <w:ilvl w:val="1"/>
          <w:numId w:val="29"/>
        </w:numPr>
        <w:spacing w:before="40"/>
        <w:outlineLvl w:val="2"/>
        <w:rPr>
          <w:rFonts w:asciiTheme="majorBidi" w:eastAsiaTheme="majorEastAsia" w:hAnsiTheme="majorBidi" w:cstheme="majorBidi"/>
          <w:vanish/>
        </w:rPr>
      </w:pPr>
    </w:p>
    <w:p w14:paraId="744755D5" w14:textId="77777777" w:rsidR="004B4F80" w:rsidRPr="004B4F80" w:rsidRDefault="004B4F80" w:rsidP="004B4F80">
      <w:pPr>
        <w:pStyle w:val="ListParagraph"/>
        <w:keepNext/>
        <w:keepLines/>
        <w:numPr>
          <w:ilvl w:val="1"/>
          <w:numId w:val="29"/>
        </w:numPr>
        <w:spacing w:before="40"/>
        <w:outlineLvl w:val="2"/>
        <w:rPr>
          <w:rFonts w:asciiTheme="majorBidi" w:eastAsiaTheme="majorEastAsia" w:hAnsiTheme="majorBidi" w:cstheme="majorBidi"/>
          <w:vanish/>
        </w:rPr>
      </w:pPr>
    </w:p>
    <w:p w14:paraId="06BD1A6F" w14:textId="77777777" w:rsidR="004B4F80" w:rsidRPr="004B4F80" w:rsidRDefault="004B4F80" w:rsidP="004B4F80">
      <w:pPr>
        <w:pStyle w:val="ListParagraph"/>
        <w:keepNext/>
        <w:keepLines/>
        <w:numPr>
          <w:ilvl w:val="1"/>
          <w:numId w:val="29"/>
        </w:numPr>
        <w:spacing w:before="40"/>
        <w:outlineLvl w:val="2"/>
        <w:rPr>
          <w:rFonts w:asciiTheme="majorBidi" w:eastAsiaTheme="majorEastAsia" w:hAnsiTheme="majorBidi" w:cstheme="majorBidi"/>
          <w:vanish/>
        </w:rPr>
      </w:pPr>
    </w:p>
    <w:p w14:paraId="1B595DF1" w14:textId="77777777" w:rsidR="004B4F80" w:rsidRPr="004B4F80" w:rsidRDefault="004B4F80" w:rsidP="004B4F80">
      <w:pPr>
        <w:pStyle w:val="ListParagraph"/>
        <w:keepNext/>
        <w:keepLines/>
        <w:numPr>
          <w:ilvl w:val="1"/>
          <w:numId w:val="29"/>
        </w:numPr>
        <w:spacing w:before="40"/>
        <w:outlineLvl w:val="2"/>
        <w:rPr>
          <w:rFonts w:asciiTheme="majorBidi" w:eastAsiaTheme="majorEastAsia" w:hAnsiTheme="majorBidi" w:cstheme="majorBidi"/>
          <w:vanish/>
        </w:rPr>
      </w:pPr>
    </w:p>
    <w:p w14:paraId="1251FCD2" w14:textId="77777777" w:rsidR="004B4F80" w:rsidRPr="004B4F80" w:rsidRDefault="004B4F80" w:rsidP="004B4F80">
      <w:pPr>
        <w:pStyle w:val="ListParagraph"/>
        <w:keepNext/>
        <w:keepLines/>
        <w:numPr>
          <w:ilvl w:val="1"/>
          <w:numId w:val="29"/>
        </w:numPr>
        <w:spacing w:before="40"/>
        <w:outlineLvl w:val="2"/>
        <w:rPr>
          <w:rFonts w:asciiTheme="majorBidi" w:eastAsiaTheme="majorEastAsia" w:hAnsiTheme="majorBidi" w:cstheme="majorBidi"/>
          <w:vanish/>
        </w:rPr>
      </w:pPr>
    </w:p>
    <w:p w14:paraId="754AB426" w14:textId="77777777" w:rsidR="004B4F80" w:rsidRPr="004B4F80" w:rsidRDefault="004B4F80" w:rsidP="004B4F80">
      <w:pPr>
        <w:pStyle w:val="ListParagraph"/>
        <w:keepNext/>
        <w:keepLines/>
        <w:numPr>
          <w:ilvl w:val="1"/>
          <w:numId w:val="29"/>
        </w:numPr>
        <w:spacing w:before="40"/>
        <w:outlineLvl w:val="2"/>
        <w:rPr>
          <w:rFonts w:asciiTheme="majorBidi" w:eastAsiaTheme="majorEastAsia" w:hAnsiTheme="majorBidi" w:cstheme="majorBidi"/>
          <w:vanish/>
        </w:rPr>
      </w:pPr>
    </w:p>
    <w:p w14:paraId="410BA545" w14:textId="77777777" w:rsidR="004B4F80" w:rsidRPr="004B4F80" w:rsidRDefault="004B4F80" w:rsidP="004B4F80">
      <w:pPr>
        <w:pStyle w:val="ListParagraph"/>
        <w:keepNext/>
        <w:keepLines/>
        <w:numPr>
          <w:ilvl w:val="1"/>
          <w:numId w:val="29"/>
        </w:numPr>
        <w:spacing w:before="40"/>
        <w:outlineLvl w:val="2"/>
        <w:rPr>
          <w:rFonts w:asciiTheme="majorBidi" w:eastAsiaTheme="majorEastAsia" w:hAnsiTheme="majorBidi" w:cstheme="majorBidi"/>
          <w:vanish/>
        </w:rPr>
      </w:pPr>
    </w:p>
    <w:p w14:paraId="26AC55BE" w14:textId="77777777" w:rsidR="004B4F80" w:rsidRPr="004B4F80" w:rsidRDefault="004B4F80" w:rsidP="004B4F80">
      <w:pPr>
        <w:pStyle w:val="ListParagraph"/>
        <w:keepNext/>
        <w:keepLines/>
        <w:numPr>
          <w:ilvl w:val="2"/>
          <w:numId w:val="29"/>
        </w:numPr>
        <w:spacing w:before="40"/>
        <w:outlineLvl w:val="2"/>
        <w:rPr>
          <w:rFonts w:asciiTheme="majorBidi" w:eastAsiaTheme="majorEastAsia" w:hAnsiTheme="majorBidi" w:cstheme="majorBidi"/>
          <w:vanish/>
        </w:rPr>
      </w:pPr>
    </w:p>
    <w:p w14:paraId="1DC5BE76" w14:textId="77777777" w:rsidR="004B4F80" w:rsidRPr="004B4F80" w:rsidRDefault="004B4F80" w:rsidP="004B4F80">
      <w:pPr>
        <w:pStyle w:val="ListParagraph"/>
        <w:keepNext/>
        <w:keepLines/>
        <w:numPr>
          <w:ilvl w:val="2"/>
          <w:numId w:val="29"/>
        </w:numPr>
        <w:spacing w:before="40"/>
        <w:outlineLvl w:val="2"/>
        <w:rPr>
          <w:rFonts w:asciiTheme="majorBidi" w:eastAsiaTheme="majorEastAsia" w:hAnsiTheme="majorBidi" w:cstheme="majorBidi"/>
          <w:vanish/>
        </w:rPr>
      </w:pPr>
    </w:p>
    <w:p w14:paraId="1879BB29" w14:textId="77777777" w:rsidR="004B4F80" w:rsidRPr="004B4F80" w:rsidRDefault="004B4F80" w:rsidP="004B4F80">
      <w:pPr>
        <w:pStyle w:val="ListParagraph"/>
        <w:keepNext/>
        <w:keepLines/>
        <w:numPr>
          <w:ilvl w:val="2"/>
          <w:numId w:val="29"/>
        </w:numPr>
        <w:spacing w:before="40"/>
        <w:outlineLvl w:val="2"/>
        <w:rPr>
          <w:rFonts w:asciiTheme="majorBidi" w:eastAsiaTheme="majorEastAsia" w:hAnsiTheme="majorBidi" w:cstheme="majorBidi"/>
          <w:vanish/>
        </w:rPr>
      </w:pPr>
    </w:p>
    <w:p w14:paraId="58671C07" w14:textId="77777777" w:rsidR="004B4F80" w:rsidRPr="004B4F80" w:rsidRDefault="004B4F80" w:rsidP="004B4F80">
      <w:pPr>
        <w:pStyle w:val="ListParagraph"/>
        <w:keepNext/>
        <w:keepLines/>
        <w:numPr>
          <w:ilvl w:val="2"/>
          <w:numId w:val="29"/>
        </w:numPr>
        <w:spacing w:before="40"/>
        <w:outlineLvl w:val="2"/>
        <w:rPr>
          <w:rFonts w:asciiTheme="majorBidi" w:eastAsiaTheme="majorEastAsia" w:hAnsiTheme="majorBidi" w:cstheme="majorBidi"/>
          <w:vanish/>
        </w:rPr>
      </w:pPr>
    </w:p>
    <w:p w14:paraId="2516D5BB" w14:textId="110DC5BA" w:rsidR="00685FA9" w:rsidRPr="004C1542" w:rsidRDefault="00685FA9" w:rsidP="004B4F80">
      <w:pPr>
        <w:pStyle w:val="Heading3"/>
        <w:numPr>
          <w:ilvl w:val="2"/>
          <w:numId w:val="29"/>
        </w:numPr>
        <w:rPr>
          <w:rFonts w:asciiTheme="majorBidi" w:hAnsiTheme="majorBidi"/>
          <w:color w:val="auto"/>
          <w:sz w:val="22"/>
          <w:szCs w:val="22"/>
        </w:rPr>
      </w:pPr>
      <w:r>
        <w:rPr>
          <w:rFonts w:asciiTheme="majorBidi" w:hAnsiTheme="majorBidi"/>
          <w:color w:val="auto"/>
          <w:sz w:val="22"/>
          <w:szCs w:val="22"/>
        </w:rPr>
        <w:t>TensorFlow</w:t>
      </w:r>
    </w:p>
    <w:p w14:paraId="7812383A" w14:textId="3D4A1251" w:rsidR="00685FA9" w:rsidRDefault="00685FA9" w:rsidP="005B7606">
      <w:pPr>
        <w:pStyle w:val="BodyText"/>
        <w:spacing w:before="120" w:line="264" w:lineRule="auto"/>
        <w:ind w:left="115" w:right="1109" w:firstLine="288"/>
        <w:jc w:val="both"/>
      </w:pPr>
      <w:r>
        <w:t xml:space="preserve">Sequence to sequence model implemented using a publicly available library which itself makes use of the API provided by TensorFlow. TensorFlow is an interface for expressing machine learning algorithms, and an implementation for executing such algorithms. </w:t>
      </w:r>
    </w:p>
    <w:p w14:paraId="60330B0A" w14:textId="3D825D55" w:rsidR="009A2B7D" w:rsidRDefault="00685FA9" w:rsidP="005B7606">
      <w:pPr>
        <w:pStyle w:val="BodyText"/>
        <w:spacing w:before="120" w:line="264" w:lineRule="auto"/>
        <w:ind w:left="115" w:right="1109" w:firstLine="288"/>
        <w:jc w:val="both"/>
      </w:pPr>
      <w:r>
        <w:t>TensorFlow express model parallel training where portions of the model computation are done on different computational devices simultaneously for the same batch of examples</w:t>
      </w:r>
      <w:r w:rsidR="00111A42">
        <w:t xml:space="preserve"> </w:t>
      </w:r>
      <w:r w:rsidR="00111A42">
        <w:fldChar w:fldCharType="begin"/>
      </w:r>
      <w:r w:rsidR="006D7F3B">
        <w:instrText xml:space="preserve"> ADDIN EN.CITE &lt;EndNote&gt;&lt;Cite&gt;&lt;Author&gt;Abadi&lt;/Author&gt;&lt;Year&gt;2016&lt;/Year&gt;&lt;RecNum&gt;11&lt;/RecNum&gt;&lt;DisplayText&gt;[10]&lt;/DisplayText&gt;&lt;record&gt;&lt;rec-number&gt;11&lt;/rec-number&gt;&lt;foreign-keys&gt;&lt;key app="EN" db-id="ppsse0awe0vsz2e0at8xtwr2tw92ex0xwera" timestamp="1557479874"&gt;11&lt;/key&gt;&lt;/foreign-keys&gt;&lt;ref-type name="Conference Proceedings"&gt;10&lt;/ref-type&gt;&lt;contributors&gt;&lt;authors&gt;&lt;author&gt;Abadi, Martín&lt;/author&gt;&lt;author&gt;Barham, Paul&lt;/author&gt;&lt;author&gt;Chen, Jianmin&lt;/author&gt;&lt;author&gt;Chen, Zhifeng&lt;/author&gt;&lt;author&gt;Davis, Andy&lt;/author&gt;&lt;author&gt;Dean, Jeffrey&lt;/author&gt;&lt;author&gt;Devin, Matthieu&lt;/author&gt;&lt;author&gt;Ghemawat, Sanjay&lt;/author&gt;&lt;author&gt;Irving, Geoffrey&lt;/author&gt;&lt;author&gt;Isard, Michael&lt;/author&gt;&lt;/authors&gt;&lt;/contributors&gt;&lt;titles&gt;&lt;title&gt;Tensorflow: A system for large-scale machine learning&lt;/title&gt;&lt;secondary-title&gt;12th {USENIX} Symposium on Operating Systems Design and Implementation ({OSDI} 16)&lt;/secondary-title&gt;&lt;/titles&gt;&lt;pages&gt;265-283&lt;/pages&gt;&lt;dates&gt;&lt;year&gt;2016&lt;/year&gt;&lt;/dates&gt;&lt;urls&gt;&lt;/urls&gt;&lt;/record&gt;&lt;/Cite&gt;&lt;/EndNote&gt;</w:instrText>
      </w:r>
      <w:r w:rsidR="00111A42">
        <w:fldChar w:fldCharType="separate"/>
      </w:r>
      <w:r w:rsidR="006D7F3B">
        <w:rPr>
          <w:noProof/>
        </w:rPr>
        <w:t>[</w:t>
      </w:r>
      <w:hyperlink w:anchor="_ENREF_10" w:tooltip="Abadi, 2016 #11" w:history="1">
        <w:r w:rsidR="006D7F3B">
          <w:rPr>
            <w:noProof/>
          </w:rPr>
          <w:t>10</w:t>
        </w:r>
      </w:hyperlink>
      <w:r w:rsidR="006D7F3B">
        <w:rPr>
          <w:noProof/>
        </w:rPr>
        <w:t>]</w:t>
      </w:r>
      <w:r w:rsidR="00111A42">
        <w:fldChar w:fldCharType="end"/>
      </w:r>
      <w:r w:rsidR="004A7828">
        <w:t>.</w:t>
      </w:r>
    </w:p>
    <w:p w14:paraId="019CA24C" w14:textId="4D435C0C" w:rsidR="004A7828" w:rsidRDefault="00A72ADF" w:rsidP="009A2B7D">
      <w:pPr>
        <w:pStyle w:val="BodyText"/>
        <w:spacing w:before="120" w:line="264" w:lineRule="auto"/>
        <w:ind w:left="115" w:right="1109" w:firstLine="288"/>
        <w:jc w:val="center"/>
        <w:rPr>
          <w:i/>
          <w:color w:val="1F487C"/>
        </w:rPr>
      </w:pPr>
      <w:r>
        <w:rPr>
          <w:noProof/>
          <w:lang w:bidi="he-IL"/>
        </w:rPr>
        <w:drawing>
          <wp:anchor distT="0" distB="0" distL="114300" distR="114300" simplePos="0" relativeHeight="251666432" behindDoc="1" locked="0" layoutInCell="1" allowOverlap="1" wp14:anchorId="2982EDD4" wp14:editId="6EB007C6">
            <wp:simplePos x="0" y="0"/>
            <wp:positionH relativeFrom="column">
              <wp:posOffset>1689735</wp:posOffset>
            </wp:positionH>
            <wp:positionV relativeFrom="paragraph">
              <wp:posOffset>81915</wp:posOffset>
            </wp:positionV>
            <wp:extent cx="2538730" cy="990600"/>
            <wp:effectExtent l="19050" t="19050" r="0" b="0"/>
            <wp:wrapTight wrapText="bothSides">
              <wp:wrapPolygon edited="0">
                <wp:start x="-162" y="-415"/>
                <wp:lineTo x="-162" y="21600"/>
                <wp:lineTo x="21557" y="21600"/>
                <wp:lineTo x="21557" y="-415"/>
                <wp:lineTo x="-162" y="-415"/>
              </wp:wrapPolygon>
            </wp:wrapTight>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8731" r="4549"/>
                    <a:stretch/>
                  </pic:blipFill>
                  <pic:spPr bwMode="auto">
                    <a:xfrm>
                      <a:off x="0" y="0"/>
                      <a:ext cx="2538730" cy="99060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0AF9D9" w14:textId="77777777" w:rsidR="004A7828" w:rsidRDefault="004A7828" w:rsidP="009A2B7D">
      <w:pPr>
        <w:pStyle w:val="BodyText"/>
        <w:spacing w:before="120" w:line="264" w:lineRule="auto"/>
        <w:ind w:left="115" w:right="1109" w:firstLine="288"/>
        <w:jc w:val="center"/>
        <w:rPr>
          <w:i/>
          <w:color w:val="1F487C"/>
        </w:rPr>
      </w:pPr>
    </w:p>
    <w:p w14:paraId="4D1FFB89" w14:textId="77777777" w:rsidR="004A7828" w:rsidRDefault="004A7828" w:rsidP="009A2B7D">
      <w:pPr>
        <w:pStyle w:val="BodyText"/>
        <w:spacing w:before="120" w:line="264" w:lineRule="auto"/>
        <w:ind w:left="115" w:right="1109" w:firstLine="288"/>
        <w:jc w:val="center"/>
        <w:rPr>
          <w:i/>
          <w:color w:val="1F487C"/>
        </w:rPr>
      </w:pPr>
    </w:p>
    <w:p w14:paraId="5B2786E2" w14:textId="2DE1B898" w:rsidR="004A7828" w:rsidRPr="00A72ADF" w:rsidRDefault="00A72ADF" w:rsidP="00A72ADF">
      <w:pPr>
        <w:pStyle w:val="BodyText"/>
        <w:spacing w:before="120" w:line="264" w:lineRule="auto"/>
        <w:ind w:right="1109"/>
        <w:rPr>
          <w:i/>
          <w:color w:val="1F487C"/>
          <w:sz w:val="6"/>
          <w:szCs w:val="6"/>
        </w:rPr>
      </w:pPr>
      <w:r>
        <w:rPr>
          <w:i/>
          <w:color w:val="1F487C"/>
        </w:rPr>
        <w:br/>
      </w:r>
      <w:r>
        <w:rPr>
          <w:i/>
          <w:color w:val="1F487C"/>
        </w:rPr>
        <w:br/>
      </w:r>
    </w:p>
    <w:p w14:paraId="186174C2" w14:textId="63F5D636" w:rsidR="009A2B7D" w:rsidRDefault="009A2B7D" w:rsidP="00A72ADF">
      <w:pPr>
        <w:pStyle w:val="BodyText"/>
        <w:spacing w:before="120" w:line="264" w:lineRule="auto"/>
        <w:ind w:left="115" w:right="1109" w:firstLine="288"/>
        <w:jc w:val="center"/>
        <w:rPr>
          <w:lang w:bidi="he-IL"/>
        </w:rPr>
      </w:pPr>
      <w:r>
        <w:rPr>
          <w:i/>
          <w:color w:val="1F487C"/>
        </w:rPr>
        <w:t xml:space="preserve">Figure </w:t>
      </w:r>
      <w:r w:rsidR="00A72ADF">
        <w:rPr>
          <w:i/>
          <w:color w:val="1F487C"/>
        </w:rPr>
        <w:t>17</w:t>
      </w:r>
      <w:r>
        <w:rPr>
          <w:i/>
          <w:color w:val="1F487C"/>
        </w:rPr>
        <w:t xml:space="preserve"> – Model parallel </w:t>
      </w:r>
      <w:r w:rsidR="00067BE6">
        <w:rPr>
          <w:i/>
          <w:color w:val="1F487C"/>
        </w:rPr>
        <w:t>training:</w:t>
      </w:r>
      <w:r>
        <w:rPr>
          <w:i/>
          <w:color w:val="1F487C"/>
        </w:rPr>
        <w:t xml:space="preserve"> In this picture we have recurrent, deep LSTM model </w:t>
      </w:r>
      <w:r>
        <w:rPr>
          <w:i/>
          <w:color w:val="1F487C"/>
        </w:rPr>
        <w:br/>
        <w:t xml:space="preserve">used for sequence to sequence learning </w:t>
      </w:r>
    </w:p>
    <w:p w14:paraId="399BEEFF" w14:textId="75CC329F" w:rsidR="008F767B" w:rsidRDefault="00814900" w:rsidP="008F767B">
      <w:pPr>
        <w:pStyle w:val="NoSpacing"/>
        <w:ind w:right="1134"/>
        <w:jc w:val="center"/>
        <w:rPr>
          <w:sz w:val="12"/>
          <w:szCs w:val="12"/>
        </w:rPr>
      </w:pPr>
      <w:hyperlink r:id="rId46" w:history="1">
        <w:r w:rsidR="008F767B">
          <w:rPr>
            <w:rStyle w:val="Hyperlink"/>
          </w:rPr>
          <w:t>http://download.tensorflow.org/paper/whitepaper2015.pdf</w:t>
        </w:r>
      </w:hyperlink>
    </w:p>
    <w:p w14:paraId="7B0AC0B1" w14:textId="668F338B" w:rsidR="008F767B" w:rsidRDefault="008F767B" w:rsidP="000A0771">
      <w:pPr>
        <w:pStyle w:val="NoSpacing"/>
        <w:rPr>
          <w:sz w:val="12"/>
          <w:szCs w:val="12"/>
        </w:rPr>
      </w:pPr>
    </w:p>
    <w:p w14:paraId="1EB95568" w14:textId="77777777" w:rsidR="008F767B" w:rsidRDefault="008F767B" w:rsidP="000A0771">
      <w:pPr>
        <w:pStyle w:val="NoSpacing"/>
        <w:rPr>
          <w:sz w:val="12"/>
          <w:szCs w:val="12"/>
        </w:rPr>
      </w:pPr>
    </w:p>
    <w:p w14:paraId="6B311D39" w14:textId="10EEF5DA" w:rsidR="0043516A" w:rsidRPr="000A544F" w:rsidRDefault="00FD10DD" w:rsidP="00685FA9">
      <w:pPr>
        <w:pStyle w:val="Heading2"/>
        <w:numPr>
          <w:ilvl w:val="1"/>
          <w:numId w:val="29"/>
        </w:numPr>
      </w:pPr>
      <w:r>
        <w:t xml:space="preserve">Bilingual </w:t>
      </w:r>
      <w:r w:rsidR="00A72F5E">
        <w:t>E</w:t>
      </w:r>
      <w:r>
        <w:t xml:space="preserve">valuation </w:t>
      </w:r>
      <w:r w:rsidR="00A72F5E">
        <w:t>U</w:t>
      </w:r>
      <w:r>
        <w:t>nderstandy</w:t>
      </w:r>
      <w:r w:rsidR="000C62F2">
        <w:t xml:space="preserve"> (BLEU)</w:t>
      </w:r>
    </w:p>
    <w:p w14:paraId="563AF5CA" w14:textId="7352B733" w:rsidR="0043516A" w:rsidRDefault="007369EF" w:rsidP="005B7606">
      <w:pPr>
        <w:pStyle w:val="BodyText"/>
        <w:spacing w:before="120" w:line="264" w:lineRule="auto"/>
        <w:ind w:left="115" w:right="1109" w:firstLine="288"/>
        <w:jc w:val="both"/>
      </w:pPr>
      <w:r>
        <w:t>Bilingual evaluation understandy</w:t>
      </w:r>
      <w:r w:rsidR="005423EC">
        <w:t xml:space="preserve"> is a method for automatic machine translation evaluation. The method is quick, inexpensive, and language-independent, that correlates highly with human evaluation, and that has little marginal cost per run. The method is automated understandy skilled human judges which substitutes for them when there is need for quick or frequent evaluations</w:t>
      </w:r>
      <w:r w:rsidR="00E03617">
        <w:t>.</w:t>
      </w:r>
    </w:p>
    <w:p w14:paraId="5287EC68" w14:textId="5B5EE718" w:rsidR="007369EF" w:rsidRDefault="007369EF" w:rsidP="005B7606">
      <w:pPr>
        <w:pStyle w:val="BodyText"/>
        <w:spacing w:before="120" w:line="264" w:lineRule="auto"/>
        <w:ind w:left="115" w:right="1109" w:firstLine="288"/>
        <w:jc w:val="both"/>
      </w:pPr>
      <w:r>
        <w:t>Bilingual evaluation understandy only needs to match human judgment when averaged over a test corpus. Scores on individual sentences</w:t>
      </w:r>
      <w:r w:rsidR="00490A02">
        <w:t xml:space="preserve"> </w:t>
      </w:r>
      <w:r>
        <w:t>often vary from human judgments. The key to bilingual evaluation understandy success is that all systems are treated similarly and multiple human translators with different styles are used, so this effect cancels out in compressions between systems</w:t>
      </w:r>
      <w:r w:rsidR="00D03988">
        <w:t>.</w:t>
      </w:r>
    </w:p>
    <w:p w14:paraId="18FFF42C" w14:textId="77777777" w:rsidR="005423EC" w:rsidRPr="00513C19" w:rsidRDefault="005423EC" w:rsidP="00513C19">
      <w:pPr>
        <w:pStyle w:val="TableParagraph"/>
        <w:rPr>
          <w:sz w:val="12"/>
          <w:szCs w:val="12"/>
        </w:rPr>
      </w:pPr>
    </w:p>
    <w:p w14:paraId="34076423" w14:textId="57A0D1C8" w:rsidR="005423EC" w:rsidRPr="004C1542" w:rsidRDefault="00C61C95" w:rsidP="00685FA9">
      <w:pPr>
        <w:pStyle w:val="Heading3"/>
        <w:numPr>
          <w:ilvl w:val="2"/>
          <w:numId w:val="29"/>
        </w:numPr>
        <w:rPr>
          <w:rFonts w:asciiTheme="majorBidi" w:hAnsiTheme="majorBidi"/>
          <w:color w:val="auto"/>
          <w:sz w:val="22"/>
          <w:szCs w:val="22"/>
        </w:rPr>
      </w:pPr>
      <w:bookmarkStart w:id="29" w:name="_Baseline_of_bilingual"/>
      <w:bookmarkEnd w:id="29"/>
      <w:r>
        <w:rPr>
          <w:rFonts w:asciiTheme="majorBidi" w:hAnsiTheme="majorBidi"/>
          <w:color w:val="auto"/>
          <w:sz w:val="22"/>
          <w:szCs w:val="22"/>
        </w:rPr>
        <w:lastRenderedPageBreak/>
        <w:t>B</w:t>
      </w:r>
      <w:r w:rsidR="00513C19" w:rsidRPr="004C1542">
        <w:rPr>
          <w:rFonts w:asciiTheme="majorBidi" w:hAnsiTheme="majorBidi"/>
          <w:color w:val="auto"/>
          <w:sz w:val="22"/>
          <w:szCs w:val="22"/>
        </w:rPr>
        <w:t xml:space="preserve">aseline </w:t>
      </w:r>
      <w:r w:rsidR="007369EF" w:rsidRPr="004C1542">
        <w:rPr>
          <w:rFonts w:asciiTheme="majorBidi" w:hAnsiTheme="majorBidi"/>
          <w:color w:val="auto"/>
          <w:sz w:val="22"/>
          <w:szCs w:val="22"/>
        </w:rPr>
        <w:t xml:space="preserve">of </w:t>
      </w:r>
      <w:r w:rsidR="00A72F5E">
        <w:rPr>
          <w:rFonts w:asciiTheme="majorBidi" w:hAnsiTheme="majorBidi"/>
          <w:color w:val="auto"/>
          <w:sz w:val="22"/>
          <w:szCs w:val="22"/>
        </w:rPr>
        <w:t>B</w:t>
      </w:r>
      <w:r w:rsidR="007369EF" w:rsidRPr="004C1542">
        <w:rPr>
          <w:rFonts w:asciiTheme="majorBidi" w:hAnsiTheme="majorBidi"/>
          <w:color w:val="auto"/>
          <w:sz w:val="22"/>
          <w:szCs w:val="22"/>
        </w:rPr>
        <w:t xml:space="preserve">ilingual </w:t>
      </w:r>
      <w:r w:rsidR="00A72F5E">
        <w:rPr>
          <w:rFonts w:asciiTheme="majorBidi" w:hAnsiTheme="majorBidi"/>
          <w:color w:val="auto"/>
          <w:sz w:val="22"/>
          <w:szCs w:val="22"/>
        </w:rPr>
        <w:t>E</w:t>
      </w:r>
      <w:r w:rsidR="007369EF" w:rsidRPr="004C1542">
        <w:rPr>
          <w:rFonts w:asciiTheme="majorBidi" w:hAnsiTheme="majorBidi"/>
          <w:color w:val="auto"/>
          <w:sz w:val="22"/>
          <w:szCs w:val="22"/>
        </w:rPr>
        <w:t xml:space="preserve">valuation </w:t>
      </w:r>
      <w:r w:rsidR="00A72F5E">
        <w:rPr>
          <w:rFonts w:asciiTheme="majorBidi" w:hAnsiTheme="majorBidi"/>
          <w:color w:val="auto"/>
          <w:sz w:val="22"/>
          <w:szCs w:val="22"/>
        </w:rPr>
        <w:t>U</w:t>
      </w:r>
      <w:r w:rsidR="007369EF" w:rsidRPr="004C1542">
        <w:rPr>
          <w:rFonts w:asciiTheme="majorBidi" w:hAnsiTheme="majorBidi"/>
          <w:color w:val="auto"/>
          <w:sz w:val="22"/>
          <w:szCs w:val="22"/>
        </w:rPr>
        <w:t>nderstandy</w:t>
      </w:r>
      <w:r w:rsidR="003C5832">
        <w:rPr>
          <w:rFonts w:asciiTheme="majorBidi" w:hAnsiTheme="majorBidi"/>
          <w:color w:val="auto"/>
          <w:sz w:val="22"/>
          <w:szCs w:val="22"/>
        </w:rPr>
        <w:t xml:space="preserve"> (BLEU)</w:t>
      </w:r>
      <w:r w:rsidR="00513C19" w:rsidRPr="004C1542">
        <w:rPr>
          <w:rFonts w:asciiTheme="majorBidi" w:hAnsiTheme="majorBidi"/>
          <w:color w:val="auto"/>
          <w:sz w:val="22"/>
          <w:szCs w:val="22"/>
        </w:rPr>
        <w:t xml:space="preserve"> </w:t>
      </w:r>
      <w:r w:rsidR="00A72F5E">
        <w:rPr>
          <w:rFonts w:asciiTheme="majorBidi" w:hAnsiTheme="majorBidi"/>
          <w:color w:val="auto"/>
          <w:sz w:val="22"/>
          <w:szCs w:val="22"/>
        </w:rPr>
        <w:t>m</w:t>
      </w:r>
      <w:r w:rsidR="00513C19" w:rsidRPr="004C1542">
        <w:rPr>
          <w:rFonts w:asciiTheme="majorBidi" w:hAnsiTheme="majorBidi"/>
          <w:color w:val="auto"/>
          <w:sz w:val="22"/>
          <w:szCs w:val="22"/>
        </w:rPr>
        <w:t>etric</w:t>
      </w:r>
      <w:r>
        <w:rPr>
          <w:rFonts w:asciiTheme="majorBidi" w:hAnsiTheme="majorBidi"/>
          <w:color w:val="auto"/>
          <w:sz w:val="22"/>
          <w:szCs w:val="22"/>
        </w:rPr>
        <w:t>s</w:t>
      </w:r>
    </w:p>
    <w:p w14:paraId="1A996CF7" w14:textId="2A72854C" w:rsidR="005423EC" w:rsidRDefault="003C5832" w:rsidP="005B7606">
      <w:pPr>
        <w:pStyle w:val="BodyText"/>
        <w:spacing w:before="120" w:line="264" w:lineRule="auto"/>
        <w:ind w:left="115" w:right="1109" w:firstLine="288"/>
        <w:jc w:val="both"/>
      </w:pPr>
      <w:r>
        <w:t xml:space="preserve">Bilingual evaluation understandy (BLEU) is a metric for comparing parallel corpora which rewards a candidate sentence for having </w:t>
      </w:r>
      <w:r w:rsidRPr="003C5832">
        <w:t>n</w:t>
      </w:r>
      <w:r>
        <w:t>-grams which also appear in the target. Although it was created for evaluation of machine translation, it has been found that the scores correlated with human judgement when used to evaluate paraphrase quality. The correlation was especially strong when the source sentence and candidate sentence differed by larger amounts over word</w:t>
      </w:r>
      <w:r w:rsidR="00C330E4">
        <w:t>s.</w:t>
      </w:r>
      <w:r w:rsidR="00C330E4">
        <w:rPr>
          <w:lang w:bidi="he-IL"/>
        </w:rPr>
        <w:t xml:space="preserve"> </w:t>
      </w:r>
      <w:r w:rsidR="00513C19" w:rsidRPr="003C5832">
        <w:t>Typically</w:t>
      </w:r>
      <w:r w:rsidR="00513C19">
        <w:t xml:space="preserve">, there are many perfect translations of a given source sentence. These translations may vary in word choice or in word order even when they use the same words. </w:t>
      </w:r>
    </w:p>
    <w:p w14:paraId="677F055E" w14:textId="77777777" w:rsidR="003B2983" w:rsidRPr="003B2983" w:rsidRDefault="003B2983" w:rsidP="005423EC">
      <w:pPr>
        <w:pStyle w:val="BodyText"/>
        <w:spacing w:before="120" w:line="264" w:lineRule="auto"/>
        <w:ind w:left="115" w:right="1109" w:firstLine="288"/>
        <w:jc w:val="both"/>
        <w:rPr>
          <w:sz w:val="2"/>
          <w:szCs w:val="2"/>
        </w:rPr>
      </w:pPr>
    </w:p>
    <w:p w14:paraId="65009DB3" w14:textId="5A82A8D2" w:rsidR="00513C19" w:rsidRDefault="00EA4A4A" w:rsidP="005423EC">
      <w:pPr>
        <w:pStyle w:val="BodyText"/>
        <w:spacing w:before="120" w:line="264" w:lineRule="auto"/>
        <w:ind w:left="115" w:right="1109" w:firstLine="288"/>
        <w:jc w:val="both"/>
      </w:pPr>
      <w:r>
        <w:rPr>
          <w:noProof/>
          <w:lang w:bidi="he-IL"/>
        </w:rPr>
        <w:drawing>
          <wp:anchor distT="0" distB="0" distL="114300" distR="114300" simplePos="0" relativeHeight="251648000" behindDoc="1" locked="0" layoutInCell="1" allowOverlap="1" wp14:anchorId="5B973AFE" wp14:editId="722736AE">
            <wp:simplePos x="0" y="0"/>
            <wp:positionH relativeFrom="column">
              <wp:posOffset>1270</wp:posOffset>
            </wp:positionH>
            <wp:positionV relativeFrom="paragraph">
              <wp:posOffset>88900</wp:posOffset>
            </wp:positionV>
            <wp:extent cx="2615565" cy="1263650"/>
            <wp:effectExtent l="19050" t="19050" r="0" b="0"/>
            <wp:wrapTight wrapText="bothSides">
              <wp:wrapPolygon edited="0">
                <wp:start x="-157" y="-326"/>
                <wp:lineTo x="-157" y="21491"/>
                <wp:lineTo x="21553" y="21491"/>
                <wp:lineTo x="21553" y="-326"/>
                <wp:lineTo x="-157" y="-326"/>
              </wp:wrapPolygon>
            </wp:wrapTight>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3187" t="6186" r="2176" b="6216"/>
                    <a:stretch/>
                  </pic:blipFill>
                  <pic:spPr bwMode="auto">
                    <a:xfrm>
                      <a:off x="0" y="0"/>
                      <a:ext cx="2615565" cy="126365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78CE">
        <w:rPr>
          <w:noProof/>
          <w:lang w:bidi="he-IL"/>
        </w:rPr>
        <w:drawing>
          <wp:anchor distT="0" distB="0" distL="114300" distR="114300" simplePos="0" relativeHeight="251654144" behindDoc="1" locked="0" layoutInCell="1" allowOverlap="1" wp14:anchorId="501A9107" wp14:editId="6569A5DF">
            <wp:simplePos x="0" y="0"/>
            <wp:positionH relativeFrom="column">
              <wp:posOffset>2752090</wp:posOffset>
            </wp:positionH>
            <wp:positionV relativeFrom="paragraph">
              <wp:posOffset>97155</wp:posOffset>
            </wp:positionV>
            <wp:extent cx="3012440" cy="1256030"/>
            <wp:effectExtent l="19050" t="19050" r="0" b="1270"/>
            <wp:wrapTight wrapText="bothSides">
              <wp:wrapPolygon edited="0">
                <wp:start x="-137" y="-328"/>
                <wp:lineTo x="-137" y="21622"/>
                <wp:lineTo x="21582" y="21622"/>
                <wp:lineTo x="21582" y="-328"/>
                <wp:lineTo x="-137" y="-328"/>
              </wp:wrapPolygon>
            </wp:wrapTight>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2502" t="3334" r="2716" b="1872"/>
                    <a:stretch/>
                  </pic:blipFill>
                  <pic:spPr bwMode="auto">
                    <a:xfrm>
                      <a:off x="0" y="0"/>
                      <a:ext cx="3012440" cy="125603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93EB39" w14:textId="36A3D099" w:rsidR="00513C19" w:rsidRDefault="00513C19" w:rsidP="005423EC">
      <w:pPr>
        <w:pStyle w:val="BodyText"/>
        <w:spacing w:before="120" w:line="264" w:lineRule="auto"/>
        <w:ind w:left="115" w:right="1109" w:firstLine="288"/>
        <w:jc w:val="both"/>
      </w:pPr>
    </w:p>
    <w:p w14:paraId="119E2C54" w14:textId="213D2AE2" w:rsidR="00513C19" w:rsidRDefault="00513C19" w:rsidP="005423EC">
      <w:pPr>
        <w:pStyle w:val="BodyText"/>
        <w:spacing w:before="120" w:line="264" w:lineRule="auto"/>
        <w:ind w:left="115" w:right="1109" w:firstLine="288"/>
        <w:jc w:val="both"/>
      </w:pPr>
    </w:p>
    <w:p w14:paraId="25941F8C" w14:textId="3ABC3A5C" w:rsidR="00513C19" w:rsidRDefault="00513C19" w:rsidP="005423EC">
      <w:pPr>
        <w:pStyle w:val="BodyText"/>
        <w:spacing w:before="120" w:line="264" w:lineRule="auto"/>
        <w:ind w:left="115" w:right="1109" w:firstLine="288"/>
        <w:jc w:val="both"/>
      </w:pPr>
    </w:p>
    <w:p w14:paraId="786107F9" w14:textId="4091F408" w:rsidR="00513C19" w:rsidRDefault="00513C19" w:rsidP="005423EC">
      <w:pPr>
        <w:pStyle w:val="BodyText"/>
        <w:spacing w:before="120" w:line="264" w:lineRule="auto"/>
        <w:ind w:left="115" w:right="1109" w:firstLine="288"/>
        <w:jc w:val="both"/>
      </w:pPr>
    </w:p>
    <w:p w14:paraId="5E653577" w14:textId="619359E7" w:rsidR="00513C19" w:rsidRPr="00F04965" w:rsidRDefault="00EA4A4A" w:rsidP="00A72ADF">
      <w:pPr>
        <w:spacing w:before="120" w:line="264" w:lineRule="auto"/>
        <w:ind w:left="-851"/>
        <w:jc w:val="center"/>
        <w:rPr>
          <w:i/>
          <w:color w:val="1F487C"/>
          <w:sz w:val="6"/>
          <w:szCs w:val="6"/>
        </w:rPr>
      </w:pPr>
      <w:r>
        <w:rPr>
          <w:i/>
          <w:color w:val="1F487C"/>
        </w:rPr>
        <w:br/>
      </w:r>
      <w:r w:rsidR="00513C19">
        <w:rPr>
          <w:i/>
          <w:color w:val="1F487C"/>
        </w:rPr>
        <w:t xml:space="preserve">Figure </w:t>
      </w:r>
      <w:r w:rsidR="00A72ADF">
        <w:rPr>
          <w:i/>
          <w:color w:val="1F487C"/>
        </w:rPr>
        <w:t>18</w:t>
      </w:r>
      <w:r w:rsidR="00513C19">
        <w:rPr>
          <w:i/>
          <w:color w:val="1F487C"/>
        </w:rPr>
        <w:t xml:space="preserve"> –</w:t>
      </w:r>
      <w:r w:rsidR="00576B7E">
        <w:rPr>
          <w:i/>
          <w:color w:val="1F487C"/>
        </w:rPr>
        <w:t xml:space="preserve"> Example of two candidate's translations of a Chinese source sentence, and three</w:t>
      </w:r>
      <w:r w:rsidR="00576B7E">
        <w:rPr>
          <w:i/>
          <w:color w:val="1F487C"/>
        </w:rPr>
        <w:br/>
        <w:t>reference human translations of the same sentence</w:t>
      </w:r>
      <w:r w:rsidR="00F04965">
        <w:rPr>
          <w:i/>
          <w:color w:val="1F487C"/>
        </w:rPr>
        <w:br/>
      </w:r>
    </w:p>
    <w:p w14:paraId="439A078B" w14:textId="1F702441" w:rsidR="009A2B7D" w:rsidRPr="00EF5F5C" w:rsidRDefault="00814900" w:rsidP="00EF5F5C">
      <w:pPr>
        <w:tabs>
          <w:tab w:val="left" w:pos="2359"/>
        </w:tabs>
        <w:ind w:right="720"/>
        <w:jc w:val="center"/>
        <w:rPr>
          <w:sz w:val="20"/>
        </w:rPr>
      </w:pPr>
      <w:hyperlink r:id="rId49" w:history="1">
        <w:r w:rsidR="00513C19">
          <w:rPr>
            <w:rStyle w:val="Hyperlink"/>
          </w:rPr>
          <w:t>https://www.aclweb.org/anthology/P02-1040.pdf</w:t>
        </w:r>
      </w:hyperlink>
    </w:p>
    <w:p w14:paraId="512A4A3F" w14:textId="62F45BA5" w:rsidR="00513C19" w:rsidRDefault="00576B7E" w:rsidP="005B7606">
      <w:pPr>
        <w:pStyle w:val="BodyText"/>
        <w:spacing w:before="120" w:line="264" w:lineRule="auto"/>
        <w:ind w:left="115" w:right="1109" w:firstLine="288"/>
        <w:jc w:val="both"/>
      </w:pPr>
      <w:r>
        <w:t xml:space="preserve">According to Figure 10, </w:t>
      </w:r>
      <w:r w:rsidR="00A72ADF">
        <w:t>although</w:t>
      </w:r>
      <w:r>
        <w:t xml:space="preserve"> they appear to be on the same subject, they differ markedly in quality. The good translation is candidate 1, because he shares many words and phrases with </w:t>
      </w:r>
      <w:r w:rsidR="00C57F14">
        <w:t>these three references translations</w:t>
      </w:r>
      <w:r w:rsidR="00C330E4">
        <w:t>.</w:t>
      </w:r>
    </w:p>
    <w:p w14:paraId="531E2963" w14:textId="77777777" w:rsidR="003B2983" w:rsidRPr="00513C19" w:rsidRDefault="003B2983" w:rsidP="00513C19">
      <w:pPr>
        <w:pStyle w:val="TableParagraph"/>
        <w:rPr>
          <w:sz w:val="12"/>
          <w:szCs w:val="12"/>
        </w:rPr>
      </w:pPr>
    </w:p>
    <w:p w14:paraId="14837FB3" w14:textId="74C08E8F" w:rsidR="00513C19" w:rsidRPr="004C1542" w:rsidRDefault="00C57F14" w:rsidP="00685FA9">
      <w:pPr>
        <w:pStyle w:val="Heading3"/>
        <w:numPr>
          <w:ilvl w:val="2"/>
          <w:numId w:val="29"/>
        </w:numPr>
        <w:rPr>
          <w:rFonts w:asciiTheme="majorBidi" w:hAnsiTheme="majorBidi"/>
          <w:color w:val="auto"/>
          <w:sz w:val="22"/>
          <w:szCs w:val="22"/>
        </w:rPr>
      </w:pPr>
      <w:bookmarkStart w:id="30" w:name="_Modified_n-gram_precision"/>
      <w:bookmarkEnd w:id="30"/>
      <w:r w:rsidRPr="004C1542">
        <w:rPr>
          <w:rFonts w:asciiTheme="majorBidi" w:hAnsiTheme="majorBidi"/>
          <w:color w:val="auto"/>
          <w:sz w:val="22"/>
          <w:szCs w:val="22"/>
        </w:rPr>
        <w:t xml:space="preserve">Modified </w:t>
      </w:r>
      <w:r w:rsidRPr="00A72F5E">
        <w:rPr>
          <w:rFonts w:asciiTheme="majorBidi" w:hAnsiTheme="majorBidi"/>
          <w:i/>
          <w:iCs/>
          <w:color w:val="auto"/>
          <w:sz w:val="22"/>
          <w:szCs w:val="22"/>
        </w:rPr>
        <w:t>n</w:t>
      </w:r>
      <w:r w:rsidRPr="004C1542">
        <w:rPr>
          <w:rFonts w:asciiTheme="majorBidi" w:hAnsiTheme="majorBidi"/>
          <w:color w:val="auto"/>
          <w:sz w:val="22"/>
          <w:szCs w:val="22"/>
        </w:rPr>
        <w:t xml:space="preserve">-gram </w:t>
      </w:r>
      <w:r w:rsidR="00A72F5E">
        <w:rPr>
          <w:rFonts w:asciiTheme="majorBidi" w:hAnsiTheme="majorBidi"/>
          <w:color w:val="auto"/>
          <w:sz w:val="22"/>
          <w:szCs w:val="22"/>
        </w:rPr>
        <w:t>P</w:t>
      </w:r>
      <w:r w:rsidRPr="004C1542">
        <w:rPr>
          <w:rFonts w:asciiTheme="majorBidi" w:hAnsiTheme="majorBidi"/>
          <w:color w:val="auto"/>
          <w:sz w:val="22"/>
          <w:szCs w:val="22"/>
        </w:rPr>
        <w:t>recision</w:t>
      </w:r>
    </w:p>
    <w:p w14:paraId="17FFD889" w14:textId="05E7CF8C" w:rsidR="007369EF" w:rsidRDefault="00C57F14" w:rsidP="005B7606">
      <w:pPr>
        <w:pStyle w:val="BodyText"/>
        <w:spacing w:before="120" w:line="264" w:lineRule="auto"/>
        <w:ind w:left="115" w:right="1109" w:firstLine="288"/>
        <w:jc w:val="both"/>
      </w:pPr>
      <w:r>
        <w:t xml:space="preserve">The cornerstone </w:t>
      </w:r>
      <w:r w:rsidR="003B2983">
        <w:t xml:space="preserve">of our metric is the familiar precision measure. To </w:t>
      </w:r>
      <w:r w:rsidR="00D914C2">
        <w:t>calculate accuracy</w:t>
      </w:r>
      <w:r w:rsidR="003B2983">
        <w:t xml:space="preserve">, </w:t>
      </w:r>
      <w:r w:rsidR="00D914C2">
        <w:t xml:space="preserve">we </w:t>
      </w:r>
      <w:r w:rsidR="003B2983">
        <w:t>counts the number of candidate translation words (unigrams) which occur in any reference translation and then divides by the total number of words in the candidate translation</w:t>
      </w:r>
      <w:r w:rsidR="00610728">
        <w:t>.</w:t>
      </w:r>
    </w:p>
    <w:p w14:paraId="063C04E3" w14:textId="628EB698" w:rsidR="003B2983" w:rsidRDefault="003B2983" w:rsidP="007369EF">
      <w:pPr>
        <w:pStyle w:val="BodyText"/>
        <w:spacing w:before="120" w:line="264" w:lineRule="auto"/>
        <w:ind w:left="115" w:right="1109" w:firstLine="288"/>
        <w:jc w:val="both"/>
      </w:pPr>
      <w:r>
        <w:rPr>
          <w:noProof/>
          <w:lang w:bidi="he-IL"/>
        </w:rPr>
        <w:drawing>
          <wp:anchor distT="0" distB="0" distL="114300" distR="114300" simplePos="0" relativeHeight="251625472" behindDoc="1" locked="0" layoutInCell="1" allowOverlap="1" wp14:anchorId="5263B121" wp14:editId="210D552C">
            <wp:simplePos x="0" y="0"/>
            <wp:positionH relativeFrom="column">
              <wp:posOffset>1241425</wp:posOffset>
            </wp:positionH>
            <wp:positionV relativeFrom="paragraph">
              <wp:posOffset>80010</wp:posOffset>
            </wp:positionV>
            <wp:extent cx="3425825" cy="802640"/>
            <wp:effectExtent l="19050" t="19050" r="3175" b="0"/>
            <wp:wrapTight wrapText="bothSides">
              <wp:wrapPolygon edited="0">
                <wp:start x="-120" y="-513"/>
                <wp:lineTo x="-120" y="21532"/>
                <wp:lineTo x="21620" y="21532"/>
                <wp:lineTo x="21620" y="-513"/>
                <wp:lineTo x="-120" y="-513"/>
              </wp:wrapPolygon>
            </wp:wrapTight>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425825" cy="80264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750CCD61" w14:textId="0C135675" w:rsidR="003B2983" w:rsidRDefault="003B2983" w:rsidP="00513C19">
      <w:pPr>
        <w:pStyle w:val="BodyText"/>
        <w:spacing w:before="120" w:line="264" w:lineRule="auto"/>
        <w:ind w:left="115" w:right="1109" w:firstLine="288"/>
        <w:jc w:val="both"/>
      </w:pPr>
    </w:p>
    <w:p w14:paraId="458F6E14" w14:textId="130782C8" w:rsidR="003B2983" w:rsidRDefault="00EA4A4A" w:rsidP="00513C19">
      <w:pPr>
        <w:pStyle w:val="BodyText"/>
        <w:spacing w:before="120" w:line="264" w:lineRule="auto"/>
        <w:ind w:left="115" w:right="1109" w:firstLine="288"/>
        <w:jc w:val="both"/>
      </w:pPr>
      <w:r>
        <w:br/>
      </w:r>
      <w:r>
        <w:br/>
      </w:r>
      <w:r w:rsidR="00814900">
        <w:rPr>
          <w:noProof/>
        </w:rPr>
        <w:pict w14:anchorId="1D2DF480">
          <v:rect id="_x0000_s1026" style="position:absolute;left:0;text-align:left;margin-left:295.6pt;margin-top:11.75pt;width:13.75pt;height:12.5pt;z-index:251688960;mso-position-horizontal-relative:text;mso-position-vertical-relative:text" stroked="f">
            <w10:wrap anchorx="page"/>
          </v:rect>
        </w:pict>
      </w:r>
    </w:p>
    <w:p w14:paraId="71697859" w14:textId="76DEF5C5" w:rsidR="003B2983" w:rsidRDefault="003B2983" w:rsidP="00A72ADF">
      <w:pPr>
        <w:spacing w:before="120" w:line="264" w:lineRule="auto"/>
        <w:ind w:left="-851"/>
        <w:jc w:val="center"/>
        <w:rPr>
          <w:i/>
          <w:color w:val="1F487C"/>
        </w:rPr>
      </w:pPr>
      <w:r>
        <w:rPr>
          <w:i/>
          <w:color w:val="1F487C"/>
        </w:rPr>
        <w:t xml:space="preserve">Figure </w:t>
      </w:r>
      <w:r w:rsidR="00A72ADF">
        <w:rPr>
          <w:i/>
          <w:color w:val="1F487C"/>
        </w:rPr>
        <w:t>19</w:t>
      </w:r>
      <w:r>
        <w:rPr>
          <w:i/>
          <w:color w:val="1F487C"/>
        </w:rPr>
        <w:t xml:space="preserve"> – Modified n-gram precision</w:t>
      </w:r>
    </w:p>
    <w:p w14:paraId="1892034E" w14:textId="763AD4E8" w:rsidR="003B2983" w:rsidRDefault="00814900" w:rsidP="003B2983">
      <w:pPr>
        <w:pStyle w:val="BodyText"/>
        <w:spacing w:before="120" w:line="264" w:lineRule="auto"/>
        <w:ind w:left="115" w:right="1109" w:firstLine="288"/>
        <w:jc w:val="center"/>
      </w:pPr>
      <w:hyperlink r:id="rId51" w:history="1">
        <w:r w:rsidR="003B2983">
          <w:rPr>
            <w:rStyle w:val="Hyperlink"/>
          </w:rPr>
          <w:t>https://www.aclweb.org/anthology/P02-1040.pdf</w:t>
        </w:r>
      </w:hyperlink>
    </w:p>
    <w:p w14:paraId="3EFC5C6D" w14:textId="77777777" w:rsidR="00513C19" w:rsidRPr="00513C19" w:rsidRDefault="00513C19" w:rsidP="00513C19">
      <w:pPr>
        <w:pStyle w:val="TableParagraph"/>
        <w:rPr>
          <w:sz w:val="12"/>
          <w:szCs w:val="12"/>
        </w:rPr>
      </w:pPr>
    </w:p>
    <w:p w14:paraId="727290DE" w14:textId="5AA97A78" w:rsidR="00513C19" w:rsidRPr="000A544F" w:rsidRDefault="00FE29AD" w:rsidP="00685FA9">
      <w:pPr>
        <w:pStyle w:val="Heading3"/>
        <w:numPr>
          <w:ilvl w:val="2"/>
          <w:numId w:val="29"/>
        </w:numPr>
      </w:pPr>
      <w:bookmarkStart w:id="31" w:name="_Modified_n-gram_precision_1"/>
      <w:bookmarkEnd w:id="31"/>
      <w:r w:rsidRPr="004C1542">
        <w:rPr>
          <w:rFonts w:asciiTheme="majorBidi" w:hAnsiTheme="majorBidi"/>
          <w:color w:val="auto"/>
          <w:sz w:val="22"/>
          <w:szCs w:val="22"/>
        </w:rPr>
        <w:t xml:space="preserve">Modified </w:t>
      </w:r>
      <w:r w:rsidRPr="000F44E9">
        <w:rPr>
          <w:rFonts w:asciiTheme="majorBidi" w:hAnsiTheme="majorBidi"/>
          <w:i/>
          <w:iCs/>
          <w:color w:val="auto"/>
          <w:sz w:val="22"/>
          <w:szCs w:val="22"/>
        </w:rPr>
        <w:t>n</w:t>
      </w:r>
      <w:r w:rsidRPr="004C1542">
        <w:rPr>
          <w:rFonts w:asciiTheme="majorBidi" w:hAnsiTheme="majorBidi"/>
          <w:color w:val="auto"/>
          <w:sz w:val="22"/>
          <w:szCs w:val="22"/>
        </w:rPr>
        <w:t xml:space="preserve">-gram </w:t>
      </w:r>
      <w:r w:rsidR="000F44E9">
        <w:rPr>
          <w:rFonts w:asciiTheme="majorBidi" w:hAnsiTheme="majorBidi"/>
          <w:color w:val="auto"/>
          <w:sz w:val="22"/>
          <w:szCs w:val="22"/>
        </w:rPr>
        <w:t>P</w:t>
      </w:r>
      <w:r w:rsidRPr="004C1542">
        <w:rPr>
          <w:rFonts w:asciiTheme="majorBidi" w:hAnsiTheme="majorBidi"/>
          <w:color w:val="auto"/>
          <w:sz w:val="22"/>
          <w:szCs w:val="22"/>
        </w:rPr>
        <w:t>recision on blocks of text</w:t>
      </w:r>
    </w:p>
    <w:p w14:paraId="302C9B98" w14:textId="18A95A90" w:rsidR="00513C19" w:rsidRDefault="00FE29AD" w:rsidP="005B7606">
      <w:pPr>
        <w:pStyle w:val="BodyText"/>
        <w:spacing w:before="120" w:line="264" w:lineRule="auto"/>
        <w:ind w:left="115" w:right="1109" w:firstLine="288"/>
        <w:jc w:val="both"/>
      </w:pPr>
      <w:r>
        <w:t xml:space="preserve">A source sentence may translate </w:t>
      </w:r>
      <w:r w:rsidR="00A72ADF">
        <w:t>too</w:t>
      </w:r>
      <w:r>
        <w:t xml:space="preserve"> many target sentences, in which case we abuse terminology and refer to the corresponding target sentences. First, </w:t>
      </w:r>
      <w:r w:rsidR="00D914C2">
        <w:t>we compute</w:t>
      </w:r>
      <w:r>
        <w:t xml:space="preserve"> </w:t>
      </w:r>
      <w:r>
        <w:rPr>
          <w:i/>
          <w:iCs/>
        </w:rPr>
        <w:t>n</w:t>
      </w:r>
      <w:r>
        <w:t xml:space="preserve">-gram </w:t>
      </w:r>
      <w:r w:rsidR="00D914C2">
        <w:t xml:space="preserve">that </w:t>
      </w:r>
      <w:r>
        <w:t xml:space="preserve">matches sentence by sentence. Next, </w:t>
      </w:r>
      <w:r w:rsidR="00D914C2">
        <w:t>we add</w:t>
      </w:r>
      <w:r>
        <w:t xml:space="preserve"> the clipped </w:t>
      </w:r>
      <w:r>
        <w:rPr>
          <w:i/>
          <w:iCs/>
        </w:rPr>
        <w:t>n</w:t>
      </w:r>
      <w:r>
        <w:rPr>
          <w:i/>
          <w:iCs/>
        </w:rPr>
        <w:softHyphen/>
      </w:r>
      <w:r>
        <w:t xml:space="preserve">-gram counts for </w:t>
      </w:r>
      <w:r w:rsidR="00D914C2">
        <w:t>all the</w:t>
      </w:r>
      <w:r>
        <w:t xml:space="preserve"> candidate</w:t>
      </w:r>
      <w:r w:rsidR="00D914C2">
        <w:t>s</w:t>
      </w:r>
      <w:r>
        <w:t xml:space="preserve"> sentences and divide </w:t>
      </w:r>
      <w:r w:rsidR="00D914C2">
        <w:t xml:space="preserve">them </w:t>
      </w:r>
      <w:r>
        <w:t>by the number of candidate</w:t>
      </w:r>
      <w:r w:rsidR="00D914C2">
        <w:t>s</w:t>
      </w:r>
      <w:r>
        <w:t xml:space="preserve"> </w:t>
      </w:r>
      <w:r>
        <w:rPr>
          <w:i/>
          <w:iCs/>
        </w:rPr>
        <w:t>n</w:t>
      </w:r>
      <w:r>
        <w:t xml:space="preserve">-grams in the test corpus to compute a modified precision score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t xml:space="preserve"> for entire test corpus</w:t>
      </w:r>
      <w:r w:rsidR="00EA4A4A">
        <w:t>.</w:t>
      </w:r>
    </w:p>
    <w:p w14:paraId="3886D323" w14:textId="5E82E2CD" w:rsidR="00FE29AD" w:rsidRPr="00FE29AD" w:rsidRDefault="00814900" w:rsidP="00513C19">
      <w:pPr>
        <w:pStyle w:val="BodyText"/>
        <w:spacing w:before="120" w:line="264" w:lineRule="auto"/>
        <w:ind w:left="115" w:right="1109" w:firstLine="288"/>
        <w:jc w:val="both"/>
      </w:pPr>
      <m:oMathPara>
        <m:oMath>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C ϵ {Candidates}</m:t>
                  </m:r>
                </m:sub>
                <m:sup/>
                <m:e>
                  <m:nary>
                    <m:naryPr>
                      <m:chr m:val="∑"/>
                      <m:limLoc m:val="undOvr"/>
                      <m:supHide m:val="1"/>
                      <m:ctrlPr>
                        <w:rPr>
                          <w:rFonts w:ascii="Cambria Math" w:hAnsi="Cambria Math"/>
                          <w:i/>
                        </w:rPr>
                      </m:ctrlPr>
                    </m:naryPr>
                    <m:sub>
                      <m:r>
                        <w:rPr>
                          <w:rFonts w:ascii="Cambria Math" w:hAnsi="Cambria Math"/>
                        </w:rPr>
                        <m:t>n-gram ϵ C</m:t>
                      </m:r>
                    </m:sub>
                    <m:sup/>
                    <m:e>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clip</m:t>
                          </m:r>
                        </m:sub>
                      </m:sSub>
                      <m:r>
                        <w:rPr>
                          <w:rFonts w:ascii="Cambria Math" w:hAnsi="Cambria Math"/>
                        </w:rPr>
                        <m:t>(n-gram)</m:t>
                      </m:r>
                    </m:e>
                  </m:nary>
                </m:e>
              </m:nary>
            </m:num>
            <m:den>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 xml:space="preserve"> ϵ {Candidates}</m:t>
                  </m:r>
                </m:sub>
                <m:sup/>
                <m:e>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n-gram</m:t>
                          </m:r>
                        </m:e>
                        <m:sup>
                          <m:r>
                            <w:rPr>
                              <w:rFonts w:ascii="Cambria Math" w:hAnsi="Cambria Math"/>
                            </w:rPr>
                            <m:t>'</m:t>
                          </m:r>
                        </m:sup>
                      </m:sSup>
                      <m:r>
                        <w:rPr>
                          <w:rFonts w:ascii="Cambria Math" w:hAnsi="Cambria Math"/>
                        </w:rPr>
                        <m:t xml:space="preserve"> ϵ </m:t>
                      </m:r>
                      <m:sSup>
                        <m:sSupPr>
                          <m:ctrlPr>
                            <w:rPr>
                              <w:rFonts w:ascii="Cambria Math" w:hAnsi="Cambria Math"/>
                              <w:i/>
                            </w:rPr>
                          </m:ctrlPr>
                        </m:sSupPr>
                        <m:e>
                          <m:r>
                            <w:rPr>
                              <w:rFonts w:ascii="Cambria Math" w:hAnsi="Cambria Math"/>
                            </w:rPr>
                            <m:t>C</m:t>
                          </m:r>
                        </m:e>
                        <m:sup>
                          <m:r>
                            <w:rPr>
                              <w:rFonts w:ascii="Cambria Math" w:hAnsi="Cambria Math"/>
                            </w:rPr>
                            <m:t>'</m:t>
                          </m:r>
                        </m:sup>
                      </m:sSup>
                    </m:sub>
                    <m:sup/>
                    <m:e>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clip</m:t>
                          </m:r>
                        </m:sub>
                      </m:sSub>
                      <m:r>
                        <w:rPr>
                          <w:rFonts w:ascii="Cambria Math" w:hAnsi="Cambria Math"/>
                        </w:rPr>
                        <m:t>(</m:t>
                      </m:r>
                      <m:sSup>
                        <m:sSupPr>
                          <m:ctrlPr>
                            <w:rPr>
                              <w:rFonts w:ascii="Cambria Math" w:hAnsi="Cambria Math"/>
                              <w:i/>
                            </w:rPr>
                          </m:ctrlPr>
                        </m:sSupPr>
                        <m:e>
                          <m:r>
                            <w:rPr>
                              <w:rFonts w:ascii="Cambria Math" w:hAnsi="Cambria Math"/>
                            </w:rPr>
                            <m:t>n-gram</m:t>
                          </m:r>
                        </m:e>
                        <m:sup>
                          <m:r>
                            <w:rPr>
                              <w:rFonts w:ascii="Cambria Math" w:hAnsi="Cambria Math"/>
                            </w:rPr>
                            <m:t>'</m:t>
                          </m:r>
                        </m:sup>
                      </m:sSup>
                      <m:r>
                        <w:rPr>
                          <w:rFonts w:ascii="Cambria Math" w:hAnsi="Cambria Math"/>
                        </w:rPr>
                        <m:t>)</m:t>
                      </m:r>
                    </m:e>
                  </m:nary>
                </m:e>
              </m:nary>
            </m:den>
          </m:f>
        </m:oMath>
      </m:oMathPara>
    </w:p>
    <w:p w14:paraId="5E43A963" w14:textId="3E6FB063" w:rsidR="00FE29AD" w:rsidRPr="00FE29AD" w:rsidRDefault="00FE29AD" w:rsidP="00A72ADF">
      <w:pPr>
        <w:pStyle w:val="BodyText"/>
        <w:spacing w:before="120" w:line="264" w:lineRule="auto"/>
        <w:ind w:left="115" w:right="1109" w:firstLine="288"/>
        <w:jc w:val="center"/>
      </w:pPr>
      <w:r>
        <w:rPr>
          <w:i/>
          <w:color w:val="1F487C"/>
        </w:rPr>
        <w:t xml:space="preserve">Equation </w:t>
      </w:r>
      <w:r w:rsidR="00A72ADF">
        <w:rPr>
          <w:i/>
          <w:color w:val="1F487C"/>
        </w:rPr>
        <w:t>15</w:t>
      </w:r>
      <w:r>
        <w:rPr>
          <w:i/>
          <w:color w:val="1F487C"/>
        </w:rPr>
        <w:t xml:space="preserve"> – Modified precision score</w:t>
      </w:r>
    </w:p>
    <w:p w14:paraId="23F9D2EC" w14:textId="77777777" w:rsidR="00B72B3E" w:rsidRPr="00B72B3E" w:rsidRDefault="00B72B3E" w:rsidP="00B72B3E">
      <w:pPr>
        <w:pStyle w:val="TableParagraph"/>
        <w:rPr>
          <w:sz w:val="12"/>
          <w:szCs w:val="12"/>
        </w:rPr>
      </w:pPr>
    </w:p>
    <w:p w14:paraId="19CBD2FD" w14:textId="2846559F" w:rsidR="00B72B3E" w:rsidRPr="004C1542" w:rsidRDefault="00B72B3E" w:rsidP="00685FA9">
      <w:pPr>
        <w:pStyle w:val="Heading3"/>
        <w:numPr>
          <w:ilvl w:val="2"/>
          <w:numId w:val="29"/>
        </w:numPr>
        <w:rPr>
          <w:rFonts w:asciiTheme="majorBidi" w:hAnsiTheme="majorBidi"/>
          <w:color w:val="auto"/>
          <w:sz w:val="22"/>
          <w:szCs w:val="22"/>
        </w:rPr>
      </w:pPr>
      <w:bookmarkStart w:id="32" w:name="_Ranking_systems_using"/>
      <w:bookmarkEnd w:id="32"/>
      <w:r w:rsidRPr="004C1542">
        <w:rPr>
          <w:rFonts w:asciiTheme="majorBidi" w:hAnsiTheme="majorBidi"/>
          <w:color w:val="auto"/>
          <w:sz w:val="22"/>
          <w:szCs w:val="22"/>
        </w:rPr>
        <w:lastRenderedPageBreak/>
        <w:t xml:space="preserve">Ranking </w:t>
      </w:r>
      <w:r w:rsidR="000F44E9">
        <w:rPr>
          <w:rFonts w:asciiTheme="majorBidi" w:hAnsiTheme="majorBidi"/>
          <w:color w:val="auto"/>
          <w:sz w:val="22"/>
          <w:szCs w:val="22"/>
        </w:rPr>
        <w:t>s</w:t>
      </w:r>
      <w:r w:rsidRPr="004C1542">
        <w:rPr>
          <w:rFonts w:asciiTheme="majorBidi" w:hAnsiTheme="majorBidi"/>
          <w:color w:val="auto"/>
          <w:sz w:val="22"/>
          <w:szCs w:val="22"/>
        </w:rPr>
        <w:t xml:space="preserve">ystems using only </w:t>
      </w:r>
      <w:r w:rsidR="000F44E9">
        <w:rPr>
          <w:rFonts w:asciiTheme="majorBidi" w:hAnsiTheme="majorBidi"/>
          <w:color w:val="auto"/>
          <w:sz w:val="22"/>
          <w:szCs w:val="22"/>
        </w:rPr>
        <w:t>M</w:t>
      </w:r>
      <w:r w:rsidRPr="004C1542">
        <w:rPr>
          <w:rFonts w:asciiTheme="majorBidi" w:hAnsiTheme="majorBidi"/>
          <w:color w:val="auto"/>
          <w:sz w:val="22"/>
          <w:szCs w:val="22"/>
        </w:rPr>
        <w:t xml:space="preserve">odified </w:t>
      </w:r>
      <w:r w:rsidRPr="000F44E9">
        <w:rPr>
          <w:rFonts w:asciiTheme="majorBidi" w:hAnsiTheme="majorBidi"/>
          <w:i/>
          <w:iCs/>
          <w:color w:val="auto"/>
          <w:sz w:val="22"/>
          <w:szCs w:val="22"/>
        </w:rPr>
        <w:t>n</w:t>
      </w:r>
      <w:r w:rsidRPr="004C1542">
        <w:rPr>
          <w:rFonts w:asciiTheme="majorBidi" w:hAnsiTheme="majorBidi"/>
          <w:color w:val="auto"/>
          <w:sz w:val="22"/>
          <w:szCs w:val="22"/>
        </w:rPr>
        <w:t xml:space="preserve">-gram </w:t>
      </w:r>
      <w:r w:rsidR="000F44E9">
        <w:rPr>
          <w:rFonts w:asciiTheme="majorBidi" w:hAnsiTheme="majorBidi"/>
          <w:color w:val="auto"/>
          <w:sz w:val="22"/>
          <w:szCs w:val="22"/>
        </w:rPr>
        <w:t>P</w:t>
      </w:r>
      <w:r w:rsidRPr="004C1542">
        <w:rPr>
          <w:rFonts w:asciiTheme="majorBidi" w:hAnsiTheme="majorBidi"/>
          <w:color w:val="auto"/>
          <w:sz w:val="22"/>
          <w:szCs w:val="22"/>
        </w:rPr>
        <w:t>recision</w:t>
      </w:r>
    </w:p>
    <w:p w14:paraId="3B69EB48" w14:textId="66988C3B" w:rsidR="00B72B3E" w:rsidRDefault="00B72B3E" w:rsidP="005B7606">
      <w:pPr>
        <w:pStyle w:val="BodyText"/>
        <w:spacing w:before="120" w:line="264" w:lineRule="auto"/>
        <w:ind w:left="115" w:right="1109" w:firstLine="288"/>
        <w:jc w:val="both"/>
      </w:pPr>
      <w:r>
        <w:t xml:space="preserve">To verify that modified </w:t>
      </w:r>
      <w:r>
        <w:rPr>
          <w:i/>
          <w:iCs/>
        </w:rPr>
        <w:t>n</w:t>
      </w:r>
      <w:r>
        <w:t xml:space="preserve">-gram precision </w:t>
      </w:r>
      <w:r w:rsidR="0020452C">
        <w:t>is different</w:t>
      </w:r>
      <w:r>
        <w:t xml:space="preserve"> between very good translations </w:t>
      </w:r>
      <w:r w:rsidR="0020452C">
        <w:t>and</w:t>
      </w:r>
      <w:r>
        <w:t xml:space="preserve"> bad translations, we </w:t>
      </w:r>
      <w:r w:rsidR="0020452C">
        <w:t>calculated</w:t>
      </w:r>
      <w:r>
        <w:t xml:space="preserve"> the modified precision numbers on the output of a (good) human translation and a standard (poor) machine translation system</w:t>
      </w:r>
      <w:r w:rsidR="00C330E4">
        <w:t>.</w:t>
      </w:r>
    </w:p>
    <w:p w14:paraId="1FD11919" w14:textId="2D760AA5" w:rsidR="00B72B3E" w:rsidRPr="00B72B3E" w:rsidRDefault="00F04965" w:rsidP="00B72B3E">
      <w:pPr>
        <w:pStyle w:val="BodyText"/>
        <w:spacing w:before="120" w:line="264" w:lineRule="auto"/>
        <w:ind w:left="115" w:right="1109" w:firstLine="288"/>
        <w:jc w:val="both"/>
      </w:pPr>
      <w:r>
        <w:rPr>
          <w:noProof/>
          <w:lang w:bidi="he-IL"/>
        </w:rPr>
        <w:drawing>
          <wp:anchor distT="0" distB="0" distL="114300" distR="114300" simplePos="0" relativeHeight="251632640" behindDoc="1" locked="0" layoutInCell="1" allowOverlap="1" wp14:anchorId="4AA42AFF" wp14:editId="178947D0">
            <wp:simplePos x="0" y="0"/>
            <wp:positionH relativeFrom="column">
              <wp:posOffset>2978150</wp:posOffset>
            </wp:positionH>
            <wp:positionV relativeFrom="paragraph">
              <wp:posOffset>88265</wp:posOffset>
            </wp:positionV>
            <wp:extent cx="2838450" cy="1352550"/>
            <wp:effectExtent l="19050" t="19050" r="0" b="0"/>
            <wp:wrapTight wrapText="bothSides">
              <wp:wrapPolygon edited="0">
                <wp:start x="-145" y="-304"/>
                <wp:lineTo x="-145" y="21600"/>
                <wp:lineTo x="21600" y="21600"/>
                <wp:lineTo x="21600" y="-304"/>
                <wp:lineTo x="-145" y="-304"/>
              </wp:wrapPolygon>
            </wp:wrapTight>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3041" t="2986" r="2394" b="4412"/>
                    <a:stretch/>
                  </pic:blipFill>
                  <pic:spPr bwMode="auto">
                    <a:xfrm>
                      <a:off x="0" y="0"/>
                      <a:ext cx="2838450" cy="135255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bidi="he-IL"/>
        </w:rPr>
        <w:drawing>
          <wp:anchor distT="0" distB="0" distL="114300" distR="114300" simplePos="0" relativeHeight="251630592" behindDoc="1" locked="0" layoutInCell="1" allowOverlap="1" wp14:anchorId="44869138" wp14:editId="0894AD57">
            <wp:simplePos x="0" y="0"/>
            <wp:positionH relativeFrom="column">
              <wp:posOffset>0</wp:posOffset>
            </wp:positionH>
            <wp:positionV relativeFrom="paragraph">
              <wp:posOffset>86995</wp:posOffset>
            </wp:positionV>
            <wp:extent cx="2870200" cy="1352550"/>
            <wp:effectExtent l="19050" t="19050" r="6350" b="0"/>
            <wp:wrapTight wrapText="bothSides">
              <wp:wrapPolygon edited="0">
                <wp:start x="-143" y="-304"/>
                <wp:lineTo x="-143" y="21600"/>
                <wp:lineTo x="21648" y="21600"/>
                <wp:lineTo x="21648" y="-304"/>
                <wp:lineTo x="-143" y="-304"/>
              </wp:wrapPolygon>
            </wp:wrapTight>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2870200" cy="135255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0677B959" w14:textId="1BEF97C1" w:rsidR="00513C19" w:rsidRDefault="00513C19" w:rsidP="000C62F2">
      <w:pPr>
        <w:pStyle w:val="BodyText"/>
        <w:spacing w:before="120" w:line="264" w:lineRule="auto"/>
        <w:ind w:left="115" w:right="1109" w:firstLine="288"/>
        <w:jc w:val="both"/>
      </w:pPr>
    </w:p>
    <w:p w14:paraId="784C4AE1" w14:textId="6C528781" w:rsidR="00DB3FE0" w:rsidRPr="00DB3FE0" w:rsidRDefault="00DB3FE0" w:rsidP="00DB3FE0">
      <w:pPr>
        <w:rPr>
          <w:sz w:val="20"/>
        </w:rPr>
      </w:pPr>
    </w:p>
    <w:p w14:paraId="21E19B24" w14:textId="77777777" w:rsidR="00DB3FE0" w:rsidRPr="00DB3FE0" w:rsidRDefault="00DB3FE0" w:rsidP="00DB3FE0">
      <w:pPr>
        <w:rPr>
          <w:sz w:val="20"/>
        </w:rPr>
      </w:pPr>
    </w:p>
    <w:p w14:paraId="157EE2FB" w14:textId="2E27D471" w:rsidR="008C0D06" w:rsidRDefault="008C0D06" w:rsidP="008C0D06">
      <w:pPr>
        <w:rPr>
          <w:sz w:val="20"/>
        </w:rPr>
      </w:pPr>
      <w:bookmarkStart w:id="33" w:name="_bookmark4"/>
      <w:bookmarkEnd w:id="33"/>
    </w:p>
    <w:p w14:paraId="65305AC5" w14:textId="0B171561" w:rsidR="008C0D06" w:rsidRDefault="008C0D06" w:rsidP="008C0D06">
      <w:pPr>
        <w:rPr>
          <w:sz w:val="20"/>
        </w:rPr>
      </w:pPr>
    </w:p>
    <w:p w14:paraId="0F9BED9A" w14:textId="6BF6EBBC" w:rsidR="008C0D06" w:rsidRDefault="008C0D06" w:rsidP="008C0D06">
      <w:pPr>
        <w:rPr>
          <w:sz w:val="20"/>
        </w:rPr>
      </w:pPr>
    </w:p>
    <w:p w14:paraId="7ABE6D60" w14:textId="00C2498F" w:rsidR="008C0D06" w:rsidRDefault="008C0D06" w:rsidP="008C0D06">
      <w:pPr>
        <w:rPr>
          <w:sz w:val="20"/>
        </w:rPr>
      </w:pPr>
    </w:p>
    <w:p w14:paraId="390819D4" w14:textId="06D39B95" w:rsidR="008C0D06" w:rsidRPr="00F04965" w:rsidRDefault="008C0D06" w:rsidP="008C0D06">
      <w:pPr>
        <w:rPr>
          <w:sz w:val="12"/>
          <w:szCs w:val="14"/>
        </w:rPr>
      </w:pPr>
    </w:p>
    <w:p w14:paraId="420E062C" w14:textId="6593DAC7" w:rsidR="007369EF" w:rsidRDefault="00B72B3E" w:rsidP="00A72ADF">
      <w:pPr>
        <w:spacing w:before="120" w:line="264" w:lineRule="auto"/>
        <w:ind w:left="-851"/>
        <w:jc w:val="center"/>
        <w:rPr>
          <w:i/>
          <w:color w:val="1F487C"/>
        </w:rPr>
      </w:pPr>
      <w:r>
        <w:rPr>
          <w:i/>
          <w:color w:val="1F487C"/>
        </w:rPr>
        <w:t xml:space="preserve">Figure </w:t>
      </w:r>
      <w:r w:rsidR="00A72ADF">
        <w:rPr>
          <w:i/>
          <w:color w:val="1F487C"/>
        </w:rPr>
        <w:t>20</w:t>
      </w:r>
      <w:r>
        <w:rPr>
          <w:i/>
          <w:color w:val="1F487C"/>
        </w:rPr>
        <w:t xml:space="preserve"> – </w:t>
      </w:r>
      <w:r w:rsidR="007369EF">
        <w:rPr>
          <w:i/>
          <w:color w:val="1F487C"/>
        </w:rPr>
        <w:t>(Left picture</w:t>
      </w:r>
      <w:r w:rsidR="00A72ADF">
        <w:rPr>
          <w:i/>
          <w:color w:val="1F487C"/>
        </w:rPr>
        <w:t>):</w:t>
      </w:r>
      <w:r w:rsidR="007369EF">
        <w:rPr>
          <w:i/>
          <w:color w:val="1F487C"/>
        </w:rPr>
        <w:t xml:space="preserve"> </w:t>
      </w:r>
      <w:r>
        <w:rPr>
          <w:i/>
          <w:color w:val="1F487C"/>
        </w:rPr>
        <w:t xml:space="preserve">Distinguishing human from </w:t>
      </w:r>
      <w:r w:rsidR="00A72ADF">
        <w:rPr>
          <w:i/>
          <w:color w:val="1F487C"/>
        </w:rPr>
        <w:t xml:space="preserve">machine </w:t>
      </w:r>
      <w:r w:rsidR="009A2B7D">
        <w:rPr>
          <w:i/>
          <w:color w:val="1F487C"/>
        </w:rPr>
        <w:br/>
      </w:r>
      <w:r w:rsidR="007369EF">
        <w:rPr>
          <w:i/>
          <w:color w:val="1F487C"/>
        </w:rPr>
        <w:t>(Right Picture</w:t>
      </w:r>
      <w:r w:rsidR="00A72ADF">
        <w:rPr>
          <w:i/>
          <w:color w:val="1F487C"/>
        </w:rPr>
        <w:t>):</w:t>
      </w:r>
      <w:r w:rsidR="007369EF">
        <w:rPr>
          <w:i/>
          <w:color w:val="1F487C"/>
        </w:rPr>
        <w:t xml:space="preserve"> Machine and human translations</w:t>
      </w:r>
    </w:p>
    <w:p w14:paraId="6F4BDDFE" w14:textId="7782F579" w:rsidR="00B72B3E" w:rsidRDefault="00814900" w:rsidP="00B72B3E">
      <w:pPr>
        <w:pStyle w:val="BodyText"/>
        <w:spacing w:before="120" w:line="264" w:lineRule="auto"/>
        <w:ind w:left="115" w:right="1109" w:firstLine="288"/>
        <w:jc w:val="center"/>
      </w:pPr>
      <w:hyperlink r:id="rId54" w:history="1">
        <w:r w:rsidR="00B72B3E">
          <w:rPr>
            <w:rStyle w:val="Hyperlink"/>
          </w:rPr>
          <w:t>https://www.aclweb.org/anthology/P02-1040.pdf</w:t>
        </w:r>
      </w:hyperlink>
    </w:p>
    <w:p w14:paraId="41628E07" w14:textId="36DAF5C9" w:rsidR="003019B0" w:rsidRDefault="00397F57" w:rsidP="005B7606">
      <w:pPr>
        <w:pStyle w:val="BodyText"/>
        <w:spacing w:before="120" w:line="264" w:lineRule="auto"/>
        <w:ind w:left="115" w:right="1109" w:firstLine="288"/>
        <w:jc w:val="both"/>
        <w:rPr>
          <w:sz w:val="12"/>
          <w:szCs w:val="12"/>
          <w:lang w:bidi="he-IL"/>
        </w:rPr>
      </w:pPr>
      <w:r>
        <w:t>According to Figure 12, the strong signal differentiating human (high precision) from machine (low precision) is striking. The difference becomes stronger w</w:t>
      </w:r>
      <w:r w:rsidR="0020452C">
        <w:t>h</w:t>
      </w:r>
      <w:r>
        <w:t>e</w:t>
      </w:r>
      <w:r w:rsidR="0020452C">
        <w:t>n</w:t>
      </w:r>
      <w:r>
        <w:t xml:space="preserve"> </w:t>
      </w:r>
      <w:r w:rsidR="0020452C">
        <w:t>pass</w:t>
      </w:r>
      <w:r w:rsidR="00D914C2">
        <w:t>ing</w:t>
      </w:r>
      <w:r w:rsidR="0020452C">
        <w:t xml:space="preserve"> </w:t>
      </w:r>
      <w:r>
        <w:t>from unigram precision to 4-gram precision.</w:t>
      </w:r>
    </w:p>
    <w:p w14:paraId="05ADEA59" w14:textId="77777777" w:rsidR="008F767B" w:rsidRPr="008F767B" w:rsidRDefault="008F767B" w:rsidP="008F767B">
      <w:pPr>
        <w:pStyle w:val="TableParagraph"/>
        <w:rPr>
          <w:sz w:val="12"/>
          <w:szCs w:val="12"/>
          <w:rtl/>
          <w:lang w:bidi="he-IL"/>
        </w:rPr>
      </w:pPr>
    </w:p>
    <w:p w14:paraId="1F15CEC2" w14:textId="3574D90A" w:rsidR="007369EF" w:rsidRPr="004C1542" w:rsidRDefault="00DD2529" w:rsidP="00685FA9">
      <w:pPr>
        <w:pStyle w:val="Heading3"/>
        <w:numPr>
          <w:ilvl w:val="2"/>
          <w:numId w:val="29"/>
        </w:numPr>
        <w:rPr>
          <w:rFonts w:asciiTheme="majorBidi" w:hAnsiTheme="majorBidi"/>
          <w:color w:val="auto"/>
          <w:sz w:val="22"/>
          <w:szCs w:val="22"/>
        </w:rPr>
      </w:pPr>
      <w:bookmarkStart w:id="34" w:name="_Bilingual_evaluation_understandy_1"/>
      <w:bookmarkEnd w:id="34"/>
      <w:r w:rsidRPr="004C1542">
        <w:rPr>
          <w:rFonts w:asciiTheme="majorBidi" w:hAnsiTheme="majorBidi"/>
          <w:color w:val="auto"/>
          <w:sz w:val="22"/>
          <w:szCs w:val="22"/>
        </w:rPr>
        <w:t xml:space="preserve">Bilingual </w:t>
      </w:r>
      <w:r w:rsidR="000F44E9">
        <w:rPr>
          <w:rFonts w:asciiTheme="majorBidi" w:hAnsiTheme="majorBidi"/>
          <w:color w:val="auto"/>
          <w:sz w:val="22"/>
          <w:szCs w:val="22"/>
        </w:rPr>
        <w:t>E</w:t>
      </w:r>
      <w:r w:rsidRPr="004C1542">
        <w:rPr>
          <w:rFonts w:asciiTheme="majorBidi" w:hAnsiTheme="majorBidi"/>
          <w:color w:val="auto"/>
          <w:sz w:val="22"/>
          <w:szCs w:val="22"/>
        </w:rPr>
        <w:t xml:space="preserve">valuation </w:t>
      </w:r>
      <w:r w:rsidR="000F44E9">
        <w:rPr>
          <w:rFonts w:asciiTheme="majorBidi" w:hAnsiTheme="majorBidi"/>
          <w:color w:val="auto"/>
          <w:sz w:val="22"/>
          <w:szCs w:val="22"/>
        </w:rPr>
        <w:t>U</w:t>
      </w:r>
      <w:r w:rsidRPr="004C1542">
        <w:rPr>
          <w:rFonts w:asciiTheme="majorBidi" w:hAnsiTheme="majorBidi"/>
          <w:color w:val="auto"/>
          <w:sz w:val="22"/>
          <w:szCs w:val="22"/>
        </w:rPr>
        <w:t>nderstandy</w:t>
      </w:r>
      <w:r w:rsidR="003C5832">
        <w:rPr>
          <w:rFonts w:asciiTheme="majorBidi" w:hAnsiTheme="majorBidi"/>
          <w:color w:val="auto"/>
          <w:sz w:val="22"/>
          <w:szCs w:val="22"/>
        </w:rPr>
        <w:t xml:space="preserve"> (BLEU)</w:t>
      </w:r>
      <w:r w:rsidRPr="004C1542">
        <w:rPr>
          <w:rFonts w:asciiTheme="majorBidi" w:hAnsiTheme="majorBidi"/>
          <w:color w:val="auto"/>
          <w:sz w:val="22"/>
          <w:szCs w:val="22"/>
        </w:rPr>
        <w:t xml:space="preserve"> </w:t>
      </w:r>
      <w:r w:rsidR="006F1014">
        <w:rPr>
          <w:rFonts w:asciiTheme="majorBidi" w:hAnsiTheme="majorBidi"/>
          <w:color w:val="auto"/>
          <w:sz w:val="22"/>
          <w:szCs w:val="22"/>
        </w:rPr>
        <w:t>- D</w:t>
      </w:r>
      <w:r w:rsidRPr="004C1542">
        <w:rPr>
          <w:rFonts w:asciiTheme="majorBidi" w:hAnsiTheme="majorBidi"/>
          <w:color w:val="auto"/>
          <w:sz w:val="22"/>
          <w:szCs w:val="22"/>
        </w:rPr>
        <w:t>etails</w:t>
      </w:r>
    </w:p>
    <w:p w14:paraId="22A9A58C" w14:textId="6FE2D980" w:rsidR="007369EF" w:rsidRPr="00724962" w:rsidRDefault="00DD2529" w:rsidP="005B7606">
      <w:pPr>
        <w:pStyle w:val="BodyText"/>
        <w:spacing w:before="120" w:line="264" w:lineRule="auto"/>
        <w:ind w:left="115" w:right="1109" w:firstLine="288"/>
        <w:jc w:val="both"/>
        <w:rPr>
          <w:color w:val="FF0000"/>
        </w:rPr>
      </w:pPr>
      <w:r>
        <w:t xml:space="preserve">First, computing the </w:t>
      </w:r>
      <w:r w:rsidR="00873492">
        <w:t>geometric</w:t>
      </w:r>
      <w:r w:rsidR="00873492">
        <w:rPr>
          <w:position w:val="8"/>
          <w:sz w:val="14"/>
        </w:rPr>
        <w:t>1</w:t>
      </w:r>
      <w:r>
        <w:t xml:space="preserve"> </w:t>
      </w:r>
      <w:r w:rsidR="00873492">
        <w:t xml:space="preserve">average </w:t>
      </w:r>
      <w:r>
        <w:t xml:space="preserve">of the modified </w:t>
      </w:r>
      <w:r>
        <w:rPr>
          <w:i/>
          <w:iCs/>
        </w:rPr>
        <w:t>n</w:t>
      </w:r>
      <w:r>
        <w:t xml:space="preserve">-gram precisions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t xml:space="preserve"> , using </w:t>
      </w:r>
      <w:r>
        <w:rPr>
          <w:i/>
          <w:iCs/>
        </w:rPr>
        <w:t>n</w:t>
      </w:r>
      <w:r>
        <w:t xml:space="preserve">-gram up to length </w:t>
      </w:r>
      <w:r>
        <w:rPr>
          <w:i/>
          <w:iCs/>
        </w:rPr>
        <w:t>N</w:t>
      </w:r>
      <w:r>
        <w:t xml:space="preserve"> and positive weights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summing to one. </w:t>
      </w:r>
      <w:r w:rsidR="00D914C2">
        <w:t>Next, t</w:t>
      </w:r>
      <w:r w:rsidR="0020452C">
        <w:t xml:space="preserve">he </w:t>
      </w:r>
      <w:r w:rsidR="00D914C2">
        <w:t xml:space="preserve">meaning of </w:t>
      </w:r>
      <w:r w:rsidR="0020452C">
        <w:t>variable</w:t>
      </w:r>
      <w:r>
        <w:t xml:space="preserve"> </w:t>
      </w:r>
      <w:r>
        <w:rPr>
          <w:i/>
          <w:iCs/>
        </w:rPr>
        <w:t>c</w:t>
      </w:r>
      <w:r>
        <w:t xml:space="preserve"> </w:t>
      </w:r>
      <w:r w:rsidR="00D914C2">
        <w:t xml:space="preserve">is </w:t>
      </w:r>
      <w:r>
        <w:t>the length of the candidate translation</w:t>
      </w:r>
      <w:r w:rsidR="0020452C">
        <w:t xml:space="preserve">. Also, </w:t>
      </w:r>
      <w:r w:rsidR="00D914C2">
        <w:t>there has t</w:t>
      </w:r>
      <w:r w:rsidR="0020452C">
        <w:t>he variable</w:t>
      </w:r>
      <w:r>
        <w:t xml:space="preserve"> </w:t>
      </w:r>
      <w:r>
        <w:rPr>
          <w:i/>
          <w:iCs/>
        </w:rPr>
        <w:t>r</w:t>
      </w:r>
      <w:r>
        <w:t xml:space="preserve"> </w:t>
      </w:r>
      <w:r w:rsidR="0020452C">
        <w:t xml:space="preserve">that represent </w:t>
      </w:r>
      <w:r>
        <w:t>the effective reference corpus length</w:t>
      </w:r>
      <w:r w:rsidR="00C330E4">
        <w:t>.</w:t>
      </w:r>
    </w:p>
    <w:p w14:paraId="7CF9F937" w14:textId="01B846EE" w:rsidR="00DD2529" w:rsidRDefault="00DD2529" w:rsidP="00DD2529">
      <w:pPr>
        <w:pStyle w:val="BodyText"/>
        <w:spacing w:before="120" w:line="264" w:lineRule="auto"/>
        <w:ind w:left="115" w:right="1109" w:firstLine="288"/>
        <w:jc w:val="both"/>
      </w:pPr>
      <m:oMathPara>
        <m:oMath>
          <m:r>
            <w:rPr>
              <w:rFonts w:ascii="Cambria Math" w:hAnsi="Cambria Math"/>
            </w:rPr>
            <m:t xml:space="preserve">BP=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c&gt;r</m:t>
                  </m:r>
                </m:e>
                <m:e>
                  <m:sSup>
                    <m:sSupPr>
                      <m:ctrlPr>
                        <w:rPr>
                          <w:rFonts w:ascii="Cambria Math" w:hAnsi="Cambria Math"/>
                          <w:i/>
                        </w:rPr>
                      </m:ctrlPr>
                    </m:sSupPr>
                    <m:e>
                      <m:r>
                        <w:rPr>
                          <w:rFonts w:ascii="Cambria Math" w:hAnsi="Cambria Math"/>
                        </w:rPr>
                        <m:t xml:space="preserve">    e</m:t>
                      </m:r>
                    </m:e>
                    <m:sup>
                      <m:r>
                        <w:rPr>
                          <w:rFonts w:ascii="Cambria Math" w:hAnsi="Cambria Math"/>
                        </w:rPr>
                        <m:t>(1-</m:t>
                      </m:r>
                      <m:f>
                        <m:fPr>
                          <m:ctrlPr>
                            <w:rPr>
                              <w:rFonts w:ascii="Cambria Math" w:hAnsi="Cambria Math"/>
                              <w:i/>
                            </w:rPr>
                          </m:ctrlPr>
                        </m:fPr>
                        <m:num>
                          <m:r>
                            <w:rPr>
                              <w:rFonts w:ascii="Cambria Math" w:hAnsi="Cambria Math"/>
                            </w:rPr>
                            <m:t>r</m:t>
                          </m:r>
                        </m:num>
                        <m:den>
                          <m:r>
                            <w:rPr>
                              <w:rFonts w:ascii="Cambria Math" w:hAnsi="Cambria Math"/>
                            </w:rPr>
                            <m:t>c</m:t>
                          </m:r>
                        </m:den>
                      </m:f>
                      <m:r>
                        <w:rPr>
                          <w:rFonts w:ascii="Cambria Math" w:hAnsi="Cambria Math"/>
                        </w:rPr>
                        <m:t>)</m:t>
                      </m:r>
                    </m:sup>
                  </m:sSup>
                  <m:r>
                    <w:rPr>
                      <w:rFonts w:ascii="Cambria Math" w:hAnsi="Cambria Math"/>
                    </w:rPr>
                    <m:t xml:space="preserve">      if c≤r</m:t>
                  </m:r>
                </m:e>
              </m:eqArr>
            </m:e>
          </m:d>
        </m:oMath>
      </m:oMathPara>
    </w:p>
    <w:p w14:paraId="53E841D5" w14:textId="53BC045D" w:rsidR="00DD2529" w:rsidRDefault="00DD2529" w:rsidP="00A72ADF">
      <w:pPr>
        <w:pStyle w:val="BodyText"/>
        <w:spacing w:before="120" w:line="264" w:lineRule="auto"/>
        <w:ind w:left="115" w:right="1109" w:firstLine="288"/>
        <w:jc w:val="center"/>
      </w:pPr>
      <w:r>
        <w:rPr>
          <w:i/>
          <w:color w:val="1F487C"/>
        </w:rPr>
        <w:t xml:space="preserve">Equation </w:t>
      </w:r>
      <w:r w:rsidR="00A72ADF">
        <w:rPr>
          <w:i/>
          <w:color w:val="1F487C"/>
        </w:rPr>
        <w:t>16</w:t>
      </w:r>
      <w:r>
        <w:rPr>
          <w:i/>
          <w:color w:val="1F487C"/>
        </w:rPr>
        <w:t xml:space="preserve"> – BP = brevity penalty</w:t>
      </w:r>
    </w:p>
    <w:p w14:paraId="5BFDA13B" w14:textId="7AFE88B3" w:rsidR="00DD2529" w:rsidRDefault="00DD2529" w:rsidP="005B7606">
      <w:pPr>
        <w:pStyle w:val="BodyText"/>
        <w:spacing w:before="120" w:line="264" w:lineRule="auto"/>
        <w:ind w:left="115" w:right="1109" w:firstLine="288"/>
        <w:jc w:val="both"/>
      </w:pPr>
      <w:r>
        <w:t xml:space="preserve">Then, </w:t>
      </w:r>
    </w:p>
    <w:p w14:paraId="11CF2774" w14:textId="743DA9A0" w:rsidR="00DD2529" w:rsidRPr="00DD2529" w:rsidRDefault="00DD2529" w:rsidP="00DD2529">
      <w:pPr>
        <w:pStyle w:val="BodyText"/>
        <w:spacing w:before="120" w:line="264" w:lineRule="auto"/>
        <w:ind w:left="115" w:right="1109" w:firstLine="288"/>
        <w:jc w:val="both"/>
      </w:pPr>
      <m:oMathPara>
        <m:oMath>
          <m:r>
            <w:rPr>
              <w:rFonts w:ascii="Cambria Math" w:hAnsi="Cambria Math"/>
            </w:rPr>
            <m:t>BLEU=BP∙</m:t>
          </m:r>
          <m:r>
            <m:rPr>
              <m:sty m:val="p"/>
            </m:rPr>
            <w:rPr>
              <w:rFonts w:ascii="Cambria Math" w:hAnsi="Cambria Math"/>
            </w:rPr>
            <m:t>exp⁡</m:t>
          </m:r>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log</m:t>
              </m:r>
              <m:sSub>
                <m:sSubPr>
                  <m:ctrlPr>
                    <w:rPr>
                      <w:rFonts w:ascii="Cambria Math" w:hAnsi="Cambria Math"/>
                      <w:i/>
                    </w:rPr>
                  </m:ctrlPr>
                </m:sSubPr>
                <m:e>
                  <m:r>
                    <w:rPr>
                      <w:rFonts w:ascii="Cambria Math" w:hAnsi="Cambria Math"/>
                    </w:rPr>
                    <m:t>p</m:t>
                  </m:r>
                </m:e>
                <m:sub>
                  <m:r>
                    <w:rPr>
                      <w:rFonts w:ascii="Cambria Math" w:hAnsi="Cambria Math"/>
                    </w:rPr>
                    <m:t>n</m:t>
                  </m:r>
                </m:sub>
              </m:sSub>
            </m:e>
          </m:nary>
          <m:r>
            <w:rPr>
              <w:rFonts w:ascii="Cambria Math" w:hAnsi="Cambria Math"/>
            </w:rPr>
            <m:t>)</m:t>
          </m:r>
        </m:oMath>
      </m:oMathPara>
    </w:p>
    <w:p w14:paraId="57E134C5" w14:textId="3F104647" w:rsidR="00F04965" w:rsidRPr="009A2B7D" w:rsidRDefault="00DD2529" w:rsidP="00A72ADF">
      <w:pPr>
        <w:pStyle w:val="BodyText"/>
        <w:spacing w:before="120" w:line="264" w:lineRule="auto"/>
        <w:ind w:left="115" w:right="1109" w:firstLine="288"/>
        <w:jc w:val="center"/>
        <w:rPr>
          <w:sz w:val="20"/>
        </w:rPr>
      </w:pPr>
      <w:r>
        <w:rPr>
          <w:i/>
          <w:color w:val="1F487C"/>
        </w:rPr>
        <w:t xml:space="preserve">Equation </w:t>
      </w:r>
      <w:r w:rsidR="00A72ADF">
        <w:rPr>
          <w:i/>
          <w:color w:val="1F487C"/>
        </w:rPr>
        <w:t>17</w:t>
      </w:r>
      <w:r>
        <w:rPr>
          <w:i/>
          <w:color w:val="1F487C"/>
        </w:rPr>
        <w:t xml:space="preserve"> – </w:t>
      </w:r>
      <w:r w:rsidR="004C5630">
        <w:rPr>
          <w:i/>
          <w:color w:val="1F487C"/>
        </w:rPr>
        <w:t xml:space="preserve">formula of </w:t>
      </w:r>
      <w:r>
        <w:rPr>
          <w:i/>
          <w:color w:val="1F487C"/>
        </w:rPr>
        <w:t>bilingual evaluation understandy</w:t>
      </w:r>
    </w:p>
    <w:p w14:paraId="6FA414F1" w14:textId="288E2B5F" w:rsidR="00DD2529" w:rsidRDefault="004C5630" w:rsidP="005B7606">
      <w:pPr>
        <w:pStyle w:val="BodyText"/>
        <w:spacing w:before="120" w:line="264" w:lineRule="auto"/>
        <w:ind w:left="115" w:right="1109" w:firstLine="288"/>
        <w:jc w:val="both"/>
      </w:pPr>
      <w:r>
        <w:t xml:space="preserve">The ranking behavior is more immediately apparent in the log domain – </w:t>
      </w:r>
    </w:p>
    <w:p w14:paraId="6C717924" w14:textId="07929140" w:rsidR="004C5630" w:rsidRDefault="00814900" w:rsidP="00DD2529">
      <w:pPr>
        <w:pStyle w:val="BodyText"/>
        <w:spacing w:before="120" w:line="264" w:lineRule="auto"/>
        <w:ind w:left="115" w:right="1109" w:firstLine="288"/>
        <w:jc w:val="both"/>
      </w:pPr>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BLEU=</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r</m:t>
                          </m:r>
                        </m:num>
                        <m:den>
                          <m:r>
                            <w:rPr>
                              <w:rFonts w:ascii="Cambria Math" w:hAnsi="Cambria Math"/>
                            </w:rPr>
                            <m:t>c</m:t>
                          </m:r>
                        </m:den>
                      </m:f>
                      <m:r>
                        <w:rPr>
                          <w:rFonts w:ascii="Cambria Math" w:hAnsi="Cambria Math"/>
                        </w:rPr>
                        <m:t>,0</m:t>
                      </m:r>
                    </m:e>
                  </m:d>
                  <m:r>
                    <w:rPr>
                      <w:rFonts w:ascii="Cambria Math" w:hAnsi="Cambria Math"/>
                    </w:rPr>
                    <m:t>+</m:t>
                  </m:r>
                </m:e>
              </m:func>
            </m:e>
          </m:func>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log</m:t>
              </m:r>
              <m:sSub>
                <m:sSubPr>
                  <m:ctrlPr>
                    <w:rPr>
                      <w:rFonts w:ascii="Cambria Math" w:hAnsi="Cambria Math"/>
                      <w:i/>
                    </w:rPr>
                  </m:ctrlPr>
                </m:sSubPr>
                <m:e>
                  <m:r>
                    <w:rPr>
                      <w:rFonts w:ascii="Cambria Math" w:hAnsi="Cambria Math"/>
                    </w:rPr>
                    <m:t>p</m:t>
                  </m:r>
                </m:e>
                <m:sub>
                  <m:r>
                    <w:rPr>
                      <w:rFonts w:ascii="Cambria Math" w:hAnsi="Cambria Math"/>
                    </w:rPr>
                    <m:t>n</m:t>
                  </m:r>
                </m:sub>
              </m:sSub>
            </m:e>
          </m:nary>
        </m:oMath>
      </m:oMathPara>
    </w:p>
    <w:p w14:paraId="0CD6E816" w14:textId="3B240E23" w:rsidR="004C5630" w:rsidRDefault="004C5630" w:rsidP="00A72ADF">
      <w:pPr>
        <w:pStyle w:val="BodyText"/>
        <w:spacing w:before="120" w:line="264" w:lineRule="auto"/>
        <w:ind w:left="115" w:right="1109" w:firstLine="288"/>
        <w:jc w:val="center"/>
      </w:pPr>
      <w:r>
        <w:rPr>
          <w:i/>
          <w:color w:val="1F487C"/>
        </w:rPr>
        <w:t xml:space="preserve">Equation </w:t>
      </w:r>
      <w:r w:rsidR="00A72ADF">
        <w:rPr>
          <w:i/>
          <w:color w:val="1F487C"/>
        </w:rPr>
        <w:t>18</w:t>
      </w:r>
      <w:r>
        <w:rPr>
          <w:i/>
          <w:color w:val="1F487C"/>
        </w:rPr>
        <w:t xml:space="preserve"> – accurate formula of bilingual evaluation understandy</w:t>
      </w:r>
    </w:p>
    <w:p w14:paraId="713F2B54" w14:textId="1F6E34D2" w:rsidR="00EA4A4A" w:rsidRDefault="00EA4A4A" w:rsidP="00A72ADF">
      <w:pPr>
        <w:pStyle w:val="BodyText"/>
        <w:spacing w:before="120" w:line="264" w:lineRule="auto"/>
        <w:ind w:left="115" w:right="1109" w:firstLine="288"/>
        <w:jc w:val="center"/>
      </w:pPr>
    </w:p>
    <w:p w14:paraId="08E714D5" w14:textId="1561D4DF" w:rsidR="00EA4A4A" w:rsidRDefault="00EA4A4A" w:rsidP="00EA4A4A">
      <w:pPr>
        <w:pStyle w:val="BodyText"/>
        <w:spacing w:before="3"/>
      </w:pPr>
    </w:p>
    <w:p w14:paraId="65303777" w14:textId="77777777" w:rsidR="003A1E04" w:rsidRDefault="003A1E04" w:rsidP="00EA4A4A">
      <w:pPr>
        <w:pStyle w:val="BodyText"/>
        <w:spacing w:before="3"/>
      </w:pPr>
    </w:p>
    <w:p w14:paraId="2416D512" w14:textId="77777777" w:rsidR="00EA4A4A" w:rsidRPr="003C5832" w:rsidRDefault="00814900" w:rsidP="00EA4A4A">
      <w:pPr>
        <w:pStyle w:val="BodyText"/>
        <w:spacing w:before="3"/>
        <w:rPr>
          <w:i/>
          <w:sz w:val="13"/>
        </w:rPr>
      </w:pPr>
      <w:r>
        <w:pict w14:anchorId="75B0562E">
          <v:line id="_x0000_s1059" style="position:absolute;z-index:-251624448;mso-wrap-distance-left:0;mso-wrap-distance-right:0;mso-position-horizontal-relative:page" from="85.1pt,9.9pt" to="229.1pt,9.9pt" strokeweight=".6pt">
            <w10:wrap type="topAndBottom" anchorx="page"/>
          </v:line>
        </w:pict>
      </w:r>
    </w:p>
    <w:p w14:paraId="42BC84D7" w14:textId="486B3C18" w:rsidR="00EA4A4A" w:rsidRPr="00EA4A4A" w:rsidRDefault="00EA4A4A" w:rsidP="00EA4A4A">
      <w:pPr>
        <w:spacing w:before="95"/>
        <w:ind w:left="118" w:right="1058" w:firstLine="288"/>
        <w:rPr>
          <w:sz w:val="20"/>
        </w:rPr>
      </w:pPr>
      <w:r>
        <w:rPr>
          <w:position w:val="7"/>
          <w:sz w:val="13"/>
        </w:rPr>
        <w:t xml:space="preserve">1 </w:t>
      </w:r>
      <w:r>
        <w:rPr>
          <w:sz w:val="20"/>
        </w:rPr>
        <w:t xml:space="preserve">The geometric average is harsh if any of the modified precisions vanish, but this should be an extremely rare event in test corpora of reasonable size (for </w:t>
      </w:r>
      <m:oMath>
        <m:sSub>
          <m:sSubPr>
            <m:ctrlPr>
              <w:rPr>
                <w:rFonts w:ascii="Cambria Math" w:hAnsi="Cambria Math"/>
                <w:i/>
                <w:sz w:val="20"/>
              </w:rPr>
            </m:ctrlPr>
          </m:sSubPr>
          <m:e>
            <m:r>
              <w:rPr>
                <w:rFonts w:ascii="Cambria Math" w:hAnsi="Cambria Math"/>
                <w:sz w:val="20"/>
              </w:rPr>
              <m:t>N</m:t>
            </m:r>
          </m:e>
          <m:sub>
            <m:r>
              <w:rPr>
                <w:rFonts w:ascii="Cambria Math" w:hAnsi="Cambria Math"/>
                <w:sz w:val="20"/>
              </w:rPr>
              <m:t>max</m:t>
            </m:r>
          </m:sub>
        </m:sSub>
        <m:r>
          <w:rPr>
            <w:rFonts w:ascii="Cambria Math" w:hAnsi="Cambria Math"/>
            <w:sz w:val="20"/>
          </w:rPr>
          <m:t>≤4)</m:t>
        </m:r>
      </m:oMath>
      <w:r>
        <w:rPr>
          <w:sz w:val="20"/>
        </w:rPr>
        <w:t xml:space="preserve">. Using </w:t>
      </w:r>
      <w:r w:rsidR="0020452C">
        <w:rPr>
          <w:sz w:val="20"/>
        </w:rPr>
        <w:t xml:space="preserve">with </w:t>
      </w:r>
      <w:r>
        <w:rPr>
          <w:sz w:val="20"/>
        </w:rPr>
        <w:t>geometric average yields stronger correlation with human judgments than our best results using an arithmetic average.</w:t>
      </w:r>
      <w:bookmarkStart w:id="35" w:name="_APPROACH"/>
      <w:bookmarkEnd w:id="35"/>
    </w:p>
    <w:p w14:paraId="16277D0E" w14:textId="03F55124" w:rsidR="00AE0BE9" w:rsidRPr="004C5630" w:rsidRDefault="00AE0BE9" w:rsidP="008C0D06">
      <w:pPr>
        <w:rPr>
          <w:sz w:val="12"/>
          <w:szCs w:val="14"/>
        </w:rPr>
      </w:pPr>
    </w:p>
    <w:p w14:paraId="26706D1D" w14:textId="11E631AF" w:rsidR="004C5630" w:rsidRPr="004C1542" w:rsidRDefault="004C5630" w:rsidP="00685FA9">
      <w:pPr>
        <w:pStyle w:val="Heading3"/>
        <w:numPr>
          <w:ilvl w:val="2"/>
          <w:numId w:val="29"/>
        </w:numPr>
        <w:rPr>
          <w:rFonts w:asciiTheme="majorBidi" w:hAnsiTheme="majorBidi"/>
          <w:color w:val="auto"/>
          <w:sz w:val="22"/>
          <w:szCs w:val="22"/>
        </w:rPr>
      </w:pPr>
      <w:bookmarkStart w:id="36" w:name="_Bilingual_evaluation_understandy_2"/>
      <w:bookmarkEnd w:id="36"/>
      <w:r w:rsidRPr="004C1542">
        <w:rPr>
          <w:rFonts w:asciiTheme="majorBidi" w:hAnsiTheme="majorBidi"/>
          <w:color w:val="auto"/>
          <w:sz w:val="22"/>
          <w:szCs w:val="22"/>
        </w:rPr>
        <w:lastRenderedPageBreak/>
        <w:t xml:space="preserve">Bilingual </w:t>
      </w:r>
      <w:r w:rsidR="000F44E9">
        <w:rPr>
          <w:rFonts w:asciiTheme="majorBidi" w:hAnsiTheme="majorBidi"/>
          <w:color w:val="auto"/>
          <w:sz w:val="22"/>
          <w:szCs w:val="22"/>
        </w:rPr>
        <w:t>E</w:t>
      </w:r>
      <w:r w:rsidRPr="004C1542">
        <w:rPr>
          <w:rFonts w:asciiTheme="majorBidi" w:hAnsiTheme="majorBidi"/>
          <w:color w:val="auto"/>
          <w:sz w:val="22"/>
          <w:szCs w:val="22"/>
        </w:rPr>
        <w:t xml:space="preserve">valuation </w:t>
      </w:r>
      <w:r w:rsidR="000F44E9">
        <w:rPr>
          <w:rFonts w:asciiTheme="majorBidi" w:hAnsiTheme="majorBidi"/>
          <w:color w:val="auto"/>
          <w:sz w:val="22"/>
          <w:szCs w:val="22"/>
        </w:rPr>
        <w:t>U</w:t>
      </w:r>
      <w:r w:rsidRPr="004C1542">
        <w:rPr>
          <w:rFonts w:asciiTheme="majorBidi" w:hAnsiTheme="majorBidi"/>
          <w:color w:val="auto"/>
          <w:sz w:val="22"/>
          <w:szCs w:val="22"/>
        </w:rPr>
        <w:t xml:space="preserve">nderstandy </w:t>
      </w:r>
      <w:r w:rsidR="006F1014">
        <w:rPr>
          <w:rFonts w:asciiTheme="majorBidi" w:hAnsiTheme="majorBidi"/>
          <w:color w:val="auto"/>
          <w:sz w:val="22"/>
          <w:szCs w:val="22"/>
        </w:rPr>
        <w:t>- E</w:t>
      </w:r>
      <w:r w:rsidRPr="004C1542">
        <w:rPr>
          <w:rFonts w:asciiTheme="majorBidi" w:hAnsiTheme="majorBidi"/>
          <w:color w:val="auto"/>
          <w:sz w:val="22"/>
          <w:szCs w:val="22"/>
        </w:rPr>
        <w:t>valuation</w:t>
      </w:r>
    </w:p>
    <w:p w14:paraId="4216B280" w14:textId="0D3A6785" w:rsidR="004C5630" w:rsidRDefault="004C5630" w:rsidP="005B7606">
      <w:pPr>
        <w:pStyle w:val="BodyText"/>
        <w:spacing w:before="120" w:line="264" w:lineRule="auto"/>
        <w:ind w:left="115" w:right="1109" w:firstLine="288"/>
        <w:jc w:val="both"/>
      </w:pPr>
      <w:r>
        <w:t xml:space="preserve">The bilingual evaluation understandy metric ranges from 0 to 1. Few translations </w:t>
      </w:r>
      <w:r w:rsidR="0020452C">
        <w:t>are given</w:t>
      </w:r>
      <w:r>
        <w:t xml:space="preserve"> a score of 1</w:t>
      </w:r>
      <w:r w:rsidR="0020452C">
        <w:t>,</w:t>
      </w:r>
      <w:r>
        <w:t xml:space="preserve"> unless they are </w:t>
      </w:r>
      <w:r w:rsidR="0020452C">
        <w:t xml:space="preserve">the same as the </w:t>
      </w:r>
      <w:r>
        <w:t>reference translation. For this reason, even a human translator</w:t>
      </w:r>
      <w:r w:rsidR="00490A02">
        <w:t xml:space="preserve"> </w:t>
      </w:r>
      <w:r>
        <w:t xml:space="preserve">not necessarily score 1. It is important to note that </w:t>
      </w:r>
      <w:r w:rsidR="002F3A4C">
        <w:t xml:space="preserve">if </w:t>
      </w:r>
      <w:r w:rsidR="00D914C2">
        <w:t xml:space="preserve">there </w:t>
      </w:r>
      <w:r w:rsidR="002F3A4C">
        <w:t xml:space="preserve">have a lot of </w:t>
      </w:r>
      <w:r>
        <w:t>reference translations per sentence</w:t>
      </w:r>
      <w:r w:rsidR="002F3A4C">
        <w:t>,  than the score will be higher</w:t>
      </w:r>
      <w:r w:rsidR="00C330E4">
        <w:t xml:space="preserve"> </w:t>
      </w:r>
      <w:r w:rsidR="00C330E4">
        <w:fldChar w:fldCharType="begin"/>
      </w:r>
      <w:r w:rsidR="00C330E4">
        <w:instrText xml:space="preserve"> ADDIN EN.CITE &lt;EndNote&gt;&lt;Cite&gt;&lt;Author&gt;Papineni&lt;/Author&gt;&lt;Year&gt;2002&lt;/Year&gt;&lt;RecNum&gt;9&lt;/RecNum&gt;&lt;DisplayText&gt;[11]&lt;/DisplayText&gt;&lt;record&gt;&lt;rec-number&gt;9&lt;/rec-number&gt;&lt;foreign-keys&gt;&lt;key app="EN" db-id="ppsse0awe0vsz2e0at8xtwr2tw92ex0xwera" timestamp="1557168080"&gt;9&lt;/key&gt;&lt;/foreign-keys&gt;&lt;ref-type name="Conference Proceedings"&gt;10&lt;/ref-type&gt;&lt;contributors&gt;&lt;authors&gt;&lt;author&gt;Papineni, Kishore&lt;/author&gt;&lt;author&gt;Roukos, Salim&lt;/author&gt;&lt;author&gt;Ward, Todd&lt;/author&gt;&lt;author&gt;Zhu, Wei-Jing&lt;/author&gt;&lt;/authors&gt;&lt;/contributors&gt;&lt;titles&gt;&lt;title&gt;BLEU: a method for automatic evaluation of machine translation&lt;/title&gt;&lt;secondary-title&gt;Proceedings of the 40th annual meeting on association for computational linguistics&lt;/secondary-title&gt;&lt;/titles&gt;&lt;pages&gt;311-318&lt;/pages&gt;&lt;dates&gt;&lt;year&gt;2002&lt;/year&gt;&lt;/dates&gt;&lt;publisher&gt;Association for Computational Linguistics&lt;/publisher&gt;&lt;urls&gt;&lt;/urls&gt;&lt;/record&gt;&lt;/Cite&gt;&lt;/EndNote&gt;</w:instrText>
      </w:r>
      <w:r w:rsidR="00C330E4">
        <w:fldChar w:fldCharType="separate"/>
      </w:r>
      <w:r w:rsidR="00C330E4">
        <w:rPr>
          <w:noProof/>
        </w:rPr>
        <w:t>[</w:t>
      </w:r>
      <w:hyperlink w:anchor="_ENREF_11" w:tooltip="Papineni, 2002 #9" w:history="1">
        <w:r w:rsidR="00C330E4">
          <w:rPr>
            <w:noProof/>
          </w:rPr>
          <w:t>11</w:t>
        </w:r>
      </w:hyperlink>
      <w:r w:rsidR="00C330E4">
        <w:rPr>
          <w:noProof/>
        </w:rPr>
        <w:t>]</w:t>
      </w:r>
      <w:r w:rsidR="00C330E4">
        <w:fldChar w:fldCharType="end"/>
      </w:r>
      <w:r w:rsidR="00C330E4">
        <w:t>.</w:t>
      </w:r>
    </w:p>
    <w:p w14:paraId="1E69AEBE" w14:textId="462E9A2D" w:rsidR="004C5630" w:rsidRPr="004C5630" w:rsidRDefault="004C5630" w:rsidP="004C5630">
      <w:pPr>
        <w:pStyle w:val="BodyText"/>
        <w:spacing w:before="120" w:line="264" w:lineRule="auto"/>
        <w:ind w:left="115" w:right="1109" w:firstLine="288"/>
        <w:jc w:val="both"/>
        <w:rPr>
          <w:sz w:val="2"/>
          <w:szCs w:val="2"/>
        </w:rPr>
      </w:pPr>
    </w:p>
    <w:p w14:paraId="1F33121C" w14:textId="04DD8EB0" w:rsidR="00AE0BE9" w:rsidRDefault="004C5630" w:rsidP="008C0D06">
      <w:pPr>
        <w:rPr>
          <w:sz w:val="20"/>
        </w:rPr>
      </w:pPr>
      <w:r>
        <w:rPr>
          <w:noProof/>
          <w:lang w:bidi="he-IL"/>
        </w:rPr>
        <w:drawing>
          <wp:anchor distT="0" distB="0" distL="114300" distR="114300" simplePos="0" relativeHeight="251626496" behindDoc="1" locked="0" layoutInCell="1" allowOverlap="1" wp14:anchorId="2B96C010" wp14:editId="4ACA8D9D">
            <wp:simplePos x="0" y="0"/>
            <wp:positionH relativeFrom="column">
              <wp:posOffset>1177290</wp:posOffset>
            </wp:positionH>
            <wp:positionV relativeFrom="paragraph">
              <wp:posOffset>5080</wp:posOffset>
            </wp:positionV>
            <wp:extent cx="3561715" cy="580390"/>
            <wp:effectExtent l="0" t="0" r="0" b="0"/>
            <wp:wrapTight wrapText="bothSides">
              <wp:wrapPolygon edited="0">
                <wp:start x="0" y="0"/>
                <wp:lineTo x="0" y="20560"/>
                <wp:lineTo x="21488" y="20560"/>
                <wp:lineTo x="21488" y="0"/>
                <wp:lineTo x="0" y="0"/>
              </wp:wrapPolygon>
            </wp:wrapTight>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4718" t="13589" r="3395" b="15507"/>
                    <a:stretch/>
                  </pic:blipFill>
                  <pic:spPr bwMode="auto">
                    <a:xfrm>
                      <a:off x="0" y="0"/>
                      <a:ext cx="3561715" cy="580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DAE2C8" w14:textId="4F3ACC5A" w:rsidR="00AE0BE9" w:rsidRDefault="00AE0BE9" w:rsidP="008C0D06">
      <w:pPr>
        <w:rPr>
          <w:sz w:val="20"/>
        </w:rPr>
      </w:pPr>
    </w:p>
    <w:p w14:paraId="1DBE6D4B" w14:textId="2D738C7F" w:rsidR="00AE0BE9" w:rsidRDefault="00AE0BE9" w:rsidP="008C0D06">
      <w:pPr>
        <w:rPr>
          <w:sz w:val="20"/>
        </w:rPr>
      </w:pPr>
    </w:p>
    <w:p w14:paraId="44E1AB18" w14:textId="206D9216" w:rsidR="00AE0BE9" w:rsidRDefault="00AE0BE9" w:rsidP="008C0D06">
      <w:pPr>
        <w:rPr>
          <w:sz w:val="20"/>
        </w:rPr>
      </w:pPr>
    </w:p>
    <w:p w14:paraId="4416AAB3" w14:textId="3C0900F8" w:rsidR="004C5630" w:rsidRPr="00DD2529" w:rsidRDefault="004C5630" w:rsidP="0004599C">
      <w:pPr>
        <w:pStyle w:val="BodyText"/>
        <w:spacing w:before="120" w:line="264" w:lineRule="auto"/>
        <w:ind w:left="113" w:right="1418" w:firstLine="289"/>
        <w:jc w:val="center"/>
      </w:pPr>
      <w:r>
        <w:rPr>
          <w:i/>
          <w:color w:val="1F487C"/>
        </w:rPr>
        <w:t>Table 1 – Bilingual evaluation understandy on 500 sentences</w:t>
      </w:r>
    </w:p>
    <w:p w14:paraId="55FBFCD0" w14:textId="3F1E9107" w:rsidR="00AE0BE9" w:rsidRDefault="00AE0BE9" w:rsidP="008C0D06">
      <w:pPr>
        <w:rPr>
          <w:sz w:val="20"/>
        </w:rPr>
      </w:pPr>
    </w:p>
    <w:p w14:paraId="12AE8EBD" w14:textId="4DA6B04B" w:rsidR="00AE0BE9" w:rsidRDefault="00AE0BE9" w:rsidP="008C0D06">
      <w:pPr>
        <w:rPr>
          <w:sz w:val="20"/>
        </w:rPr>
      </w:pPr>
    </w:p>
    <w:p w14:paraId="0EC5F99A" w14:textId="5C053FF1" w:rsidR="00AE0BE9" w:rsidRDefault="00AE0BE9" w:rsidP="008C0D06">
      <w:pPr>
        <w:rPr>
          <w:sz w:val="20"/>
        </w:rPr>
      </w:pPr>
    </w:p>
    <w:p w14:paraId="5072E6D4" w14:textId="630E2A88" w:rsidR="00AE0BE9" w:rsidRDefault="00AE0BE9" w:rsidP="008C0D06">
      <w:pPr>
        <w:rPr>
          <w:sz w:val="20"/>
        </w:rPr>
      </w:pPr>
    </w:p>
    <w:p w14:paraId="3182833E" w14:textId="76F1A136" w:rsidR="00AE0BE9" w:rsidRDefault="00AE0BE9" w:rsidP="008C0D06">
      <w:pPr>
        <w:rPr>
          <w:sz w:val="20"/>
        </w:rPr>
      </w:pPr>
    </w:p>
    <w:p w14:paraId="2EC27D98" w14:textId="7658F620" w:rsidR="00AE0BE9" w:rsidRDefault="00AE0BE9" w:rsidP="008C0D06">
      <w:pPr>
        <w:rPr>
          <w:sz w:val="20"/>
        </w:rPr>
      </w:pPr>
    </w:p>
    <w:p w14:paraId="4DE71585" w14:textId="35317EBC" w:rsidR="00AE0BE9" w:rsidRDefault="00AE0BE9" w:rsidP="008C0D06">
      <w:pPr>
        <w:rPr>
          <w:sz w:val="20"/>
        </w:rPr>
      </w:pPr>
    </w:p>
    <w:p w14:paraId="46D7CFF5" w14:textId="6051C5CA" w:rsidR="00AE0BE9" w:rsidRDefault="00AE0BE9" w:rsidP="008C0D06">
      <w:pPr>
        <w:rPr>
          <w:sz w:val="20"/>
        </w:rPr>
      </w:pPr>
    </w:p>
    <w:p w14:paraId="3C1DC3C7" w14:textId="5CEC8AA0" w:rsidR="00AE0BE9" w:rsidRDefault="00AE0BE9" w:rsidP="008C0D06">
      <w:pPr>
        <w:rPr>
          <w:sz w:val="20"/>
        </w:rPr>
      </w:pPr>
    </w:p>
    <w:p w14:paraId="798EF416" w14:textId="7C36F9A2" w:rsidR="00AE0BE9" w:rsidRDefault="00AE0BE9" w:rsidP="008C0D06">
      <w:pPr>
        <w:rPr>
          <w:sz w:val="20"/>
        </w:rPr>
      </w:pPr>
    </w:p>
    <w:p w14:paraId="6FAEA8BD" w14:textId="2CA63CE4" w:rsidR="009A2B7D" w:rsidRDefault="009A2B7D" w:rsidP="009A2B7D">
      <w:pPr>
        <w:pStyle w:val="BodyText"/>
        <w:spacing w:before="120" w:line="264" w:lineRule="auto"/>
        <w:ind w:left="115" w:right="1109" w:firstLine="288"/>
        <w:jc w:val="center"/>
      </w:pPr>
    </w:p>
    <w:p w14:paraId="007AB2D0" w14:textId="7E2A8553" w:rsidR="00EF5F5C" w:rsidRDefault="00EF5F5C" w:rsidP="009A2B7D">
      <w:pPr>
        <w:pStyle w:val="BodyText"/>
        <w:spacing w:before="120" w:line="264" w:lineRule="auto"/>
        <w:ind w:left="115" w:right="1109" w:firstLine="288"/>
        <w:jc w:val="center"/>
      </w:pPr>
    </w:p>
    <w:p w14:paraId="4049CCB5" w14:textId="5C5F7D5F" w:rsidR="00EF5F5C" w:rsidRDefault="00EF5F5C" w:rsidP="009A2B7D">
      <w:pPr>
        <w:pStyle w:val="BodyText"/>
        <w:spacing w:before="120" w:line="264" w:lineRule="auto"/>
        <w:ind w:left="115" w:right="1109" w:firstLine="288"/>
        <w:jc w:val="center"/>
      </w:pPr>
    </w:p>
    <w:p w14:paraId="565997DA" w14:textId="46236714" w:rsidR="005578CE" w:rsidRDefault="005578CE" w:rsidP="009A2B7D">
      <w:pPr>
        <w:pStyle w:val="BodyText"/>
        <w:spacing w:before="120" w:line="264" w:lineRule="auto"/>
        <w:ind w:left="115" w:right="1109" w:firstLine="288"/>
        <w:jc w:val="center"/>
      </w:pPr>
    </w:p>
    <w:p w14:paraId="57363EC9" w14:textId="57137AA9" w:rsidR="005578CE" w:rsidRDefault="005578CE" w:rsidP="009A2B7D">
      <w:pPr>
        <w:pStyle w:val="BodyText"/>
        <w:spacing w:before="120" w:line="264" w:lineRule="auto"/>
        <w:ind w:left="115" w:right="1109" w:firstLine="288"/>
        <w:jc w:val="center"/>
      </w:pPr>
    </w:p>
    <w:p w14:paraId="215596D7" w14:textId="6B8869BB" w:rsidR="005578CE" w:rsidRDefault="005578CE" w:rsidP="009A2B7D">
      <w:pPr>
        <w:pStyle w:val="BodyText"/>
        <w:spacing w:before="120" w:line="264" w:lineRule="auto"/>
        <w:ind w:left="115" w:right="1109" w:firstLine="288"/>
        <w:jc w:val="center"/>
      </w:pPr>
    </w:p>
    <w:p w14:paraId="6B4D0A8A" w14:textId="059A47A6" w:rsidR="005578CE" w:rsidRDefault="005578CE" w:rsidP="009A2B7D">
      <w:pPr>
        <w:pStyle w:val="BodyText"/>
        <w:spacing w:before="120" w:line="264" w:lineRule="auto"/>
        <w:ind w:left="115" w:right="1109" w:firstLine="288"/>
        <w:jc w:val="center"/>
      </w:pPr>
    </w:p>
    <w:p w14:paraId="0ABB53FF" w14:textId="4F9202F3" w:rsidR="005578CE" w:rsidRDefault="005578CE" w:rsidP="009A2B7D">
      <w:pPr>
        <w:pStyle w:val="BodyText"/>
        <w:spacing w:before="120" w:line="264" w:lineRule="auto"/>
        <w:ind w:left="115" w:right="1109" w:firstLine="288"/>
        <w:jc w:val="center"/>
      </w:pPr>
    </w:p>
    <w:p w14:paraId="2F880FA7" w14:textId="11CD3850" w:rsidR="005578CE" w:rsidRDefault="005578CE" w:rsidP="009A2B7D">
      <w:pPr>
        <w:pStyle w:val="BodyText"/>
        <w:spacing w:before="120" w:line="264" w:lineRule="auto"/>
        <w:ind w:left="115" w:right="1109" w:firstLine="288"/>
        <w:jc w:val="center"/>
      </w:pPr>
    </w:p>
    <w:p w14:paraId="08F602D9" w14:textId="60D7F1A2" w:rsidR="005578CE" w:rsidRDefault="005578CE" w:rsidP="009A2B7D">
      <w:pPr>
        <w:pStyle w:val="BodyText"/>
        <w:spacing w:before="120" w:line="264" w:lineRule="auto"/>
        <w:ind w:left="115" w:right="1109" w:firstLine="288"/>
        <w:jc w:val="center"/>
      </w:pPr>
    </w:p>
    <w:p w14:paraId="575DB389" w14:textId="40BD66E3" w:rsidR="005578CE" w:rsidRDefault="005578CE" w:rsidP="009A2B7D">
      <w:pPr>
        <w:pStyle w:val="BodyText"/>
        <w:spacing w:before="120" w:line="264" w:lineRule="auto"/>
        <w:ind w:left="115" w:right="1109" w:firstLine="288"/>
        <w:jc w:val="center"/>
      </w:pPr>
    </w:p>
    <w:p w14:paraId="3D20DD52" w14:textId="30D757E0" w:rsidR="005578CE" w:rsidRDefault="005578CE" w:rsidP="009A2B7D">
      <w:pPr>
        <w:pStyle w:val="BodyText"/>
        <w:spacing w:before="120" w:line="264" w:lineRule="auto"/>
        <w:ind w:left="115" w:right="1109" w:firstLine="288"/>
        <w:jc w:val="center"/>
      </w:pPr>
    </w:p>
    <w:p w14:paraId="5052F1FC" w14:textId="191A2093" w:rsidR="005578CE" w:rsidRDefault="005578CE" w:rsidP="009A2B7D">
      <w:pPr>
        <w:pStyle w:val="BodyText"/>
        <w:spacing w:before="120" w:line="264" w:lineRule="auto"/>
        <w:ind w:left="115" w:right="1109" w:firstLine="288"/>
        <w:jc w:val="center"/>
      </w:pPr>
    </w:p>
    <w:p w14:paraId="1A605A95" w14:textId="77777777" w:rsidR="005578CE" w:rsidRDefault="005578CE" w:rsidP="009A2B7D">
      <w:pPr>
        <w:pStyle w:val="BodyText"/>
        <w:spacing w:before="120" w:line="264" w:lineRule="auto"/>
        <w:ind w:left="115" w:right="1109" w:firstLine="288"/>
        <w:jc w:val="center"/>
      </w:pPr>
    </w:p>
    <w:p w14:paraId="5ADE845E" w14:textId="77777777" w:rsidR="00AC2E80" w:rsidRDefault="00AC2E80" w:rsidP="009A2B7D">
      <w:pPr>
        <w:pStyle w:val="BodyText"/>
        <w:spacing w:before="120" w:line="264" w:lineRule="auto"/>
        <w:ind w:left="115" w:right="1109" w:firstLine="288"/>
        <w:jc w:val="center"/>
      </w:pPr>
    </w:p>
    <w:p w14:paraId="2588F8AB" w14:textId="4137759A" w:rsidR="00AC2E80" w:rsidRDefault="00AC2E80" w:rsidP="009A2B7D">
      <w:pPr>
        <w:pStyle w:val="BodyText"/>
        <w:spacing w:before="120" w:line="264" w:lineRule="auto"/>
        <w:ind w:left="115" w:right="1109" w:firstLine="288"/>
        <w:jc w:val="center"/>
      </w:pPr>
    </w:p>
    <w:p w14:paraId="07A768CB" w14:textId="3C6BF10A" w:rsidR="00EA4A4A" w:rsidRDefault="00EA4A4A" w:rsidP="009A2B7D">
      <w:pPr>
        <w:pStyle w:val="BodyText"/>
        <w:spacing w:before="120" w:line="264" w:lineRule="auto"/>
        <w:ind w:left="115" w:right="1109" w:firstLine="288"/>
        <w:jc w:val="center"/>
      </w:pPr>
    </w:p>
    <w:p w14:paraId="140AD671" w14:textId="7ED15D4D" w:rsidR="00EA4A4A" w:rsidRDefault="00EA4A4A" w:rsidP="009A2B7D">
      <w:pPr>
        <w:pStyle w:val="BodyText"/>
        <w:spacing w:before="120" w:line="264" w:lineRule="auto"/>
        <w:ind w:left="115" w:right="1109" w:firstLine="288"/>
        <w:jc w:val="center"/>
      </w:pPr>
    </w:p>
    <w:p w14:paraId="40F55247" w14:textId="1E6238A6" w:rsidR="00EA4A4A" w:rsidRDefault="00EA4A4A" w:rsidP="009A2B7D">
      <w:pPr>
        <w:pStyle w:val="BodyText"/>
        <w:spacing w:before="120" w:line="264" w:lineRule="auto"/>
        <w:ind w:left="115" w:right="1109" w:firstLine="288"/>
        <w:jc w:val="center"/>
      </w:pPr>
    </w:p>
    <w:p w14:paraId="3923FD64" w14:textId="77777777" w:rsidR="00EA4A4A" w:rsidRDefault="00EA4A4A" w:rsidP="009A2B7D">
      <w:pPr>
        <w:pStyle w:val="BodyText"/>
        <w:spacing w:before="120" w:line="264" w:lineRule="auto"/>
        <w:ind w:left="115" w:right="1109" w:firstLine="288"/>
        <w:jc w:val="center"/>
      </w:pPr>
    </w:p>
    <w:p w14:paraId="22C42FB4" w14:textId="77777777" w:rsidR="002F49D7" w:rsidRPr="009A2B7D" w:rsidRDefault="002F49D7" w:rsidP="00280430">
      <w:pPr>
        <w:spacing w:before="95"/>
        <w:ind w:right="1058"/>
        <w:rPr>
          <w:sz w:val="20"/>
        </w:rPr>
      </w:pPr>
    </w:p>
    <w:p w14:paraId="1134A616" w14:textId="55E7AA82" w:rsidR="00051D31" w:rsidRDefault="00051D31" w:rsidP="00051D31">
      <w:pPr>
        <w:pStyle w:val="Heading1"/>
        <w:numPr>
          <w:ilvl w:val="0"/>
          <w:numId w:val="10"/>
        </w:numPr>
        <w:spacing w:before="0"/>
        <w:ind w:left="470" w:hanging="357"/>
      </w:pPr>
      <w:bookmarkStart w:id="37" w:name="_APPROACH_1"/>
      <w:bookmarkEnd w:id="37"/>
      <w:r>
        <w:rPr>
          <w:lang w:bidi="he-IL"/>
        </w:rPr>
        <w:lastRenderedPageBreak/>
        <w:t>APPROACH</w:t>
      </w:r>
    </w:p>
    <w:p w14:paraId="06FFA531" w14:textId="77777777" w:rsidR="00D65004" w:rsidRDefault="00307F0B" w:rsidP="005B7606">
      <w:pPr>
        <w:pStyle w:val="BodyText"/>
        <w:spacing w:before="120" w:line="264" w:lineRule="auto"/>
        <w:ind w:left="115" w:right="1109" w:firstLine="288"/>
        <w:jc w:val="both"/>
        <w:rPr>
          <w:lang w:bidi="he-IL"/>
        </w:rPr>
      </w:pPr>
      <w:r>
        <w:t>In our project, we have hypothesis that the results of Seq2Seq model for the Hebrew</w:t>
      </w:r>
      <w:r w:rsidR="007B5F5E">
        <w:t xml:space="preserve"> </w:t>
      </w:r>
      <w:r>
        <w:t xml:space="preserve">will be accurate as the results of Seq2Seq model for </w:t>
      </w:r>
      <w:r w:rsidR="007B5F5E">
        <w:t>English</w:t>
      </w:r>
      <w:r>
        <w:t xml:space="preserve">, </w:t>
      </w:r>
      <w:r w:rsidR="007B5F5E">
        <w:t>and that’s why we</w:t>
      </w:r>
      <w:r>
        <w:t xml:space="preserve"> </w:t>
      </w:r>
      <w:r w:rsidR="007B5F5E">
        <w:t>want</w:t>
      </w:r>
      <w:r>
        <w:t xml:space="preserve"> to use with</w:t>
      </w:r>
      <w:r w:rsidR="007B5F5E">
        <w:t xml:space="preserve"> Seq2Seq functionality. In terms of organization, we organized our model for bibles that written in Hebrew.</w:t>
      </w:r>
      <w:r w:rsidR="007B5F5E">
        <w:rPr>
          <w:rFonts w:hint="cs"/>
          <w:rtl/>
          <w:lang w:bidi="he-IL"/>
        </w:rPr>
        <w:t xml:space="preserve"> </w:t>
      </w:r>
      <w:r w:rsidR="007B5F5E">
        <w:rPr>
          <w:rFonts w:hint="cs"/>
          <w:lang w:bidi="he-IL"/>
        </w:rPr>
        <w:t>T</w:t>
      </w:r>
      <w:r w:rsidR="007B5F5E">
        <w:rPr>
          <w:lang w:bidi="he-IL"/>
        </w:rPr>
        <w:t xml:space="preserve">he structure of Hebrew is different from English, because in English there have more letters than Hebrew, and the </w:t>
      </w:r>
      <w:r w:rsidR="00035351">
        <w:rPr>
          <w:lang w:bidi="he-IL"/>
        </w:rPr>
        <w:t xml:space="preserve">vocabulary </w:t>
      </w:r>
      <w:r w:rsidR="007B5F5E">
        <w:rPr>
          <w:lang w:bidi="he-IL"/>
        </w:rPr>
        <w:t>size</w:t>
      </w:r>
      <w:r w:rsidR="00035351">
        <w:rPr>
          <w:lang w:bidi="he-IL"/>
        </w:rPr>
        <w:t xml:space="preserve"> </w:t>
      </w:r>
      <w:r w:rsidR="007B5F5E">
        <w:rPr>
          <w:lang w:bidi="he-IL"/>
        </w:rPr>
        <w:t xml:space="preserve">in English is bigger than the vocabulary size in Hebrew. </w:t>
      </w:r>
    </w:p>
    <w:p w14:paraId="01CCC2CF" w14:textId="275A29E9" w:rsidR="00C330E4" w:rsidRDefault="00051D31" w:rsidP="005B7606">
      <w:pPr>
        <w:pStyle w:val="BodyText"/>
        <w:spacing w:before="120" w:line="264" w:lineRule="auto"/>
        <w:ind w:left="115" w:right="1109" w:firstLine="288"/>
        <w:jc w:val="both"/>
      </w:pPr>
      <w:r>
        <w:t>Our flow of the project should be as follow - collect full text of few bible</w:t>
      </w:r>
      <w:r w:rsidR="00CB1CD2">
        <w:t>s</w:t>
      </w:r>
      <w:r>
        <w:t xml:space="preserve"> </w:t>
      </w:r>
      <w:r w:rsidR="005D698D">
        <w:t xml:space="preserve">in Hebrew </w:t>
      </w:r>
      <w:r>
        <w:t>versions which be made publicly</w:t>
      </w:r>
      <w:r w:rsidR="00035351">
        <w:t xml:space="preserve"> (the amount of bibles in Hebrew is fewer than in English)</w:t>
      </w:r>
      <w:r>
        <w:t>, remove irregular verses and align by verse, select books from each testament as development data,</w:t>
      </w:r>
      <w:r w:rsidR="00035351">
        <w:t xml:space="preserve"> </w:t>
      </w:r>
      <w:r>
        <w:t xml:space="preserve">test data, </w:t>
      </w:r>
      <w:r w:rsidR="007B5F5E">
        <w:t xml:space="preserve">and </w:t>
      </w:r>
      <w:r>
        <w:t xml:space="preserve">training data, create Parallel files for selected source and target version pairings, add target version tokens to beginning of each source verse, learn sub words </w:t>
      </w:r>
      <w:r w:rsidR="005D698D">
        <w:t xml:space="preserve">from Hebrew </w:t>
      </w:r>
      <w:r>
        <w:t xml:space="preserve">vocabulary using all versions training data, apply </w:t>
      </w:r>
      <w:r w:rsidR="005D698D">
        <w:t xml:space="preserve">Hebrew </w:t>
      </w:r>
      <w:r>
        <w:t xml:space="preserve">vocabulary to parallel files, train sequence to sequence model on each dataset, find best </w:t>
      </w:r>
      <w:r w:rsidR="00EA6AA7">
        <w:t>checkpoint</w:t>
      </w:r>
      <w:r w:rsidR="00EA6AA7">
        <w:rPr>
          <w:position w:val="8"/>
          <w:sz w:val="14"/>
        </w:rPr>
        <w:t>1</w:t>
      </w:r>
      <w:r w:rsidR="00EA6AA7">
        <w:t xml:space="preserve"> </w:t>
      </w:r>
      <w:r>
        <w:t xml:space="preserve">for each model using development data, decode test set using best </w:t>
      </w:r>
      <w:r w:rsidR="00EA6AA7">
        <w:t>checkpoint</w:t>
      </w:r>
      <w:r w:rsidR="00EA6AA7">
        <w:rPr>
          <w:position w:val="8"/>
          <w:sz w:val="14"/>
        </w:rPr>
        <w:t>1</w:t>
      </w:r>
      <w:r>
        <w:t xml:space="preserve">, undo sub word vocabulary and tokenization on output, </w:t>
      </w:r>
      <w:r w:rsidR="00035351">
        <w:t xml:space="preserve">and </w:t>
      </w:r>
      <w:r w:rsidR="00035351">
        <w:rPr>
          <w:lang w:bidi="he-IL"/>
        </w:rPr>
        <w:t xml:space="preserve">finally </w:t>
      </w:r>
      <w:r>
        <w:t>evaluate result using bilingual evaluation understandy (BLEU).</w:t>
      </w:r>
    </w:p>
    <w:p w14:paraId="4C3F536E" w14:textId="5415AE1A" w:rsidR="007B5F5E" w:rsidRPr="007B5F5E" w:rsidRDefault="00394C51" w:rsidP="007B5F5E">
      <w:r>
        <w:rPr>
          <w:noProof/>
        </w:rPr>
        <w:drawing>
          <wp:anchor distT="0" distB="0" distL="114300" distR="114300" simplePos="0" relativeHeight="251659264" behindDoc="1" locked="0" layoutInCell="1" allowOverlap="1" wp14:anchorId="2AFDEF54" wp14:editId="57A7A3EA">
            <wp:simplePos x="0" y="0"/>
            <wp:positionH relativeFrom="column">
              <wp:posOffset>12065</wp:posOffset>
            </wp:positionH>
            <wp:positionV relativeFrom="paragraph">
              <wp:posOffset>151130</wp:posOffset>
            </wp:positionV>
            <wp:extent cx="5890895" cy="4463415"/>
            <wp:effectExtent l="19050" t="19050" r="0" b="0"/>
            <wp:wrapTight wrapText="bothSides">
              <wp:wrapPolygon edited="0">
                <wp:start x="-70" y="-92"/>
                <wp:lineTo x="-70" y="21572"/>
                <wp:lineTo x="21584" y="21572"/>
                <wp:lineTo x="21584" y="-92"/>
                <wp:lineTo x="-70" y="-92"/>
              </wp:wrapPolygon>
            </wp:wrapTight>
            <wp:docPr id="46" name="תמונה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28A0092B-C50C-407E-A947-70E740481C1C}">
                          <a14:useLocalDpi xmlns:a14="http://schemas.microsoft.com/office/drawing/2010/main" val="0"/>
                        </a:ext>
                      </a:extLst>
                    </a:blip>
                    <a:srcRect l="10916"/>
                    <a:stretch/>
                  </pic:blipFill>
                  <pic:spPr bwMode="auto">
                    <a:xfrm>
                      <a:off x="0" y="0"/>
                      <a:ext cx="5890895" cy="446341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1AAB13" w14:textId="7D59A3F2" w:rsidR="00051D31" w:rsidRPr="00754F38" w:rsidRDefault="00051D31" w:rsidP="00A72ADF">
      <w:pPr>
        <w:spacing w:before="120" w:line="264" w:lineRule="auto"/>
        <w:ind w:right="1134"/>
        <w:jc w:val="center"/>
        <w:rPr>
          <w:i/>
          <w:color w:val="1F487C"/>
          <w:sz w:val="2"/>
          <w:szCs w:val="2"/>
        </w:rPr>
      </w:pPr>
      <w:r>
        <w:rPr>
          <w:i/>
          <w:color w:val="1F487C"/>
        </w:rPr>
        <w:t xml:space="preserve">Figure </w:t>
      </w:r>
      <w:r w:rsidR="00A72ADF">
        <w:rPr>
          <w:i/>
          <w:color w:val="1F487C"/>
        </w:rPr>
        <w:t>21</w:t>
      </w:r>
      <w:r>
        <w:rPr>
          <w:i/>
          <w:color w:val="1F487C"/>
        </w:rPr>
        <w:t xml:space="preserve"> – Diagram of the project workflow</w:t>
      </w:r>
      <w:r>
        <w:rPr>
          <w:i/>
          <w:color w:val="1F487C"/>
        </w:rPr>
        <w:br/>
      </w:r>
    </w:p>
    <w:p w14:paraId="3DB28895" w14:textId="74B432E5" w:rsidR="00394C51" w:rsidRPr="00EA6AA7" w:rsidRDefault="00814900" w:rsidP="00394C51">
      <w:pPr>
        <w:pStyle w:val="BodyText"/>
        <w:spacing w:before="3"/>
        <w:ind w:right="1134"/>
        <w:jc w:val="center"/>
        <w:rPr>
          <w:iCs/>
          <w:sz w:val="20"/>
        </w:rPr>
      </w:pPr>
      <w:hyperlink r:id="rId57" w:history="1">
        <w:r w:rsidR="00051D31">
          <w:rPr>
            <w:rStyle w:val="Hyperlink"/>
          </w:rPr>
          <w:t>https://royalsocietypublishing.org/doi/pdf/10.1098/rsos.171920</w:t>
        </w:r>
      </w:hyperlink>
    </w:p>
    <w:p w14:paraId="7BB61D22" w14:textId="77777777" w:rsidR="00EA6AA7" w:rsidRPr="003C5832" w:rsidRDefault="00814900" w:rsidP="00EA6AA7">
      <w:pPr>
        <w:pStyle w:val="BodyText"/>
        <w:spacing w:before="3"/>
        <w:rPr>
          <w:i/>
          <w:sz w:val="13"/>
        </w:rPr>
      </w:pPr>
      <w:r>
        <w:pict w14:anchorId="0D5B16C9">
          <v:line id="_x0000_s1055" style="position:absolute;z-index:-251625472;mso-wrap-distance-left:0;mso-wrap-distance-right:0;mso-position-horizontal-relative:page" from="85.1pt,9.9pt" to="229.1pt,9.9pt" strokeweight=".6pt">
            <w10:wrap type="topAndBottom" anchorx="page"/>
          </v:line>
        </w:pict>
      </w:r>
    </w:p>
    <w:p w14:paraId="1A01A6DD" w14:textId="501DDA83" w:rsidR="00EA6AA7" w:rsidRPr="00EA6AA7" w:rsidRDefault="00EA6AA7" w:rsidP="00901B9B">
      <w:pPr>
        <w:spacing w:before="95"/>
        <w:ind w:left="118" w:right="1058" w:firstLine="288"/>
        <w:rPr>
          <w:sz w:val="20"/>
        </w:rPr>
      </w:pPr>
      <w:r>
        <w:rPr>
          <w:position w:val="7"/>
          <w:sz w:val="13"/>
        </w:rPr>
        <w:t xml:space="preserve">1 </w:t>
      </w:r>
      <w:r>
        <w:rPr>
          <w:sz w:val="20"/>
        </w:rPr>
        <w:t>Models trained on smaller amounts of data tend to overfit faster. To ensure we have high-quality checkpoint we need to save them when we are training on smaller datasets. We saved a checkpoint every 5000 steps when we use multiple sources and multiple targets, and every 1000 steps when we use single target.</w:t>
      </w:r>
      <w:r w:rsidR="00901B9B">
        <w:rPr>
          <w:sz w:val="20"/>
        </w:rPr>
        <w:br/>
      </w:r>
    </w:p>
    <w:p w14:paraId="0D8D61F2" w14:textId="15B1E0FB" w:rsidR="00222D5A" w:rsidRPr="000A544F" w:rsidRDefault="00222D5A" w:rsidP="00222D5A">
      <w:pPr>
        <w:pStyle w:val="Heading2"/>
        <w:numPr>
          <w:ilvl w:val="1"/>
          <w:numId w:val="10"/>
        </w:numPr>
        <w:ind w:left="839" w:hanging="720"/>
      </w:pPr>
      <w:bookmarkStart w:id="38" w:name="_Architecture"/>
      <w:bookmarkEnd w:id="38"/>
      <w:r>
        <w:lastRenderedPageBreak/>
        <w:t>Architecture</w:t>
      </w:r>
      <w:r w:rsidR="00111A42">
        <w:t xml:space="preserve"> I</w:t>
      </w:r>
    </w:p>
    <w:p w14:paraId="35DF8416" w14:textId="540FBC78" w:rsidR="005072C0" w:rsidRDefault="00B843BA" w:rsidP="000F44E9">
      <w:pPr>
        <w:pStyle w:val="BodyText"/>
        <w:spacing w:before="120" w:line="264" w:lineRule="auto"/>
        <w:ind w:left="115" w:right="1109" w:firstLine="288"/>
        <w:jc w:val="both"/>
      </w:pPr>
      <w:r>
        <w:rPr>
          <w:noProof/>
          <w:lang w:bidi="he-IL"/>
        </w:rPr>
        <w:drawing>
          <wp:anchor distT="0" distB="0" distL="114300" distR="114300" simplePos="0" relativeHeight="251635712" behindDoc="1" locked="0" layoutInCell="1" allowOverlap="1" wp14:anchorId="21319F93" wp14:editId="554826B7">
            <wp:simplePos x="0" y="0"/>
            <wp:positionH relativeFrom="column">
              <wp:posOffset>64770</wp:posOffset>
            </wp:positionH>
            <wp:positionV relativeFrom="paragraph">
              <wp:posOffset>90170</wp:posOffset>
            </wp:positionV>
            <wp:extent cx="5781675" cy="1915795"/>
            <wp:effectExtent l="19050" t="19050" r="9525" b="8255"/>
            <wp:wrapTight wrapText="bothSides">
              <wp:wrapPolygon edited="0">
                <wp:start x="-71" y="-215"/>
                <wp:lineTo x="-71" y="21693"/>
                <wp:lineTo x="21636" y="21693"/>
                <wp:lineTo x="21636" y="-215"/>
                <wp:lineTo x="-71" y="-215"/>
              </wp:wrapPolygon>
            </wp:wrapTight>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28A0092B-C50C-407E-A947-70E740481C1C}">
                          <a14:useLocalDpi xmlns:a14="http://schemas.microsoft.com/office/drawing/2010/main" val="0"/>
                        </a:ext>
                      </a:extLst>
                    </a:blip>
                    <a:srcRect t="8428" b="3284"/>
                    <a:stretch/>
                  </pic:blipFill>
                  <pic:spPr bwMode="auto">
                    <a:xfrm>
                      <a:off x="0" y="0"/>
                      <a:ext cx="5781675" cy="191579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10A259" w14:textId="4F2EDE37" w:rsidR="005072C0" w:rsidRDefault="005072C0" w:rsidP="000F44E9">
      <w:pPr>
        <w:pStyle w:val="BodyText"/>
        <w:spacing w:before="120" w:line="264" w:lineRule="auto"/>
        <w:ind w:left="115" w:right="1109" w:firstLine="288"/>
        <w:jc w:val="both"/>
      </w:pPr>
    </w:p>
    <w:p w14:paraId="6FA2AB36" w14:textId="3F2DE76A" w:rsidR="005072C0" w:rsidRDefault="005072C0" w:rsidP="000F44E9">
      <w:pPr>
        <w:pStyle w:val="BodyText"/>
        <w:spacing w:before="120" w:line="264" w:lineRule="auto"/>
        <w:ind w:left="115" w:right="1109" w:firstLine="288"/>
        <w:jc w:val="both"/>
      </w:pPr>
    </w:p>
    <w:p w14:paraId="629C5D0F" w14:textId="2FB27874" w:rsidR="005072C0" w:rsidRDefault="005072C0" w:rsidP="000F44E9">
      <w:pPr>
        <w:pStyle w:val="BodyText"/>
        <w:spacing w:before="120" w:line="264" w:lineRule="auto"/>
        <w:ind w:left="115" w:right="1109" w:firstLine="288"/>
        <w:jc w:val="both"/>
      </w:pPr>
    </w:p>
    <w:p w14:paraId="6EF15475" w14:textId="457CFE6F" w:rsidR="005072C0" w:rsidRDefault="00814900" w:rsidP="000F44E9">
      <w:pPr>
        <w:pStyle w:val="BodyText"/>
        <w:spacing w:before="120" w:line="264" w:lineRule="auto"/>
        <w:ind w:left="115" w:right="1109" w:firstLine="288"/>
        <w:jc w:val="both"/>
      </w:pPr>
      <w:r>
        <w:rPr>
          <w:noProof/>
        </w:rPr>
        <w:pict w14:anchorId="3F915B98">
          <v:shapetype id="_x0000_t202" coordsize="21600,21600" o:spt="202" path="m,l,21600r21600,l21600,xe">
            <v:stroke joinstyle="miter"/>
            <v:path gradientshapeok="t" o:connecttype="rect"/>
          </v:shapetype>
          <v:shape id="תיבת טקסט 2" o:spid="_x0000_s1046" type="#_x0000_t202" style="position:absolute;left:0;text-align:left;margin-left:-82.65pt;margin-top:2.6pt;width:57.65pt;height:34.7pt;flip:x;z-index:251689984;visibility:visible;mso-wrap-distance-left:9pt;mso-wrap-distance-top:3.6pt;mso-wrap-distance-right:9pt;mso-wrap-distance-bottom:3.6pt;mso-position-horizontal-relative:text;mso-position-vertical-relative:text;mso-width-relative:margin;mso-height-relative:margin;v-text-anchor:top" fillcolor="white [3201]" strokecolor="#4f81bd [3204]" strokeweight="2.5pt">
            <v:shadow color="#868686"/>
            <v:textbox style="mso-next-textbox:#תיבת טקסט 2">
              <w:txbxContent>
                <w:p w14:paraId="36D7E002" w14:textId="77C9D30E" w:rsidR="00814900" w:rsidRDefault="00814900" w:rsidP="00224CF1">
                  <w:pPr>
                    <w:spacing w:line="190" w:lineRule="exact"/>
                    <w:contextualSpacing/>
                    <w:jc w:val="center"/>
                  </w:pPr>
                  <w:r>
                    <w:br/>
                    <w:t>Decoder</w:t>
                  </w:r>
                </w:p>
              </w:txbxContent>
            </v:textbox>
            <w10:wrap type="square"/>
          </v:shape>
        </w:pict>
      </w:r>
    </w:p>
    <w:p w14:paraId="752AFB22" w14:textId="0CF140E4" w:rsidR="00B843BA" w:rsidRPr="00B843BA" w:rsidRDefault="00B843BA" w:rsidP="00B843BA"/>
    <w:p w14:paraId="1E530FEC" w14:textId="739680D6" w:rsidR="00B843BA" w:rsidRPr="00B843BA" w:rsidRDefault="00B843BA" w:rsidP="00B843BA"/>
    <w:p w14:paraId="6FD9831B" w14:textId="06879C45" w:rsidR="00B843BA" w:rsidRPr="00B843BA" w:rsidRDefault="00B843BA" w:rsidP="00B843BA"/>
    <w:p w14:paraId="1B82C77A" w14:textId="032B66F2" w:rsidR="00B843BA" w:rsidRPr="00B843BA" w:rsidRDefault="00B843BA" w:rsidP="00B843BA"/>
    <w:p w14:paraId="3318FA4D" w14:textId="77777777" w:rsidR="00B843BA" w:rsidRPr="00B843BA" w:rsidRDefault="00B843BA" w:rsidP="00B843BA"/>
    <w:p w14:paraId="1B2E760F" w14:textId="596E46FE" w:rsidR="009E0859" w:rsidRPr="00035351" w:rsidRDefault="009E0859" w:rsidP="00A72ADF">
      <w:pPr>
        <w:pStyle w:val="BodyText"/>
        <w:spacing w:before="120" w:line="264" w:lineRule="auto"/>
        <w:ind w:left="113" w:right="1701" w:firstLine="289"/>
        <w:jc w:val="center"/>
        <w:rPr>
          <w:i/>
          <w:color w:val="1F487C"/>
        </w:rPr>
      </w:pPr>
      <w:r>
        <w:rPr>
          <w:i/>
          <w:color w:val="1F487C"/>
        </w:rPr>
        <w:t xml:space="preserve">Figure </w:t>
      </w:r>
      <w:r w:rsidR="00A72ADF">
        <w:rPr>
          <w:i/>
          <w:color w:val="1F487C"/>
        </w:rPr>
        <w:t>22</w:t>
      </w:r>
      <w:r>
        <w:rPr>
          <w:i/>
          <w:color w:val="1F487C"/>
        </w:rPr>
        <w:t xml:space="preserve"> – </w:t>
      </w:r>
      <w:r w:rsidR="008F767B">
        <w:rPr>
          <w:i/>
          <w:color w:val="1F487C"/>
        </w:rPr>
        <w:t xml:space="preserve">Architecture </w:t>
      </w:r>
      <w:r w:rsidR="002F49D7">
        <w:rPr>
          <w:i/>
          <w:color w:val="1F487C"/>
        </w:rPr>
        <w:t>I:</w:t>
      </w:r>
      <w:r w:rsidR="008F767B">
        <w:rPr>
          <w:i/>
          <w:color w:val="1F487C"/>
        </w:rPr>
        <w:t xml:space="preserve"> Encoder-Decoder with attention module</w:t>
      </w:r>
      <w:r w:rsidR="00035351">
        <w:rPr>
          <w:i/>
          <w:color w:val="1F487C"/>
        </w:rPr>
        <w:br/>
        <w:t xml:space="preserve">          </w:t>
      </w:r>
      <w:hyperlink r:id="rId59" w:history="1">
        <w:r w:rsidR="00B843BA">
          <w:rPr>
            <w:rStyle w:val="Hyperlink"/>
          </w:rPr>
          <w:t>https://aclweb.org/anthology/W17-4902</w:t>
        </w:r>
      </w:hyperlink>
    </w:p>
    <w:p w14:paraId="7127E406" w14:textId="77777777" w:rsidR="00DC3EA8" w:rsidRPr="00DC3EA8" w:rsidRDefault="00DC3EA8" w:rsidP="00DC3EA8">
      <w:pPr>
        <w:pStyle w:val="TableParagraph"/>
        <w:rPr>
          <w:sz w:val="12"/>
          <w:szCs w:val="12"/>
        </w:rPr>
      </w:pPr>
    </w:p>
    <w:p w14:paraId="3236B68C" w14:textId="0836FCAE" w:rsidR="005C71F2" w:rsidRDefault="00987E4F" w:rsidP="005B7606">
      <w:pPr>
        <w:pStyle w:val="BodyText"/>
        <w:spacing w:before="120" w:line="264" w:lineRule="auto"/>
        <w:ind w:left="115" w:right="1109" w:firstLine="288"/>
        <w:jc w:val="both"/>
      </w:pPr>
      <w:r>
        <w:t>T</w:t>
      </w:r>
      <w:r w:rsidR="00B843BA">
        <w:t xml:space="preserve">he first </w:t>
      </w:r>
      <w:r w:rsidR="00DC3EA8">
        <w:t xml:space="preserve">architecture </w:t>
      </w:r>
      <w:r w:rsidR="00B843BA">
        <w:t>option for our model.</w:t>
      </w:r>
      <w:r w:rsidR="009E0859">
        <w:t xml:space="preserve"> </w:t>
      </w:r>
      <w:r>
        <w:t xml:space="preserve">In this model, </w:t>
      </w:r>
      <w:r w:rsidR="009E0859">
        <w:t xml:space="preserve">we use </w:t>
      </w:r>
      <w:r w:rsidR="002F3A4C">
        <w:t xml:space="preserve">with </w:t>
      </w:r>
      <w:r w:rsidR="009E0859">
        <w:t>bidirectional LSTM</w:t>
      </w:r>
      <w:r w:rsidR="002F3A4C">
        <w:t xml:space="preserve"> to </w:t>
      </w:r>
      <w:r w:rsidR="009E0859">
        <w:t>encod</w:t>
      </w:r>
      <w:r w:rsidR="002F3A4C">
        <w:t>e</w:t>
      </w:r>
      <w:r w:rsidR="009E0859">
        <w:t xml:space="preserve"> the input. Our decoder </w:t>
      </w:r>
      <w:r w:rsidR="00D93A84">
        <w:t>side is a mixture model of RNN module and pointer network module. Th</w:t>
      </w:r>
      <w:r w:rsidR="002F3A4C">
        <w:t xml:space="preserve">ere have </w:t>
      </w:r>
      <w:r w:rsidR="00D93A84">
        <w:t xml:space="preserve">two individual modules </w:t>
      </w:r>
      <w:r w:rsidR="002F3A4C">
        <w:t xml:space="preserve">that </w:t>
      </w:r>
      <w:r w:rsidR="00D93A84">
        <w:t xml:space="preserve">share the attentions weights over encoder states. The decoder RNN predicts probability distribution of next word over the vocabulary, while </w:t>
      </w:r>
      <w:r w:rsidR="002F3A4C">
        <w:t xml:space="preserve">the </w:t>
      </w:r>
      <w:r w:rsidR="00D93A84">
        <w:t xml:space="preserve">pointer model predicts </w:t>
      </w:r>
      <w:r w:rsidR="002F3A4C">
        <w:t xml:space="preserve">the </w:t>
      </w:r>
      <w:r w:rsidR="00D93A84">
        <w:t>probability distribution over words in input</w:t>
      </w:r>
      <w:r w:rsidR="00D52B37">
        <w:t>.</w:t>
      </w:r>
    </w:p>
    <w:p w14:paraId="3C1D0E7B" w14:textId="1B6A33EC" w:rsidR="00987E4F" w:rsidRDefault="005C71F2" w:rsidP="005B7606">
      <w:pPr>
        <w:pStyle w:val="BodyText"/>
        <w:spacing w:before="120" w:line="264" w:lineRule="auto"/>
        <w:ind w:left="115" w:right="1109" w:firstLine="288"/>
        <w:jc w:val="both"/>
        <w:rPr>
          <w:lang w:bidi="he-IL"/>
        </w:rPr>
      </w:pPr>
      <w:r>
        <w:t xml:space="preserve">Attention weights are computed by decoder hidden state, encoder representations, and sentinel vector. Attention weights are shared by decoder RNN and pointer models. The final probability distribution </w:t>
      </w:r>
      <w:r>
        <w:rPr>
          <w:lang w:bidi="he-IL"/>
        </w:rPr>
        <w:t xml:space="preserve">over vocabulary </w:t>
      </w:r>
      <w:r w:rsidR="002F3A4C">
        <w:rPr>
          <w:lang w:bidi="he-IL"/>
        </w:rPr>
        <w:t>derives</w:t>
      </w:r>
      <w:r>
        <w:rPr>
          <w:lang w:bidi="he-IL"/>
        </w:rPr>
        <w:t xml:space="preserve"> from</w:t>
      </w:r>
      <w:r w:rsidR="002F3A4C">
        <w:rPr>
          <w:lang w:bidi="he-IL"/>
        </w:rPr>
        <w:t xml:space="preserve"> </w:t>
      </w:r>
      <w:r>
        <w:rPr>
          <w:lang w:bidi="he-IL"/>
        </w:rPr>
        <w:t xml:space="preserve">decoder RNN and pointer network. </w:t>
      </w:r>
    </w:p>
    <w:p w14:paraId="2519B959" w14:textId="77777777" w:rsidR="006D6D37" w:rsidRPr="006D6D37" w:rsidRDefault="006D6D37" w:rsidP="006D6D37">
      <w:pPr>
        <w:pStyle w:val="TableParagraph"/>
        <w:rPr>
          <w:sz w:val="12"/>
          <w:szCs w:val="12"/>
          <w:lang w:bidi="he-IL"/>
        </w:rPr>
      </w:pPr>
    </w:p>
    <w:p w14:paraId="628D5B5A" w14:textId="77777777" w:rsidR="00051D31" w:rsidRPr="00051D31" w:rsidRDefault="00051D31" w:rsidP="00051D31">
      <w:pPr>
        <w:pStyle w:val="ListParagraph"/>
        <w:keepNext/>
        <w:keepLines/>
        <w:numPr>
          <w:ilvl w:val="0"/>
          <w:numId w:val="24"/>
        </w:numPr>
        <w:spacing w:before="40"/>
        <w:outlineLvl w:val="2"/>
        <w:rPr>
          <w:rFonts w:asciiTheme="majorBidi" w:eastAsiaTheme="majorEastAsia" w:hAnsiTheme="majorBidi" w:cstheme="majorBidi"/>
          <w:vanish/>
        </w:rPr>
      </w:pPr>
      <w:bookmarkStart w:id="39" w:name="_Encoder_Model"/>
      <w:bookmarkEnd w:id="39"/>
    </w:p>
    <w:p w14:paraId="03539463" w14:textId="77777777" w:rsidR="00051D31" w:rsidRPr="00051D31" w:rsidRDefault="00051D31" w:rsidP="00051D31">
      <w:pPr>
        <w:pStyle w:val="ListParagraph"/>
        <w:keepNext/>
        <w:keepLines/>
        <w:numPr>
          <w:ilvl w:val="0"/>
          <w:numId w:val="24"/>
        </w:numPr>
        <w:spacing w:before="40"/>
        <w:outlineLvl w:val="2"/>
        <w:rPr>
          <w:rFonts w:asciiTheme="majorBidi" w:eastAsiaTheme="majorEastAsia" w:hAnsiTheme="majorBidi" w:cstheme="majorBidi"/>
          <w:vanish/>
        </w:rPr>
      </w:pPr>
    </w:p>
    <w:p w14:paraId="47D63409" w14:textId="77777777" w:rsidR="00051D31" w:rsidRPr="00051D31" w:rsidRDefault="00051D31" w:rsidP="00051D31">
      <w:pPr>
        <w:pStyle w:val="ListParagraph"/>
        <w:keepNext/>
        <w:keepLines/>
        <w:numPr>
          <w:ilvl w:val="1"/>
          <w:numId w:val="24"/>
        </w:numPr>
        <w:spacing w:before="40"/>
        <w:outlineLvl w:val="2"/>
        <w:rPr>
          <w:rFonts w:asciiTheme="majorBidi" w:eastAsiaTheme="majorEastAsia" w:hAnsiTheme="majorBidi" w:cstheme="majorBidi"/>
          <w:vanish/>
        </w:rPr>
      </w:pPr>
    </w:p>
    <w:p w14:paraId="3BC92D73" w14:textId="6E73A2B2" w:rsidR="00051D31" w:rsidRPr="004C1542" w:rsidRDefault="00051D31" w:rsidP="00051D31">
      <w:pPr>
        <w:pStyle w:val="Heading3"/>
        <w:numPr>
          <w:ilvl w:val="2"/>
          <w:numId w:val="24"/>
        </w:numPr>
        <w:rPr>
          <w:rFonts w:asciiTheme="majorBidi" w:hAnsiTheme="majorBidi"/>
          <w:color w:val="auto"/>
          <w:sz w:val="22"/>
          <w:szCs w:val="22"/>
        </w:rPr>
      </w:pPr>
      <w:bookmarkStart w:id="40" w:name="_Encoder_Model_1"/>
      <w:bookmarkEnd w:id="40"/>
      <w:r>
        <w:rPr>
          <w:rFonts w:asciiTheme="majorBidi" w:hAnsiTheme="majorBidi"/>
          <w:color w:val="auto"/>
          <w:sz w:val="22"/>
          <w:szCs w:val="22"/>
        </w:rPr>
        <w:t>Encoder Model</w:t>
      </w:r>
    </w:p>
    <w:p w14:paraId="2C8DE5F7" w14:textId="6E04CF6F" w:rsidR="00A93320" w:rsidRDefault="00A93320" w:rsidP="005B7606">
      <w:pPr>
        <w:pStyle w:val="BodyText"/>
        <w:spacing w:before="120" w:line="264" w:lineRule="auto"/>
        <w:ind w:left="115" w:right="1109" w:firstLine="288"/>
        <w:jc w:val="both"/>
      </w:pPr>
      <w:r>
        <w:t xml:space="preserve">Let </w:t>
      </w:r>
      <m:oMath>
        <m:r>
          <w:rPr>
            <w:rFonts w:ascii="Cambria Math" w:hAnsi="Cambria Math"/>
          </w:rPr>
          <m:t>LST</m:t>
        </m:r>
        <m:sSub>
          <m:sSubPr>
            <m:ctrlPr>
              <w:rPr>
                <w:rFonts w:ascii="Cambria Math" w:hAnsi="Cambria Math"/>
                <w:i/>
              </w:rPr>
            </m:ctrlPr>
          </m:sSubPr>
          <m:e>
            <m:r>
              <w:rPr>
                <w:rFonts w:ascii="Cambria Math" w:hAnsi="Cambria Math"/>
              </w:rPr>
              <m:t>M</m:t>
            </m:r>
          </m:e>
          <m:sub>
            <m:r>
              <w:rPr>
                <w:rFonts w:ascii="Cambria Math" w:hAnsi="Cambria Math"/>
              </w:rPr>
              <m:t>enc</m:t>
            </m:r>
          </m:sub>
        </m:sSub>
      </m:oMath>
      <w:r>
        <w:t xml:space="preserve"> represent the forward encoder.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represent </w:t>
      </w:r>
      <w:r w:rsidR="002F3A4C">
        <w:t xml:space="preserve">the </w:t>
      </w:r>
      <w:r>
        <w:t xml:space="preserve">hidden state of encoder model at </w:t>
      </w:r>
      <w:r w:rsidR="00776500">
        <w:br/>
      </w:r>
      <w:r>
        <w:t xml:space="preserve">step </w:t>
      </w:r>
      <w:r>
        <w:rPr>
          <w:i/>
          <w:iCs/>
        </w:rPr>
        <w:t>t</w:t>
      </w:r>
      <w:r>
        <w:t xml:space="preserve">. The following equations describe the model – </w:t>
      </w:r>
    </w:p>
    <w:p w14:paraId="5FF3C8FD" w14:textId="36301442" w:rsidR="00A93320" w:rsidRPr="00A93320" w:rsidRDefault="00814900" w:rsidP="00A93320">
      <w:pPr>
        <w:pStyle w:val="BodyText"/>
        <w:spacing w:before="120" w:line="264" w:lineRule="auto"/>
        <w:ind w:left="115" w:right="1109" w:firstLine="288"/>
        <w:jc w:val="both"/>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enc</m:t>
                  </m:r>
                </m:sup>
              </m:sSup>
            </m:e>
            <m:sub>
              <m:r>
                <w:rPr>
                  <w:rFonts w:ascii="Cambria Math" w:hAnsi="Cambria Math"/>
                </w:rPr>
                <m:t>0</m:t>
              </m:r>
            </m:sub>
          </m:sSub>
          <m:r>
            <w:rPr>
              <w:rFonts w:ascii="Cambria Math" w:hAnsi="Cambria Math"/>
            </w:rPr>
            <m:t>=0</m:t>
          </m:r>
        </m:oMath>
      </m:oMathPara>
    </w:p>
    <w:p w14:paraId="6D85F00E" w14:textId="70499035" w:rsidR="00A93320" w:rsidRDefault="004223BE" w:rsidP="00A72ADF">
      <w:pPr>
        <w:pStyle w:val="BodyText"/>
        <w:spacing w:before="120" w:line="264" w:lineRule="auto"/>
        <w:ind w:left="115" w:right="1109" w:firstLine="288"/>
        <w:jc w:val="center"/>
      </w:pPr>
      <w:r>
        <w:rPr>
          <w:i/>
          <w:color w:val="1F487C"/>
        </w:rPr>
        <w:t xml:space="preserve">Equation </w:t>
      </w:r>
      <w:r w:rsidR="00A72ADF">
        <w:rPr>
          <w:i/>
          <w:color w:val="1F487C"/>
        </w:rPr>
        <w:t>19</w:t>
      </w:r>
      <w:r>
        <w:rPr>
          <w:i/>
          <w:color w:val="1F487C"/>
        </w:rPr>
        <w:t xml:space="preserve"> – Hidden state of encoder model when t = 0</w:t>
      </w:r>
    </w:p>
    <w:p w14:paraId="1C223EF6" w14:textId="38808EA9" w:rsidR="00A93320" w:rsidRPr="004223BE" w:rsidRDefault="00814900" w:rsidP="00A93320">
      <w:pPr>
        <w:pStyle w:val="BodyText"/>
        <w:spacing w:before="120" w:line="264" w:lineRule="auto"/>
        <w:ind w:left="115" w:right="1109" w:firstLine="288"/>
        <w:jc w:val="both"/>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enc</m:t>
                  </m:r>
                </m:sup>
              </m:sSup>
            </m:e>
            <m:sub>
              <m:r>
                <w:rPr>
                  <w:rFonts w:ascii="Cambria Math" w:hAnsi="Cambria Math"/>
                </w:rPr>
                <m:t>t</m:t>
              </m:r>
            </m:sub>
          </m:sSub>
          <m:r>
            <w:rPr>
              <w:rFonts w:ascii="Cambria Math" w:hAnsi="Cambria Math"/>
            </w:rPr>
            <m:t>=LST</m:t>
          </m:r>
          <m:sSub>
            <m:sSubPr>
              <m:ctrlPr>
                <w:rPr>
                  <w:rFonts w:ascii="Cambria Math" w:hAnsi="Cambria Math"/>
                  <w:i/>
                </w:rPr>
              </m:ctrlPr>
            </m:sSubPr>
            <m:e>
              <m:r>
                <w:rPr>
                  <w:rFonts w:ascii="Cambria Math" w:hAnsi="Cambria Math"/>
                </w:rPr>
                <m:t>M</m:t>
              </m:r>
            </m:e>
            <m:sub>
              <m:r>
                <w:rPr>
                  <w:rFonts w:ascii="Cambria Math" w:hAnsi="Cambria Math"/>
                </w:rPr>
                <m:t>enc</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enc</m:t>
                  </m:r>
                </m:sup>
              </m:sSup>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n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oMath>
      </m:oMathPara>
    </w:p>
    <w:p w14:paraId="1ED2F105" w14:textId="3DAA4549" w:rsidR="004223BE" w:rsidRDefault="004223BE" w:rsidP="00A72ADF">
      <w:pPr>
        <w:pStyle w:val="BodyText"/>
        <w:spacing w:before="120" w:line="264" w:lineRule="auto"/>
        <w:ind w:left="115" w:right="1109" w:firstLine="288"/>
        <w:jc w:val="center"/>
      </w:pPr>
      <w:r>
        <w:rPr>
          <w:i/>
          <w:color w:val="1F487C"/>
        </w:rPr>
        <w:t xml:space="preserve">Equation </w:t>
      </w:r>
      <w:r w:rsidR="00A72ADF">
        <w:rPr>
          <w:i/>
          <w:color w:val="1F487C"/>
        </w:rPr>
        <w:t>20</w:t>
      </w:r>
      <w:r>
        <w:rPr>
          <w:i/>
          <w:color w:val="1F487C"/>
        </w:rPr>
        <w:t xml:space="preserve"> – Hidden state of encoder model at </w:t>
      </w:r>
      <w:r w:rsidR="004914D8">
        <w:rPr>
          <w:i/>
          <w:color w:val="1F487C"/>
        </w:rPr>
        <w:t>time</w:t>
      </w:r>
      <w:r>
        <w:rPr>
          <w:i/>
          <w:color w:val="1F487C"/>
        </w:rPr>
        <w:t xml:space="preserve"> t</w:t>
      </w:r>
    </w:p>
    <w:p w14:paraId="3A05C106" w14:textId="06479F8F" w:rsidR="00EF70E8" w:rsidRPr="00B843BA" w:rsidRDefault="00EF70E8" w:rsidP="00B843BA">
      <w:pPr>
        <w:pStyle w:val="TableParagraph"/>
        <w:rPr>
          <w:sz w:val="12"/>
          <w:szCs w:val="12"/>
        </w:rPr>
      </w:pPr>
      <w:r>
        <w:tab/>
      </w:r>
    </w:p>
    <w:p w14:paraId="1558DD8D" w14:textId="77777777" w:rsidR="00051D31" w:rsidRPr="00051D31" w:rsidRDefault="00051D31" w:rsidP="00051D31">
      <w:pPr>
        <w:pStyle w:val="ListParagraph"/>
        <w:keepNext/>
        <w:keepLines/>
        <w:numPr>
          <w:ilvl w:val="0"/>
          <w:numId w:val="25"/>
        </w:numPr>
        <w:spacing w:before="40"/>
        <w:outlineLvl w:val="2"/>
        <w:rPr>
          <w:rFonts w:asciiTheme="majorBidi" w:eastAsiaTheme="majorEastAsia" w:hAnsiTheme="majorBidi" w:cstheme="majorBidi"/>
          <w:vanish/>
        </w:rPr>
      </w:pPr>
      <w:bookmarkStart w:id="41" w:name="_Attention"/>
      <w:bookmarkEnd w:id="41"/>
    </w:p>
    <w:p w14:paraId="40C9204E" w14:textId="77777777" w:rsidR="00051D31" w:rsidRPr="00051D31" w:rsidRDefault="00051D31" w:rsidP="00051D31">
      <w:pPr>
        <w:pStyle w:val="ListParagraph"/>
        <w:keepNext/>
        <w:keepLines/>
        <w:numPr>
          <w:ilvl w:val="0"/>
          <w:numId w:val="25"/>
        </w:numPr>
        <w:spacing w:before="40"/>
        <w:outlineLvl w:val="2"/>
        <w:rPr>
          <w:rFonts w:asciiTheme="majorBidi" w:eastAsiaTheme="majorEastAsia" w:hAnsiTheme="majorBidi" w:cstheme="majorBidi"/>
          <w:vanish/>
        </w:rPr>
      </w:pPr>
    </w:p>
    <w:p w14:paraId="53A49F44" w14:textId="77777777" w:rsidR="00051D31" w:rsidRPr="00051D31" w:rsidRDefault="00051D31" w:rsidP="00051D31">
      <w:pPr>
        <w:pStyle w:val="ListParagraph"/>
        <w:keepNext/>
        <w:keepLines/>
        <w:numPr>
          <w:ilvl w:val="1"/>
          <w:numId w:val="25"/>
        </w:numPr>
        <w:spacing w:before="40"/>
        <w:outlineLvl w:val="2"/>
        <w:rPr>
          <w:rFonts w:asciiTheme="majorBidi" w:eastAsiaTheme="majorEastAsia" w:hAnsiTheme="majorBidi" w:cstheme="majorBidi"/>
          <w:vanish/>
        </w:rPr>
      </w:pPr>
    </w:p>
    <w:p w14:paraId="370183C0" w14:textId="77777777" w:rsidR="00051D31" w:rsidRPr="00051D31" w:rsidRDefault="00051D31" w:rsidP="00051D31">
      <w:pPr>
        <w:pStyle w:val="ListParagraph"/>
        <w:keepNext/>
        <w:keepLines/>
        <w:numPr>
          <w:ilvl w:val="2"/>
          <w:numId w:val="25"/>
        </w:numPr>
        <w:spacing w:before="40"/>
        <w:outlineLvl w:val="2"/>
        <w:rPr>
          <w:rFonts w:asciiTheme="majorBidi" w:eastAsiaTheme="majorEastAsia" w:hAnsiTheme="majorBidi" w:cstheme="majorBidi"/>
          <w:vanish/>
        </w:rPr>
      </w:pPr>
    </w:p>
    <w:p w14:paraId="1E7E9764" w14:textId="6D7EDD6D" w:rsidR="00051D31" w:rsidRPr="004C1542" w:rsidRDefault="00051D31" w:rsidP="00051D31">
      <w:pPr>
        <w:pStyle w:val="Heading3"/>
        <w:numPr>
          <w:ilvl w:val="2"/>
          <w:numId w:val="25"/>
        </w:numPr>
        <w:rPr>
          <w:rFonts w:asciiTheme="majorBidi" w:hAnsiTheme="majorBidi"/>
          <w:color w:val="auto"/>
          <w:sz w:val="22"/>
          <w:szCs w:val="22"/>
        </w:rPr>
      </w:pPr>
      <w:bookmarkStart w:id="42" w:name="_Attention_1"/>
      <w:bookmarkEnd w:id="42"/>
      <w:r>
        <w:rPr>
          <w:rFonts w:asciiTheme="majorBidi" w:hAnsiTheme="majorBidi"/>
          <w:color w:val="auto"/>
          <w:sz w:val="22"/>
          <w:szCs w:val="22"/>
        </w:rPr>
        <w:t>Attention</w:t>
      </w:r>
    </w:p>
    <w:p w14:paraId="54DBE60E" w14:textId="6FBEAE01" w:rsidR="00EF70E8" w:rsidRPr="00D52B37" w:rsidRDefault="00814900" w:rsidP="005B7606">
      <w:pPr>
        <w:pStyle w:val="BodyText"/>
        <w:spacing w:before="120" w:line="264" w:lineRule="auto"/>
        <w:ind w:left="115" w:right="1109" w:firstLine="288"/>
        <w:jc w:val="both"/>
        <w:rPr>
          <w:lang w:bidi="he-IL"/>
        </w:rPr>
      </w:pPr>
      <m:oMath>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dec</m:t>
                </m:r>
              </m:sup>
            </m:sSup>
          </m:e>
          <m:sub>
            <m:r>
              <w:rPr>
                <w:rFonts w:ascii="Cambria Math" w:hAnsi="Cambria Math"/>
              </w:rPr>
              <m:t>t</m:t>
            </m:r>
          </m:sub>
        </m:sSub>
      </m:oMath>
      <w:r w:rsidR="002637E3">
        <w:t xml:space="preserve"> represent the hidden state of the decoder LSTM at step </w:t>
      </w:r>
      <w:r w:rsidR="002637E3">
        <w:rPr>
          <w:i/>
          <w:iCs/>
        </w:rPr>
        <w:t>t.</w:t>
      </w:r>
      <w:r w:rsidR="00DF36BE">
        <w:t xml:space="preserve"> </w:t>
      </w:r>
      <m:oMath>
        <m:sSub>
          <m:sSubPr>
            <m:ctrlPr>
              <w:rPr>
                <w:rFonts w:ascii="Cambria Math" w:hAnsi="Cambria Math"/>
                <w:i/>
              </w:rPr>
            </m:ctrlPr>
          </m:sSubPr>
          <m:e>
            <m:r>
              <w:rPr>
                <w:rFonts w:ascii="Cambria Math" w:hAnsi="Cambria Math"/>
              </w:rPr>
              <m:t>E</m:t>
            </m:r>
          </m:e>
          <m:sub>
            <m:r>
              <w:rPr>
                <w:rFonts w:ascii="Cambria Math" w:hAnsi="Cambria Math"/>
              </w:rPr>
              <m:t>de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w:r w:rsidR="002637E3">
        <w:t xml:space="preserve"> represent the decoder side</w:t>
      </w:r>
      <w:r w:rsidR="00DF36BE">
        <w:t xml:space="preserve"> </w:t>
      </w:r>
      <w:r w:rsidR="002637E3">
        <w:t xml:space="preserve">of </w:t>
      </w:r>
      <w:r w:rsidR="00DF36BE">
        <w:t xml:space="preserve">the </w:t>
      </w:r>
      <w:r w:rsidR="002637E3">
        <w:t xml:space="preserve">previous step output. </w:t>
      </w:r>
      <w:r w:rsidR="00DF36BE">
        <w:t>First, w</w:t>
      </w:r>
      <w:r w:rsidR="002637E3">
        <w:t>e</w:t>
      </w:r>
      <w:r w:rsidR="00DF36BE">
        <w:t xml:space="preserve"> </w:t>
      </w:r>
      <w:r w:rsidR="002637E3">
        <w:t>compute a query vector</w:t>
      </w:r>
      <w:r w:rsidR="00DF36BE">
        <w:t>.</w:t>
      </w:r>
      <w:r w:rsidR="002637E3">
        <w:t xml:space="preserve"> </w:t>
      </w:r>
      <w:r w:rsidR="00DF36BE">
        <w:t xml:space="preserve">The query vector </w:t>
      </w:r>
      <w:r w:rsidR="002637E3">
        <w:t xml:space="preserve"> is a linear transformation of </w:t>
      </w:r>
      <m:oMath>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dec</m:t>
                </m:r>
              </m:sup>
            </m:sSup>
          </m:e>
          <m:sub>
            <m:r>
              <w:rPr>
                <w:rFonts w:ascii="Cambria Math" w:hAnsi="Cambria Math"/>
              </w:rPr>
              <m:t>t-1</m:t>
            </m:r>
          </m:sub>
        </m:sSub>
      </m:oMath>
      <w:r w:rsidR="002637E3">
        <w:t xml:space="preserve">. A sentinel vector </w:t>
      </w:r>
      <w:r w:rsidR="002637E3">
        <w:rPr>
          <w:i/>
          <w:iCs/>
        </w:rPr>
        <w:t>s</w:t>
      </w:r>
      <w:r w:rsidR="002637E3">
        <w:t xml:space="preserve"> is concatenated with the encoder states to create </w:t>
      </w:r>
      <m:oMath>
        <m:sSub>
          <m:sSubPr>
            <m:ctrlPr>
              <w:rPr>
                <w:rFonts w:ascii="Cambria Math" w:hAnsi="Cambria Math"/>
                <w:i/>
              </w:rPr>
            </m:ctrlPr>
          </m:sSubPr>
          <m:e>
            <m:r>
              <w:rPr>
                <w:rFonts w:ascii="Cambria Math" w:hAnsi="Cambria Math"/>
              </w:rPr>
              <m:t>F</m:t>
            </m:r>
          </m:e>
          <m:sub>
            <m:r>
              <w:rPr>
                <w:rFonts w:ascii="Cambria Math" w:hAnsi="Cambria Math"/>
              </w:rPr>
              <m:t>att</m:t>
            </m:r>
          </m:sub>
        </m:sSub>
      </m:oMath>
      <w:r w:rsidR="002637E3">
        <w:t xml:space="preserve">, where </w:t>
      </w:r>
      <m:oMath>
        <m:sSub>
          <m:sSubPr>
            <m:ctrlPr>
              <w:rPr>
                <w:rFonts w:ascii="Cambria Math" w:hAnsi="Cambria Math"/>
                <w:i/>
              </w:rPr>
            </m:ctrlPr>
          </m:sSubPr>
          <m:e>
            <m:r>
              <w:rPr>
                <w:rFonts w:ascii="Cambria Math" w:hAnsi="Cambria Math"/>
              </w:rPr>
              <m:t>T</m:t>
            </m:r>
          </m:e>
          <m:sub>
            <m:r>
              <w:rPr>
                <w:rFonts w:ascii="Cambria Math" w:hAnsi="Cambria Math"/>
              </w:rPr>
              <m:t>enc</m:t>
            </m:r>
          </m:sub>
        </m:sSub>
      </m:oMath>
      <w:r w:rsidR="002637E3">
        <w:t xml:space="preserve"> represents the number of tokens in encoder input sequence </w:t>
      </w:r>
      <w:r w:rsidR="002637E3">
        <w:rPr>
          <w:i/>
          <w:iCs/>
        </w:rPr>
        <w:t>x</w:t>
      </w:r>
      <w:r w:rsidR="002637E3">
        <w:t xml:space="preserve">. </w:t>
      </w:r>
      <m:oMath>
        <m:sSup>
          <m:sSupPr>
            <m:ctrlPr>
              <w:rPr>
                <w:rFonts w:ascii="Cambria Math" w:hAnsi="Cambria Math"/>
                <w:i/>
              </w:rPr>
            </m:ctrlPr>
          </m:sSupPr>
          <m:e>
            <m:r>
              <w:rPr>
                <w:rFonts w:ascii="Cambria Math" w:hAnsi="Cambria Math"/>
              </w:rPr>
              <m:t>α</m:t>
            </m:r>
          </m:e>
          <m:sup>
            <m:r>
              <w:rPr>
                <w:rFonts w:ascii="Cambria Math" w:hAnsi="Cambria Math"/>
              </w:rPr>
              <m:t>norm</m:t>
            </m:r>
          </m:sup>
        </m:sSup>
      </m:oMath>
      <w:r w:rsidR="002637E3">
        <w:t xml:space="preserve"> is a normalized attention weight vector. The value </w:t>
      </w:r>
      <w:r w:rsidR="002637E3">
        <w:rPr>
          <w:i/>
          <w:iCs/>
        </w:rPr>
        <w:t>g</w:t>
      </w:r>
      <w:r w:rsidR="002637E3">
        <w:t xml:space="preserve"> represents the weight given to the decoder RNN module while computing output probabilities</w:t>
      </w:r>
      <w:r w:rsidR="00D03988">
        <w:t>.</w:t>
      </w:r>
    </w:p>
    <w:p w14:paraId="474EC5AE" w14:textId="6BA2AE8B" w:rsidR="002637E3" w:rsidRPr="00A93320" w:rsidRDefault="00814900" w:rsidP="00901B9B">
      <w:pPr>
        <w:pStyle w:val="BodyText"/>
        <w:spacing w:line="264" w:lineRule="auto"/>
        <w:ind w:left="113" w:right="1111" w:firstLine="289"/>
        <w:jc w:val="both"/>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q=h</m:t>
                  </m:r>
                </m:e>
                <m:sup>
                  <m:r>
                    <w:rPr>
                      <w:rFonts w:ascii="Cambria Math" w:hAnsi="Cambria Math"/>
                    </w:rPr>
                    <m:t>enc</m:t>
                  </m:r>
                </m:sup>
              </m:sSup>
            </m:e>
            <m:sub>
              <m:r>
                <w:rPr>
                  <w:rFonts w:ascii="Cambria Math" w:hAnsi="Cambria Math"/>
                </w:rPr>
                <m:t>t-1</m:t>
              </m:r>
            </m:sub>
          </m:sSub>
          <m:sSub>
            <m:sSubPr>
              <m:ctrlPr>
                <w:rPr>
                  <w:rFonts w:ascii="Cambria Math" w:hAnsi="Cambria Math"/>
                  <w:i/>
                </w:rPr>
              </m:ctrlPr>
            </m:sSubPr>
            <m:e>
              <m:r>
                <w:rPr>
                  <w:rFonts w:ascii="Cambria Math" w:hAnsi="Cambria Math"/>
                </w:rPr>
                <m:t>W</m:t>
              </m:r>
            </m:e>
            <m:sub>
              <m:r>
                <w:rPr>
                  <w:rFonts w:ascii="Cambria Math" w:hAnsi="Cambria Math"/>
                </w:rPr>
                <m:t>q</m:t>
              </m:r>
            </m:sub>
          </m:sSub>
        </m:oMath>
      </m:oMathPara>
    </w:p>
    <w:p w14:paraId="05D2BB99" w14:textId="117C604E" w:rsidR="002637E3" w:rsidRPr="00901B9B" w:rsidRDefault="002637E3" w:rsidP="00A72ADF">
      <w:pPr>
        <w:pStyle w:val="BodyText"/>
        <w:spacing w:line="264" w:lineRule="auto"/>
        <w:ind w:left="113" w:right="1111" w:firstLine="289"/>
        <w:jc w:val="center"/>
        <w:rPr>
          <w:sz w:val="12"/>
          <w:szCs w:val="12"/>
        </w:rPr>
      </w:pPr>
      <w:r>
        <w:rPr>
          <w:i/>
          <w:color w:val="1F487C"/>
        </w:rPr>
        <w:t xml:space="preserve">Equation </w:t>
      </w:r>
      <w:r w:rsidR="00A72ADF">
        <w:rPr>
          <w:i/>
          <w:color w:val="1F487C"/>
        </w:rPr>
        <w:t>21</w:t>
      </w:r>
      <w:r>
        <w:rPr>
          <w:i/>
          <w:color w:val="1F487C"/>
        </w:rPr>
        <w:t xml:space="preserve"> – query vector</w:t>
      </w:r>
      <w:r w:rsidR="00901B9B">
        <w:br/>
      </w:r>
    </w:p>
    <w:p w14:paraId="51730225" w14:textId="135AD326" w:rsidR="002637E3" w:rsidRDefault="00814900" w:rsidP="00A72ADF">
      <w:pPr>
        <w:pStyle w:val="BodyText"/>
        <w:spacing w:line="264" w:lineRule="auto"/>
        <w:ind w:left="113" w:right="1111" w:firstLine="289"/>
        <w:jc w:val="center"/>
      </w:pPr>
      <m:oMathPara>
        <m:oMath>
          <m:sSub>
            <m:sSubPr>
              <m:ctrlPr>
                <w:rPr>
                  <w:rFonts w:ascii="Cambria Math" w:hAnsi="Cambria Math"/>
                  <w:i/>
                </w:rPr>
              </m:ctrlPr>
            </m:sSubPr>
            <m:e>
              <m:r>
                <w:rPr>
                  <w:rFonts w:ascii="Cambria Math" w:hAnsi="Cambria Math"/>
                </w:rPr>
                <m:t>F</m:t>
              </m:r>
            </m:e>
            <m:sub>
              <m:r>
                <w:rPr>
                  <w:rFonts w:ascii="Cambria Math" w:hAnsi="Cambria Math"/>
                </w:rPr>
                <m:t>att</m:t>
              </m:r>
            </m:sub>
          </m:sSub>
          <m:r>
            <w:rPr>
              <w:rFonts w:ascii="Cambria Math" w:hAnsi="Cambria Math"/>
            </w:rPr>
            <m:t>=cocncat(</m:t>
          </m:r>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enc</m:t>
                  </m:r>
                </m:sup>
              </m:sSup>
            </m:e>
            <m:sub>
              <m:r>
                <w:rPr>
                  <w:rFonts w:ascii="Cambria Math" w:hAnsi="Cambria Math"/>
                </w:rPr>
                <m:t xml:space="preserve">1,…, </m:t>
              </m:r>
              <m:sSub>
                <m:sSubPr>
                  <m:ctrlPr>
                    <w:rPr>
                      <w:rFonts w:ascii="Cambria Math" w:hAnsi="Cambria Math"/>
                      <w:i/>
                    </w:rPr>
                  </m:ctrlPr>
                </m:sSubPr>
                <m:e>
                  <m:r>
                    <w:rPr>
                      <w:rFonts w:ascii="Cambria Math" w:hAnsi="Cambria Math"/>
                    </w:rPr>
                    <m:t>T</m:t>
                  </m:r>
                </m:e>
                <m:sub>
                  <m:r>
                    <w:rPr>
                      <w:rFonts w:ascii="Cambria Math" w:hAnsi="Cambria Math"/>
                    </w:rPr>
                    <m:t>enc</m:t>
                  </m:r>
                </m:sub>
              </m:sSub>
            </m:sub>
          </m:sSub>
          <m:r>
            <w:rPr>
              <w:rFonts w:ascii="Cambria Math" w:hAnsi="Cambria Math"/>
            </w:rPr>
            <m:t>,s)</m:t>
          </m:r>
          <m:r>
            <m:rPr>
              <m:sty m:val="p"/>
            </m:rPr>
            <w:br/>
          </m:r>
        </m:oMath>
      </m:oMathPara>
      <w:r w:rsidR="002637E3">
        <w:rPr>
          <w:i/>
          <w:color w:val="1F487C"/>
        </w:rPr>
        <w:t xml:space="preserve">Equation </w:t>
      </w:r>
      <w:r w:rsidR="00A72ADF">
        <w:rPr>
          <w:i/>
          <w:color w:val="1F487C"/>
        </w:rPr>
        <w:t>22</w:t>
      </w:r>
      <w:r w:rsidR="002637E3">
        <w:rPr>
          <w:i/>
          <w:color w:val="1F487C"/>
        </w:rPr>
        <w:t xml:space="preserve"> – </w:t>
      </w:r>
      <w:r w:rsidR="00693864">
        <w:rPr>
          <w:i/>
          <w:color w:val="1F487C"/>
        </w:rPr>
        <w:t>sentinel vector concatenated with encoder states</w:t>
      </w:r>
    </w:p>
    <w:p w14:paraId="081B1D33" w14:textId="1AFA706C" w:rsidR="002637E3" w:rsidRPr="00A93320" w:rsidRDefault="00814900" w:rsidP="002637E3">
      <w:pPr>
        <w:pStyle w:val="BodyText"/>
        <w:spacing w:before="120" w:line="264" w:lineRule="auto"/>
        <w:ind w:left="115" w:right="1109" w:firstLine="288"/>
        <w:jc w:val="both"/>
      </w:pPr>
      <m:oMathPara>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H</m:t>
              </m:r>
            </m:sup>
            <m:e>
              <m:r>
                <m:rPr>
                  <m:sty m:val="p"/>
                </m:rPr>
                <w:rPr>
                  <w:rFonts w:ascii="Cambria Math" w:hAnsi="Cambria Math"/>
                </w:rPr>
                <m:t>tanh⁡</m:t>
              </m:r>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F</m:t>
                      </m:r>
                    </m:e>
                    <m:sup>
                      <m:d>
                        <m:dPr>
                          <m:ctrlPr>
                            <w:rPr>
                              <w:rFonts w:ascii="Cambria Math" w:hAnsi="Cambria Math"/>
                              <w:i/>
                            </w:rPr>
                          </m:ctrlPr>
                        </m:dPr>
                        <m:e>
                          <m:r>
                            <w:rPr>
                              <w:rFonts w:ascii="Cambria Math" w:hAnsi="Cambria Math"/>
                            </w:rPr>
                            <m:t>ij</m:t>
                          </m:r>
                        </m:e>
                      </m:d>
                    </m:sup>
                  </m:sSup>
                </m:e>
                <m:sub>
                  <m:r>
                    <w:rPr>
                      <w:rFonts w:ascii="Cambria Math" w:hAnsi="Cambria Math"/>
                    </w:rPr>
                    <m:t>att</m:t>
                  </m:r>
                </m:sub>
              </m:sSub>
              <m:sSub>
                <m:sSubPr>
                  <m:ctrlPr>
                    <w:rPr>
                      <w:rFonts w:ascii="Cambria Math" w:hAnsi="Cambria Math"/>
                      <w:i/>
                    </w:rPr>
                  </m:ctrlPr>
                </m:sSubPr>
                <m:e>
                  <m:r>
                    <w:rPr>
                      <w:rFonts w:ascii="Cambria Math" w:hAnsi="Cambria Math"/>
                    </w:rPr>
                    <m:t>q</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oMath>
      </m:oMathPara>
    </w:p>
    <w:p w14:paraId="133BEB92" w14:textId="3F539BA7" w:rsidR="002637E3" w:rsidRDefault="002637E3" w:rsidP="00A72ADF">
      <w:pPr>
        <w:pStyle w:val="BodyText"/>
        <w:spacing w:before="120" w:line="264" w:lineRule="auto"/>
        <w:ind w:left="115" w:right="1109" w:firstLine="288"/>
        <w:jc w:val="center"/>
      </w:pPr>
      <w:r>
        <w:rPr>
          <w:i/>
          <w:color w:val="1F487C"/>
        </w:rPr>
        <w:t xml:space="preserve">Equation </w:t>
      </w:r>
      <w:r w:rsidR="00A72ADF">
        <w:rPr>
          <w:i/>
          <w:color w:val="1F487C"/>
        </w:rPr>
        <w:t>23</w:t>
      </w:r>
      <w:r>
        <w:rPr>
          <w:i/>
          <w:color w:val="1F487C"/>
        </w:rPr>
        <w:t xml:space="preserve"> –</w:t>
      </w:r>
      <w:r w:rsidR="00693864">
        <w:rPr>
          <w:i/>
          <w:color w:val="1F487C"/>
        </w:rPr>
        <w:t xml:space="preserve"> attention weight vector</w:t>
      </w:r>
    </w:p>
    <w:p w14:paraId="7CC902CC" w14:textId="63E979C5" w:rsidR="002637E3" w:rsidRPr="004223BE" w:rsidRDefault="00814900" w:rsidP="002637E3">
      <w:pPr>
        <w:pStyle w:val="BodyText"/>
        <w:spacing w:before="120" w:line="264" w:lineRule="auto"/>
        <w:ind w:left="115" w:right="1109" w:firstLine="288"/>
        <w:jc w:val="both"/>
      </w:pPr>
      <m:oMathPara>
        <m:oMath>
          <m:sSup>
            <m:sSupPr>
              <m:ctrlPr>
                <w:rPr>
                  <w:rFonts w:ascii="Cambria Math" w:hAnsi="Cambria Math"/>
                  <w:i/>
                </w:rPr>
              </m:ctrlPr>
            </m:sSupPr>
            <m:e>
              <m:r>
                <w:rPr>
                  <w:rFonts w:ascii="Cambria Math" w:hAnsi="Cambria Math"/>
                </w:rPr>
                <m:t>α</m:t>
              </m:r>
            </m:e>
            <m:sup>
              <m:r>
                <w:rPr>
                  <w:rFonts w:ascii="Cambria Math" w:hAnsi="Cambria Math"/>
                </w:rPr>
                <m:t>norm</m:t>
              </m:r>
            </m:sup>
          </m:sSup>
          <m:r>
            <w:rPr>
              <w:rFonts w:ascii="Cambria Math" w:hAnsi="Cambria Math"/>
            </w:rPr>
            <m:t>=softmax(α)</m:t>
          </m:r>
        </m:oMath>
      </m:oMathPara>
    </w:p>
    <w:p w14:paraId="467D463E" w14:textId="57A2AA11" w:rsidR="002637E3" w:rsidRDefault="002637E3" w:rsidP="00A72ADF">
      <w:pPr>
        <w:pStyle w:val="BodyText"/>
        <w:spacing w:before="120" w:line="264" w:lineRule="auto"/>
        <w:ind w:left="115" w:right="1109" w:firstLine="288"/>
        <w:jc w:val="center"/>
      </w:pPr>
      <w:r>
        <w:rPr>
          <w:i/>
          <w:color w:val="1F487C"/>
        </w:rPr>
        <w:t xml:space="preserve">Equation </w:t>
      </w:r>
      <w:r w:rsidR="00A72ADF">
        <w:rPr>
          <w:i/>
          <w:color w:val="1F487C"/>
        </w:rPr>
        <w:t>24</w:t>
      </w:r>
      <w:r>
        <w:rPr>
          <w:i/>
          <w:color w:val="1F487C"/>
        </w:rPr>
        <w:t xml:space="preserve"> – </w:t>
      </w:r>
      <w:r w:rsidR="00693864">
        <w:rPr>
          <w:i/>
          <w:color w:val="1F487C"/>
        </w:rPr>
        <w:t>Normalized attention weight</w:t>
      </w:r>
    </w:p>
    <w:p w14:paraId="1195AC86" w14:textId="0E3BEC8F" w:rsidR="002637E3" w:rsidRPr="004223BE" w:rsidRDefault="00693864" w:rsidP="002637E3">
      <w:pPr>
        <w:pStyle w:val="BodyText"/>
        <w:spacing w:before="120" w:line="264" w:lineRule="auto"/>
        <w:ind w:left="115" w:right="1109" w:firstLine="288"/>
        <w:jc w:val="both"/>
      </w:pPr>
      <m:oMathPara>
        <m:oMath>
          <m:r>
            <w:rPr>
              <w:rFonts w:ascii="Cambria Math" w:hAnsi="Cambria Math"/>
            </w:rPr>
            <m:t>β=</m:t>
          </m:r>
          <m:sSub>
            <m:sSubPr>
              <m:ctrlPr>
                <w:rPr>
                  <w:rFonts w:ascii="Cambria Math" w:hAnsi="Cambria Math"/>
                  <w:i/>
                </w:rPr>
              </m:ctrlPr>
            </m:sSubPr>
            <m:e>
              <m:sSup>
                <m:sSupPr>
                  <m:ctrlPr>
                    <w:rPr>
                      <w:rFonts w:ascii="Cambria Math" w:hAnsi="Cambria Math"/>
                      <w:i/>
                    </w:rPr>
                  </m:ctrlPr>
                </m:sSupPr>
                <m:e>
                  <m:r>
                    <w:rPr>
                      <w:rFonts w:ascii="Cambria Math" w:hAnsi="Cambria Math"/>
                    </w:rPr>
                    <m:t>α</m:t>
                  </m:r>
                </m:e>
                <m:sup>
                  <m:r>
                    <w:rPr>
                      <w:rFonts w:ascii="Cambria Math" w:hAnsi="Cambria Math"/>
                    </w:rPr>
                    <m:t>norm</m:t>
                  </m:r>
                </m:sup>
              </m:sSup>
            </m:e>
            <m:sub>
              <m:r>
                <w:rPr>
                  <w:rFonts w:ascii="Cambria Math" w:hAnsi="Cambria Math"/>
                </w:rPr>
                <m:t xml:space="preserve">1,2, .. , </m:t>
              </m:r>
              <m:sSub>
                <m:sSubPr>
                  <m:ctrlPr>
                    <w:rPr>
                      <w:rFonts w:ascii="Cambria Math" w:hAnsi="Cambria Math"/>
                      <w:i/>
                    </w:rPr>
                  </m:ctrlPr>
                </m:sSubPr>
                <m:e>
                  <m:r>
                    <w:rPr>
                      <w:rFonts w:ascii="Cambria Math" w:hAnsi="Cambria Math"/>
                    </w:rPr>
                    <m:t>T</m:t>
                  </m:r>
                </m:e>
                <m:sub>
                  <m:r>
                    <w:rPr>
                      <w:rFonts w:ascii="Cambria Math" w:hAnsi="Cambria Math"/>
                    </w:rPr>
                    <m:t>enc</m:t>
                  </m:r>
                </m:sub>
              </m:sSub>
            </m:sub>
          </m:sSub>
        </m:oMath>
      </m:oMathPara>
    </w:p>
    <w:p w14:paraId="42BB42E3" w14:textId="3863C599" w:rsidR="00EF70E8" w:rsidRDefault="002637E3" w:rsidP="00A72ADF">
      <w:pPr>
        <w:pStyle w:val="BodyText"/>
        <w:spacing w:before="120" w:line="264" w:lineRule="auto"/>
        <w:ind w:left="115" w:right="1109" w:firstLine="288"/>
        <w:jc w:val="center"/>
      </w:pPr>
      <w:r>
        <w:rPr>
          <w:i/>
          <w:color w:val="1F487C"/>
        </w:rPr>
        <w:t xml:space="preserve">Equation </w:t>
      </w:r>
      <w:r w:rsidR="00A72ADF">
        <w:rPr>
          <w:i/>
          <w:color w:val="1F487C"/>
        </w:rPr>
        <w:t>25</w:t>
      </w:r>
      <w:r>
        <w:rPr>
          <w:i/>
          <w:color w:val="1F487C"/>
        </w:rPr>
        <w:t xml:space="preserve"> –</w:t>
      </w:r>
      <w:r w:rsidR="005D0DA8" w:rsidRPr="005D0DA8">
        <w:rPr>
          <w:i/>
          <w:color w:val="1F487C"/>
        </w:rPr>
        <w:t xml:space="preserve"> </w:t>
      </w:r>
      <w:r w:rsidR="005D0DA8">
        <w:rPr>
          <w:i/>
          <w:color w:val="1F487C"/>
        </w:rPr>
        <w:t>Normalized attention weight vector</w:t>
      </w:r>
      <w:r w:rsidR="00693864">
        <w:rPr>
          <w:i/>
          <w:color w:val="1F487C"/>
        </w:rPr>
        <w:t xml:space="preserve"> </w:t>
      </w:r>
      <w:r>
        <w:rPr>
          <w:i/>
          <w:color w:val="1F487C"/>
        </w:rPr>
        <w:t xml:space="preserve"> </w:t>
      </w:r>
    </w:p>
    <w:p w14:paraId="75DFF7E3" w14:textId="60E92A48" w:rsidR="00693864" w:rsidRPr="004223BE" w:rsidRDefault="00693864" w:rsidP="00693864">
      <w:pPr>
        <w:pStyle w:val="BodyText"/>
        <w:spacing w:before="120" w:line="264" w:lineRule="auto"/>
        <w:ind w:left="115" w:right="1109" w:firstLine="288"/>
        <w:jc w:val="both"/>
      </w:pPr>
      <m:oMathPara>
        <m:oMath>
          <m:r>
            <w:rPr>
              <w:rFonts w:ascii="Cambria Math" w:hAnsi="Cambria Math"/>
            </w:rPr>
            <m:t>g=</m:t>
          </m:r>
          <m:sSub>
            <m:sSubPr>
              <m:ctrlPr>
                <w:rPr>
                  <w:rFonts w:ascii="Cambria Math" w:hAnsi="Cambria Math"/>
                  <w:i/>
                </w:rPr>
              </m:ctrlPr>
            </m:sSubPr>
            <m:e>
              <m:sSup>
                <m:sSupPr>
                  <m:ctrlPr>
                    <w:rPr>
                      <w:rFonts w:ascii="Cambria Math" w:hAnsi="Cambria Math"/>
                      <w:i/>
                    </w:rPr>
                  </m:ctrlPr>
                </m:sSupPr>
                <m:e>
                  <m:r>
                    <w:rPr>
                      <w:rFonts w:ascii="Cambria Math" w:hAnsi="Cambria Math"/>
                    </w:rPr>
                    <m:t>α</m:t>
                  </m:r>
                </m:e>
                <m:sup>
                  <m:r>
                    <w:rPr>
                      <w:rFonts w:ascii="Cambria Math" w:hAnsi="Cambria Math"/>
                    </w:rPr>
                    <m:t>norm</m:t>
                  </m:r>
                </m:sup>
              </m:sSup>
            </m:e>
            <m:sub>
              <m:sSub>
                <m:sSubPr>
                  <m:ctrlPr>
                    <w:rPr>
                      <w:rFonts w:ascii="Cambria Math" w:hAnsi="Cambria Math"/>
                      <w:i/>
                    </w:rPr>
                  </m:ctrlPr>
                </m:sSubPr>
                <m:e>
                  <m:r>
                    <w:rPr>
                      <w:rFonts w:ascii="Cambria Math" w:hAnsi="Cambria Math"/>
                    </w:rPr>
                    <m:t>T</m:t>
                  </m:r>
                </m:e>
                <m:sub>
                  <m:r>
                    <w:rPr>
                      <w:rFonts w:ascii="Cambria Math" w:hAnsi="Cambria Math"/>
                    </w:rPr>
                    <m:t>enc</m:t>
                  </m:r>
                </m:sub>
              </m:sSub>
              <m:r>
                <w:rPr>
                  <w:rFonts w:ascii="Cambria Math" w:hAnsi="Cambria Math"/>
                </w:rPr>
                <m:t xml:space="preserve"> + 1</m:t>
              </m:r>
            </m:sub>
          </m:sSub>
        </m:oMath>
      </m:oMathPara>
    </w:p>
    <w:p w14:paraId="2C35BFF8" w14:textId="4291E449" w:rsidR="00693864" w:rsidRDefault="00693864" w:rsidP="00A72ADF">
      <w:pPr>
        <w:pStyle w:val="BodyText"/>
        <w:spacing w:before="120" w:line="264" w:lineRule="auto"/>
        <w:ind w:left="115" w:right="1109" w:firstLine="288"/>
        <w:jc w:val="center"/>
      </w:pPr>
      <w:r>
        <w:rPr>
          <w:i/>
          <w:color w:val="1F487C"/>
        </w:rPr>
        <w:t xml:space="preserve">Equation </w:t>
      </w:r>
      <w:r w:rsidR="00A72ADF">
        <w:rPr>
          <w:i/>
          <w:color w:val="1F487C"/>
        </w:rPr>
        <w:t>26</w:t>
      </w:r>
      <w:r>
        <w:rPr>
          <w:i/>
          <w:color w:val="1F487C"/>
        </w:rPr>
        <w:t xml:space="preserve"> – Weight given to the decoder RNN module while computing output probabilities</w:t>
      </w:r>
    </w:p>
    <w:p w14:paraId="52ED54ED" w14:textId="77777777" w:rsidR="00693864" w:rsidRPr="005C71F2" w:rsidRDefault="00693864" w:rsidP="005C71F2">
      <w:pPr>
        <w:pStyle w:val="TableParagraph"/>
        <w:rPr>
          <w:sz w:val="12"/>
          <w:szCs w:val="12"/>
          <w:lang w:bidi="he-IL"/>
        </w:rPr>
      </w:pPr>
    </w:p>
    <w:p w14:paraId="6C482EAE" w14:textId="01B7D5D7" w:rsidR="00051D31" w:rsidRPr="004C1542" w:rsidRDefault="00051D31" w:rsidP="00051D31">
      <w:pPr>
        <w:pStyle w:val="Heading3"/>
        <w:numPr>
          <w:ilvl w:val="2"/>
          <w:numId w:val="25"/>
        </w:numPr>
        <w:rPr>
          <w:rFonts w:asciiTheme="majorBidi" w:hAnsiTheme="majorBidi"/>
          <w:color w:val="auto"/>
          <w:sz w:val="22"/>
          <w:szCs w:val="22"/>
        </w:rPr>
      </w:pPr>
      <w:bookmarkStart w:id="43" w:name="_Pointer_Model"/>
      <w:bookmarkEnd w:id="43"/>
      <w:r>
        <w:rPr>
          <w:rFonts w:asciiTheme="majorBidi" w:hAnsiTheme="majorBidi"/>
          <w:color w:val="auto"/>
          <w:sz w:val="22"/>
          <w:szCs w:val="22"/>
        </w:rPr>
        <w:t>Pointer Model</w:t>
      </w:r>
    </w:p>
    <w:p w14:paraId="39E3B155" w14:textId="054F1614" w:rsidR="00D93A84" w:rsidRDefault="00D93A84" w:rsidP="005B7606">
      <w:pPr>
        <w:pStyle w:val="BodyText"/>
        <w:spacing w:before="120" w:line="264" w:lineRule="auto"/>
        <w:ind w:left="115" w:right="1109" w:firstLine="288"/>
        <w:jc w:val="both"/>
        <w:rPr>
          <w:lang w:bidi="he-IL"/>
        </w:rPr>
      </w:pPr>
      <w:r>
        <w:t xml:space="preserve">A pair of corresponding </w:t>
      </w:r>
      <w:r w:rsidR="00D83913">
        <w:rPr>
          <w:lang w:bidi="he-IL"/>
        </w:rPr>
        <w:t xml:space="preserve">original and modern sentences have significant vocabulary overlap. </w:t>
      </w:r>
      <w:r w:rsidR="003B1D42">
        <w:rPr>
          <w:lang w:bidi="he-IL"/>
        </w:rPr>
        <w:t>T</w:t>
      </w:r>
      <w:r w:rsidR="00D83913">
        <w:rPr>
          <w:lang w:bidi="he-IL"/>
        </w:rPr>
        <w:t>here are lot of proper nouns and rare w</w:t>
      </w:r>
      <w:r w:rsidR="003B1D42">
        <w:rPr>
          <w:lang w:bidi="he-IL"/>
        </w:rPr>
        <w:t>or</w:t>
      </w:r>
      <w:r w:rsidR="00D83913">
        <w:rPr>
          <w:lang w:bidi="he-IL"/>
        </w:rPr>
        <w:t xml:space="preserve">ds which might not be predicted by a sequence to sequence model. </w:t>
      </w:r>
      <w:r w:rsidR="003B1D42">
        <w:rPr>
          <w:lang w:bidi="he-IL"/>
        </w:rPr>
        <w:t>P</w:t>
      </w:r>
      <w:r w:rsidR="00D83913">
        <w:rPr>
          <w:lang w:bidi="he-IL"/>
        </w:rPr>
        <w:t>ointer networks have been used to enable copying of tokens from input directly</w:t>
      </w:r>
      <w:r w:rsidR="00AA2262">
        <w:rPr>
          <w:lang w:bidi="he-IL"/>
        </w:rPr>
        <w:t xml:space="preserve"> </w:t>
      </w:r>
      <w:r w:rsidR="00D52B37">
        <w:fldChar w:fldCharType="begin"/>
      </w:r>
      <w:r w:rsidR="006D7F3B">
        <w:instrText xml:space="preserve"> ADDIN EN.CITE &lt;EndNote&gt;&lt;Cite&gt;&lt;Author&gt;Jhamtani&lt;/Author&gt;&lt;Year&gt;2017&lt;/Year&gt;&lt;RecNum&gt;8&lt;/RecNum&gt;&lt;DisplayText&gt;[12]&lt;/DisplayText&gt;&lt;record&gt;&lt;rec-number&gt;8&lt;/rec-number&gt;&lt;foreign-keys&gt;&lt;key app="EN" db-id="ppsse0awe0vsz2e0at8xtwr2tw92ex0xwera" timestamp="1557168080"&gt;8&lt;/key&gt;&lt;/foreign-keys&gt;&lt;ref-type name="Journal Article"&gt;17&lt;/ref-type&gt;&lt;contributors&gt;&lt;authors&gt;&lt;author&gt;Jhamtani, Harsh&lt;/author&gt;&lt;author&gt;Gangal, Varun&lt;/author&gt;&lt;author&gt;Hovy, Eduard&lt;/author&gt;&lt;author&gt;Nyberg, Eric&lt;/author&gt;&lt;/authors&gt;&lt;/contributors&gt;&lt;titles&gt;&lt;title&gt;Shakespearizing modern language using copy-enriched sequence-to-sequence models&lt;/title&gt;&lt;secondary-title&gt;arXiv preprint arXiv:1707.01161&lt;/secondary-title&gt;&lt;/titles&gt;&lt;periodical&gt;&lt;full-title&gt;arXiv preprint arXiv:1707.01161&lt;/full-title&gt;&lt;/periodical&gt;&lt;dates&gt;&lt;year&gt;2017&lt;/year&gt;&lt;/dates&gt;&lt;urls&gt;&lt;/urls&gt;&lt;/record&gt;&lt;/Cite&gt;&lt;/EndNote&gt;</w:instrText>
      </w:r>
      <w:r w:rsidR="00D52B37">
        <w:fldChar w:fldCharType="separate"/>
      </w:r>
      <w:r w:rsidR="006D7F3B">
        <w:rPr>
          <w:noProof/>
        </w:rPr>
        <w:t>[</w:t>
      </w:r>
      <w:hyperlink w:anchor="_ENREF_12" w:tooltip="Jhamtani, 2017 #8" w:history="1">
        <w:r w:rsidR="006D7F3B">
          <w:rPr>
            <w:noProof/>
          </w:rPr>
          <w:t>12</w:t>
        </w:r>
      </w:hyperlink>
      <w:r w:rsidR="006D7F3B">
        <w:rPr>
          <w:noProof/>
        </w:rPr>
        <w:t>]</w:t>
      </w:r>
      <w:r w:rsidR="00D52B37">
        <w:fldChar w:fldCharType="end"/>
      </w:r>
      <w:r w:rsidR="00D52B37">
        <w:rPr>
          <w:lang w:bidi="he-IL"/>
        </w:rPr>
        <w:t xml:space="preserve">. </w:t>
      </w:r>
      <w:r w:rsidR="00D83913">
        <w:rPr>
          <w:lang w:bidi="he-IL"/>
        </w:rPr>
        <w:t>The pointer models provide location-based attention, and output probability distribution</w:t>
      </w:r>
      <w:r w:rsidR="00D83913" w:rsidRPr="005C71F2">
        <w:rPr>
          <w:lang w:bidi="he-IL"/>
        </w:rPr>
        <w:t>.</w:t>
      </w:r>
      <w:r w:rsidR="00D83913">
        <w:rPr>
          <w:lang w:bidi="he-IL"/>
        </w:rPr>
        <w:t xml:space="preserve"> The </w:t>
      </w:r>
      <w:r w:rsidR="003B1D42">
        <w:rPr>
          <w:lang w:bidi="he-IL"/>
        </w:rPr>
        <w:t xml:space="preserve">formula of </w:t>
      </w:r>
      <w:r w:rsidR="00D83913">
        <w:rPr>
          <w:lang w:bidi="he-IL"/>
        </w:rPr>
        <w:t xml:space="preserve">pointer network module can be expressed as – </w:t>
      </w:r>
    </w:p>
    <w:p w14:paraId="2864D8BF" w14:textId="0078B8D7" w:rsidR="00D83913" w:rsidRPr="00DD2529" w:rsidRDefault="00814900" w:rsidP="00D83913">
      <w:pPr>
        <w:pStyle w:val="BodyText"/>
        <w:spacing w:before="120" w:line="264" w:lineRule="auto"/>
        <w:ind w:left="115" w:right="1109" w:firstLine="288"/>
        <w:jc w:val="both"/>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P</m:t>
                  </m:r>
                </m:e>
                <m:sup>
                  <m:r>
                    <w:rPr>
                      <w:rFonts w:ascii="Cambria Math" w:hAnsi="Cambria Math"/>
                    </w:rPr>
                    <m:t>PTR</m:t>
                  </m:r>
                </m:sup>
              </m:sSup>
            </m:e>
            <m:sub>
              <m:r>
                <w:rPr>
                  <w:rFonts w:ascii="Cambria Math" w:hAnsi="Cambria Math"/>
                </w:rPr>
                <m:t>t</m:t>
              </m:r>
            </m:sub>
          </m:sSub>
          <m:d>
            <m:dPr>
              <m:ctrlPr>
                <w:rPr>
                  <w:rFonts w:ascii="Cambria Math" w:hAnsi="Cambria Math"/>
                  <w:i/>
                </w:rPr>
              </m:ctrlPr>
            </m:dPr>
            <m:e>
              <m:r>
                <w:rPr>
                  <w:rFonts w:ascii="Cambria Math" w:hAnsi="Cambria Math"/>
                </w:rPr>
                <m:t>w</m:t>
              </m:r>
            </m:e>
          </m:d>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w</m:t>
              </m:r>
            </m:sub>
            <m:sup/>
            <m:e>
              <m:r>
                <w:rPr>
                  <w:rFonts w:ascii="Cambria Math" w:hAnsi="Cambria Math"/>
                </w:rPr>
                <m:t>(</m:t>
              </m:r>
            </m:e>
          </m:nary>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m:t>
          </m:r>
        </m:oMath>
      </m:oMathPara>
    </w:p>
    <w:p w14:paraId="410DEBB2" w14:textId="764BF342" w:rsidR="00D83913" w:rsidRDefault="00D83913" w:rsidP="00A72ADF">
      <w:pPr>
        <w:pStyle w:val="BodyText"/>
        <w:spacing w:before="120" w:line="264" w:lineRule="auto"/>
        <w:ind w:left="115" w:right="1109" w:firstLine="288"/>
        <w:jc w:val="center"/>
      </w:pPr>
      <w:r>
        <w:rPr>
          <w:i/>
          <w:color w:val="1F487C"/>
        </w:rPr>
        <w:t xml:space="preserve">Equation </w:t>
      </w:r>
      <w:r w:rsidR="00A72ADF">
        <w:rPr>
          <w:i/>
          <w:color w:val="1F487C"/>
        </w:rPr>
        <w:t>27</w:t>
      </w:r>
      <w:r>
        <w:rPr>
          <w:i/>
          <w:color w:val="1F487C"/>
        </w:rPr>
        <w:t xml:space="preserve"> – Pointer network module</w:t>
      </w:r>
    </w:p>
    <w:p w14:paraId="4D3C0D3D" w14:textId="0DDFFBF3" w:rsidR="005D0DA8" w:rsidRPr="005D0DA8" w:rsidRDefault="005D0DA8" w:rsidP="005D0DA8">
      <w:pPr>
        <w:pStyle w:val="TableParagraph"/>
        <w:rPr>
          <w:sz w:val="12"/>
          <w:szCs w:val="12"/>
          <w:rtl/>
        </w:rPr>
      </w:pPr>
      <w:r>
        <w:tab/>
      </w:r>
    </w:p>
    <w:p w14:paraId="32F9227F" w14:textId="77777777" w:rsidR="00051D31" w:rsidRPr="00051D31" w:rsidRDefault="00051D31" w:rsidP="00051D31">
      <w:pPr>
        <w:pStyle w:val="ListParagraph"/>
        <w:keepNext/>
        <w:keepLines/>
        <w:numPr>
          <w:ilvl w:val="0"/>
          <w:numId w:val="26"/>
        </w:numPr>
        <w:spacing w:before="40"/>
        <w:outlineLvl w:val="2"/>
        <w:rPr>
          <w:rFonts w:asciiTheme="majorBidi" w:eastAsiaTheme="majorEastAsia" w:hAnsiTheme="majorBidi" w:cstheme="majorBidi"/>
          <w:vanish/>
        </w:rPr>
      </w:pPr>
      <w:bookmarkStart w:id="44" w:name="_Decoder_Model"/>
      <w:bookmarkEnd w:id="44"/>
    </w:p>
    <w:p w14:paraId="02CBB888" w14:textId="77777777" w:rsidR="00051D31" w:rsidRPr="00051D31" w:rsidRDefault="00051D31" w:rsidP="00051D31">
      <w:pPr>
        <w:pStyle w:val="ListParagraph"/>
        <w:keepNext/>
        <w:keepLines/>
        <w:numPr>
          <w:ilvl w:val="0"/>
          <w:numId w:val="26"/>
        </w:numPr>
        <w:spacing w:before="40"/>
        <w:outlineLvl w:val="2"/>
        <w:rPr>
          <w:rFonts w:asciiTheme="majorBidi" w:eastAsiaTheme="majorEastAsia" w:hAnsiTheme="majorBidi" w:cstheme="majorBidi"/>
          <w:vanish/>
        </w:rPr>
      </w:pPr>
    </w:p>
    <w:p w14:paraId="3F1635DD" w14:textId="77777777" w:rsidR="00051D31" w:rsidRPr="00051D31" w:rsidRDefault="00051D31" w:rsidP="00051D31">
      <w:pPr>
        <w:pStyle w:val="ListParagraph"/>
        <w:keepNext/>
        <w:keepLines/>
        <w:numPr>
          <w:ilvl w:val="1"/>
          <w:numId w:val="26"/>
        </w:numPr>
        <w:spacing w:before="40"/>
        <w:outlineLvl w:val="2"/>
        <w:rPr>
          <w:rFonts w:asciiTheme="majorBidi" w:eastAsiaTheme="majorEastAsia" w:hAnsiTheme="majorBidi" w:cstheme="majorBidi"/>
          <w:vanish/>
        </w:rPr>
      </w:pPr>
    </w:p>
    <w:p w14:paraId="45F4747F" w14:textId="77777777" w:rsidR="00051D31" w:rsidRPr="00051D31" w:rsidRDefault="00051D31" w:rsidP="00051D31">
      <w:pPr>
        <w:pStyle w:val="ListParagraph"/>
        <w:keepNext/>
        <w:keepLines/>
        <w:numPr>
          <w:ilvl w:val="2"/>
          <w:numId w:val="26"/>
        </w:numPr>
        <w:spacing w:before="40"/>
        <w:outlineLvl w:val="2"/>
        <w:rPr>
          <w:rFonts w:asciiTheme="majorBidi" w:eastAsiaTheme="majorEastAsia" w:hAnsiTheme="majorBidi" w:cstheme="majorBidi"/>
          <w:vanish/>
        </w:rPr>
      </w:pPr>
    </w:p>
    <w:p w14:paraId="22AF05C8" w14:textId="77777777" w:rsidR="00051D31" w:rsidRPr="00051D31" w:rsidRDefault="00051D31" w:rsidP="00051D31">
      <w:pPr>
        <w:pStyle w:val="ListParagraph"/>
        <w:keepNext/>
        <w:keepLines/>
        <w:numPr>
          <w:ilvl w:val="2"/>
          <w:numId w:val="26"/>
        </w:numPr>
        <w:spacing w:before="40"/>
        <w:outlineLvl w:val="2"/>
        <w:rPr>
          <w:rFonts w:asciiTheme="majorBidi" w:eastAsiaTheme="majorEastAsia" w:hAnsiTheme="majorBidi" w:cstheme="majorBidi"/>
          <w:vanish/>
        </w:rPr>
      </w:pPr>
    </w:p>
    <w:p w14:paraId="7D52E637" w14:textId="77777777" w:rsidR="00051D31" w:rsidRPr="00051D31" w:rsidRDefault="00051D31" w:rsidP="00051D31">
      <w:pPr>
        <w:pStyle w:val="ListParagraph"/>
        <w:keepNext/>
        <w:keepLines/>
        <w:numPr>
          <w:ilvl w:val="2"/>
          <w:numId w:val="26"/>
        </w:numPr>
        <w:spacing w:before="40"/>
        <w:outlineLvl w:val="2"/>
        <w:rPr>
          <w:rFonts w:asciiTheme="majorBidi" w:eastAsiaTheme="majorEastAsia" w:hAnsiTheme="majorBidi" w:cstheme="majorBidi"/>
          <w:vanish/>
        </w:rPr>
      </w:pPr>
    </w:p>
    <w:p w14:paraId="6E431E2B" w14:textId="2F7D848D" w:rsidR="00051D31" w:rsidRPr="004C1542" w:rsidRDefault="00051D31" w:rsidP="00051D31">
      <w:pPr>
        <w:pStyle w:val="Heading3"/>
        <w:numPr>
          <w:ilvl w:val="2"/>
          <w:numId w:val="26"/>
        </w:numPr>
        <w:rPr>
          <w:rFonts w:asciiTheme="majorBidi" w:hAnsiTheme="majorBidi"/>
          <w:color w:val="auto"/>
          <w:sz w:val="22"/>
          <w:szCs w:val="22"/>
        </w:rPr>
      </w:pPr>
      <w:bookmarkStart w:id="45" w:name="_Decoder_Model_1"/>
      <w:bookmarkEnd w:id="45"/>
      <w:r>
        <w:rPr>
          <w:rFonts w:asciiTheme="majorBidi" w:hAnsiTheme="majorBidi"/>
          <w:color w:val="auto"/>
          <w:sz w:val="22"/>
          <w:szCs w:val="22"/>
        </w:rPr>
        <w:t>Decoder Model</w:t>
      </w:r>
    </w:p>
    <w:p w14:paraId="286A6E85" w14:textId="6FB077B0" w:rsidR="008F63DF" w:rsidRDefault="008F63DF" w:rsidP="005B7606">
      <w:pPr>
        <w:pStyle w:val="BodyText"/>
        <w:spacing w:before="120" w:line="264" w:lineRule="auto"/>
        <w:ind w:left="115" w:right="1109" w:firstLine="288"/>
        <w:jc w:val="both"/>
      </w:pPr>
      <w:r>
        <w:t>Summation of encoder states weigh</w:t>
      </w:r>
      <w:r w:rsidR="00EF70E8">
        <w:t>t</w:t>
      </w:r>
      <w:r>
        <w:t xml:space="preserve">ed by corresponding attention weights yields context vector. Output probabilities over vocabulary per decoder LSTM module are computes as follow – </w:t>
      </w:r>
    </w:p>
    <w:p w14:paraId="5376F885" w14:textId="060FAB71" w:rsidR="008F63DF" w:rsidRPr="004914D8" w:rsidRDefault="00814900" w:rsidP="008F63DF">
      <w:pPr>
        <w:pStyle w:val="BodyText"/>
        <w:spacing w:before="120" w:line="264" w:lineRule="auto"/>
        <w:ind w:left="115" w:right="1109" w:firstLine="288"/>
        <w:jc w:val="both"/>
        <w:rPr>
          <w:lang w:bidi="he-IL"/>
        </w:rPr>
      </w:pPr>
      <m:oMathPara>
        <m:oMath>
          <m:sSub>
            <m:sSubPr>
              <m:ctrlPr>
                <w:rPr>
                  <w:rFonts w:ascii="Cambria Math" w:hAnsi="Cambria Math"/>
                  <w:i/>
                  <w:lang w:bidi="he-IL"/>
                </w:rPr>
              </m:ctrlPr>
            </m:sSubPr>
            <m:e>
              <m:r>
                <w:rPr>
                  <w:rFonts w:ascii="Cambria Math" w:hAnsi="Cambria Math"/>
                  <w:lang w:bidi="he-IL"/>
                </w:rPr>
                <m:t>c</m:t>
              </m:r>
            </m:e>
            <m:sub>
              <m:r>
                <w:rPr>
                  <w:rFonts w:ascii="Cambria Math" w:hAnsi="Cambria Math"/>
                  <w:lang w:bidi="he-IL"/>
                </w:rPr>
                <m:t>t</m:t>
              </m:r>
            </m:sub>
          </m:sSub>
          <m:r>
            <w:rPr>
              <w:rFonts w:ascii="Cambria Math" w:hAnsi="Cambria Math"/>
              <w:lang w:bidi="he-IL"/>
            </w:rPr>
            <m:t>=</m:t>
          </m:r>
          <m:nary>
            <m:naryPr>
              <m:chr m:val="∑"/>
              <m:limLoc m:val="undOvr"/>
              <m:ctrlPr>
                <w:rPr>
                  <w:rFonts w:ascii="Cambria Math" w:hAnsi="Cambria Math"/>
                  <w:i/>
                  <w:lang w:bidi="he-IL"/>
                </w:rPr>
              </m:ctrlPr>
            </m:naryPr>
            <m:sub>
              <m:r>
                <w:rPr>
                  <w:rFonts w:ascii="Cambria Math" w:hAnsi="Cambria Math"/>
                  <w:lang w:bidi="he-IL"/>
                </w:rPr>
                <m:t>i=1</m:t>
              </m:r>
            </m:sub>
            <m:sup>
              <m:sSub>
                <m:sSubPr>
                  <m:ctrlPr>
                    <w:rPr>
                      <w:rFonts w:ascii="Cambria Math" w:hAnsi="Cambria Math"/>
                      <w:i/>
                      <w:lang w:bidi="he-IL"/>
                    </w:rPr>
                  </m:ctrlPr>
                </m:sSubPr>
                <m:e>
                  <m:r>
                    <w:rPr>
                      <w:rFonts w:ascii="Cambria Math" w:hAnsi="Cambria Math"/>
                      <w:lang w:bidi="he-IL"/>
                    </w:rPr>
                    <m:t>T</m:t>
                  </m:r>
                </m:e>
                <m:sub>
                  <m:r>
                    <w:rPr>
                      <w:rFonts w:ascii="Cambria Math" w:hAnsi="Cambria Math"/>
                      <w:lang w:bidi="he-IL"/>
                    </w:rPr>
                    <m:t>enc</m:t>
                  </m:r>
                </m:sub>
              </m:sSub>
            </m:sup>
            <m:e>
              <m:sSub>
                <m:sSubPr>
                  <m:ctrlPr>
                    <w:rPr>
                      <w:rFonts w:ascii="Cambria Math" w:hAnsi="Cambria Math"/>
                      <w:i/>
                      <w:lang w:bidi="he-IL"/>
                    </w:rPr>
                  </m:ctrlPr>
                </m:sSubPr>
                <m:e>
                  <m:r>
                    <w:rPr>
                      <w:rFonts w:ascii="Cambria Math" w:hAnsi="Cambria Math"/>
                      <w:lang w:bidi="he-IL"/>
                    </w:rPr>
                    <m:t>β</m:t>
                  </m:r>
                </m:e>
                <m:sub>
                  <m:r>
                    <w:rPr>
                      <w:rFonts w:ascii="Cambria Math" w:hAnsi="Cambria Math"/>
                      <w:lang w:bidi="he-IL"/>
                    </w:rPr>
                    <m:t>i</m:t>
                  </m:r>
                </m:sub>
              </m:sSub>
              <m:sSub>
                <m:sSubPr>
                  <m:ctrlPr>
                    <w:rPr>
                      <w:rFonts w:ascii="Cambria Math" w:hAnsi="Cambria Math"/>
                      <w:i/>
                      <w:lang w:bidi="he-IL"/>
                    </w:rPr>
                  </m:ctrlPr>
                </m:sSubPr>
                <m:e>
                  <m:sSup>
                    <m:sSupPr>
                      <m:ctrlPr>
                        <w:rPr>
                          <w:rFonts w:ascii="Cambria Math" w:hAnsi="Cambria Math"/>
                          <w:i/>
                          <w:lang w:bidi="he-IL"/>
                        </w:rPr>
                      </m:ctrlPr>
                    </m:sSupPr>
                    <m:e>
                      <m:r>
                        <w:rPr>
                          <w:rFonts w:ascii="Cambria Math" w:hAnsi="Cambria Math"/>
                          <w:lang w:bidi="he-IL"/>
                        </w:rPr>
                        <m:t>h</m:t>
                      </m:r>
                    </m:e>
                    <m:sup>
                      <m:r>
                        <w:rPr>
                          <w:rFonts w:ascii="Cambria Math" w:hAnsi="Cambria Math"/>
                          <w:lang w:bidi="he-IL"/>
                        </w:rPr>
                        <m:t>enc</m:t>
                      </m:r>
                    </m:sup>
                  </m:sSup>
                </m:e>
                <m:sub>
                  <m:r>
                    <w:rPr>
                      <w:rFonts w:ascii="Cambria Math" w:hAnsi="Cambria Math"/>
                      <w:lang w:bidi="he-IL"/>
                    </w:rPr>
                    <m:t>i</m:t>
                  </m:r>
                </m:sub>
              </m:sSub>
            </m:e>
          </m:nary>
        </m:oMath>
      </m:oMathPara>
    </w:p>
    <w:p w14:paraId="2230B23E" w14:textId="72C038E5" w:rsidR="004914D8" w:rsidRDefault="004914D8" w:rsidP="00A72ADF">
      <w:pPr>
        <w:pStyle w:val="BodyText"/>
        <w:spacing w:before="120" w:line="264" w:lineRule="auto"/>
        <w:ind w:left="115" w:right="1109" w:firstLine="288"/>
        <w:jc w:val="center"/>
      </w:pPr>
      <w:r>
        <w:rPr>
          <w:i/>
          <w:color w:val="1F487C"/>
        </w:rPr>
        <w:t xml:space="preserve">Equation </w:t>
      </w:r>
      <w:r w:rsidR="00A72ADF">
        <w:rPr>
          <w:i/>
          <w:color w:val="1F487C"/>
        </w:rPr>
        <w:t>28</w:t>
      </w:r>
      <w:r>
        <w:rPr>
          <w:i/>
          <w:color w:val="1F487C"/>
        </w:rPr>
        <w:t xml:space="preserve"> – Summation of encoder states weigh</w:t>
      </w:r>
      <w:r w:rsidR="00EF70E8">
        <w:rPr>
          <w:i/>
          <w:color w:val="1F487C"/>
        </w:rPr>
        <w:t>t</w:t>
      </w:r>
      <w:r>
        <w:rPr>
          <w:i/>
          <w:color w:val="1F487C"/>
        </w:rPr>
        <w:t>ed by corresponding attention</w:t>
      </w:r>
    </w:p>
    <w:p w14:paraId="0F570AA9" w14:textId="62D667AE" w:rsidR="000F44E9" w:rsidRPr="004914D8" w:rsidRDefault="00814900" w:rsidP="004914D8">
      <w:pPr>
        <w:pStyle w:val="BodyText"/>
        <w:spacing w:before="120" w:line="264" w:lineRule="auto"/>
        <w:ind w:left="115" w:right="1109" w:firstLine="288"/>
        <w:jc w:val="both"/>
        <w:rPr>
          <w:lang w:bidi="he-IL"/>
        </w:rPr>
      </w:pPr>
      <m:oMathPara>
        <m:oMath>
          <m:sSub>
            <m:sSubPr>
              <m:ctrlPr>
                <w:rPr>
                  <w:rFonts w:ascii="Cambria Math" w:hAnsi="Cambria Math"/>
                  <w:i/>
                  <w:lang w:bidi="he-IL"/>
                </w:rPr>
              </m:ctrlPr>
            </m:sSubPr>
            <m:e>
              <m:sSup>
                <m:sSupPr>
                  <m:ctrlPr>
                    <w:rPr>
                      <w:rFonts w:ascii="Cambria Math" w:hAnsi="Cambria Math"/>
                      <w:i/>
                      <w:lang w:bidi="he-IL"/>
                    </w:rPr>
                  </m:ctrlPr>
                </m:sSupPr>
                <m:e>
                  <m:r>
                    <w:rPr>
                      <w:rFonts w:ascii="Cambria Math" w:hAnsi="Cambria Math"/>
                      <w:lang w:bidi="he-IL"/>
                    </w:rPr>
                    <m:t>h</m:t>
                  </m:r>
                </m:e>
                <m:sup>
                  <m:r>
                    <w:rPr>
                      <w:rFonts w:ascii="Cambria Math" w:hAnsi="Cambria Math"/>
                      <w:lang w:bidi="he-IL"/>
                    </w:rPr>
                    <m:t>dec</m:t>
                  </m:r>
                </m:sup>
              </m:sSup>
            </m:e>
            <m:sub>
              <m:r>
                <w:rPr>
                  <w:rFonts w:ascii="Cambria Math" w:hAnsi="Cambria Math"/>
                  <w:lang w:bidi="he-IL"/>
                </w:rPr>
                <m:t>t</m:t>
              </m:r>
            </m:sub>
          </m:sSub>
          <m:r>
            <w:rPr>
              <w:rFonts w:ascii="Cambria Math" w:hAnsi="Cambria Math"/>
              <w:lang w:bidi="he-IL"/>
            </w:rPr>
            <m:t>=LSTM</m:t>
          </m:r>
          <m:d>
            <m:dPr>
              <m:ctrlPr>
                <w:rPr>
                  <w:rFonts w:ascii="Cambria Math" w:hAnsi="Cambria Math"/>
                  <w:i/>
                  <w:lang w:bidi="he-IL"/>
                </w:rPr>
              </m:ctrlPr>
            </m:dPr>
            <m:e>
              <m:sSub>
                <m:sSubPr>
                  <m:ctrlPr>
                    <w:rPr>
                      <w:rFonts w:ascii="Cambria Math" w:hAnsi="Cambria Math"/>
                      <w:i/>
                      <w:lang w:bidi="he-IL"/>
                    </w:rPr>
                  </m:ctrlPr>
                </m:sSubPr>
                <m:e>
                  <m:sSup>
                    <m:sSupPr>
                      <m:ctrlPr>
                        <w:rPr>
                          <w:rFonts w:ascii="Cambria Math" w:hAnsi="Cambria Math"/>
                          <w:i/>
                          <w:lang w:bidi="he-IL"/>
                        </w:rPr>
                      </m:ctrlPr>
                    </m:sSupPr>
                    <m:e>
                      <m:r>
                        <w:rPr>
                          <w:rFonts w:ascii="Cambria Math" w:hAnsi="Cambria Math"/>
                          <w:lang w:bidi="he-IL"/>
                        </w:rPr>
                        <m:t>h</m:t>
                      </m:r>
                    </m:e>
                    <m:sup>
                      <m:r>
                        <w:rPr>
                          <w:rFonts w:ascii="Cambria Math" w:hAnsi="Cambria Math"/>
                          <w:lang w:bidi="he-IL"/>
                        </w:rPr>
                        <m:t>dec</m:t>
                      </m:r>
                    </m:sup>
                  </m:sSup>
                </m:e>
                <m:sub>
                  <m:r>
                    <w:rPr>
                      <w:rFonts w:ascii="Cambria Math" w:hAnsi="Cambria Math"/>
                      <w:lang w:bidi="he-IL"/>
                    </w:rPr>
                    <m:t>t-1</m:t>
                  </m:r>
                </m:sub>
              </m:sSub>
              <m:r>
                <w:rPr>
                  <w:rFonts w:ascii="Cambria Math" w:hAnsi="Cambria Math"/>
                  <w:lang w:bidi="he-IL"/>
                </w:rPr>
                <m:t>,concat</m:t>
              </m:r>
              <m:d>
                <m:dPr>
                  <m:ctrlPr>
                    <w:rPr>
                      <w:rFonts w:ascii="Cambria Math" w:hAnsi="Cambria Math"/>
                      <w:i/>
                      <w:lang w:bidi="he-IL"/>
                    </w:rPr>
                  </m:ctrlPr>
                </m:dPr>
                <m:e>
                  <m:sSub>
                    <m:sSubPr>
                      <m:ctrlPr>
                        <w:rPr>
                          <w:rFonts w:ascii="Cambria Math" w:hAnsi="Cambria Math"/>
                          <w:i/>
                          <w:lang w:bidi="he-IL"/>
                        </w:rPr>
                      </m:ctrlPr>
                    </m:sSubPr>
                    <m:e>
                      <m:r>
                        <w:rPr>
                          <w:rFonts w:ascii="Cambria Math" w:hAnsi="Cambria Math"/>
                          <w:lang w:bidi="he-IL"/>
                        </w:rPr>
                        <m:t>E</m:t>
                      </m:r>
                    </m:e>
                    <m:sub>
                      <m:r>
                        <w:rPr>
                          <w:rFonts w:ascii="Cambria Math" w:hAnsi="Cambria Math"/>
                          <w:lang w:bidi="he-IL"/>
                        </w:rPr>
                        <m:t>dec</m:t>
                      </m:r>
                    </m:sub>
                  </m:sSub>
                  <m:d>
                    <m:dPr>
                      <m:ctrlPr>
                        <w:rPr>
                          <w:rFonts w:ascii="Cambria Math" w:hAnsi="Cambria Math"/>
                          <w:i/>
                          <w:lang w:bidi="he-IL"/>
                        </w:rPr>
                      </m:ctrlPr>
                    </m:dPr>
                    <m:e>
                      <m:sSub>
                        <m:sSubPr>
                          <m:ctrlPr>
                            <w:rPr>
                              <w:rFonts w:ascii="Cambria Math" w:hAnsi="Cambria Math"/>
                              <w:i/>
                              <w:lang w:bidi="he-IL"/>
                            </w:rPr>
                          </m:ctrlPr>
                        </m:sSubPr>
                        <m:e>
                          <m:r>
                            <w:rPr>
                              <w:rFonts w:ascii="Cambria Math" w:hAnsi="Cambria Math"/>
                              <w:lang w:bidi="he-IL"/>
                            </w:rPr>
                            <m:t>y</m:t>
                          </m:r>
                        </m:e>
                        <m:sub>
                          <m:r>
                            <w:rPr>
                              <w:rFonts w:ascii="Cambria Math" w:hAnsi="Cambria Math"/>
                              <w:lang w:bidi="he-IL"/>
                            </w:rPr>
                            <m:t>t-1</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c</m:t>
                          </m:r>
                        </m:e>
                        <m:sub>
                          <m:r>
                            <w:rPr>
                              <w:rFonts w:ascii="Cambria Math" w:hAnsi="Cambria Math"/>
                              <w:lang w:bidi="he-IL"/>
                            </w:rPr>
                            <m:t>t</m:t>
                          </m:r>
                        </m:sub>
                      </m:sSub>
                    </m:e>
                  </m:d>
                </m:e>
              </m:d>
            </m:e>
          </m:d>
        </m:oMath>
      </m:oMathPara>
    </w:p>
    <w:p w14:paraId="56A00694" w14:textId="2ECB3CE4" w:rsidR="004914D8" w:rsidRDefault="004914D8" w:rsidP="00A72ADF">
      <w:pPr>
        <w:pStyle w:val="BodyText"/>
        <w:spacing w:before="120" w:line="264" w:lineRule="auto"/>
        <w:ind w:left="115" w:right="1109" w:firstLine="288"/>
        <w:jc w:val="center"/>
      </w:pPr>
      <w:r>
        <w:rPr>
          <w:i/>
          <w:color w:val="1F487C"/>
        </w:rPr>
        <w:t xml:space="preserve">Equation </w:t>
      </w:r>
      <w:r w:rsidR="00A72ADF">
        <w:rPr>
          <w:i/>
          <w:color w:val="1F487C"/>
        </w:rPr>
        <w:t>29</w:t>
      </w:r>
      <w:r>
        <w:rPr>
          <w:i/>
          <w:color w:val="1F487C"/>
        </w:rPr>
        <w:t xml:space="preserve"> – hidden state of decoder model at time t</w:t>
      </w:r>
    </w:p>
    <w:p w14:paraId="1CA8A085" w14:textId="1657A38B" w:rsidR="004914D8" w:rsidRDefault="00814900" w:rsidP="004914D8">
      <w:pPr>
        <w:pStyle w:val="BodyText"/>
        <w:spacing w:before="120" w:line="264" w:lineRule="auto"/>
        <w:ind w:left="115" w:right="1109" w:firstLine="288"/>
        <w:jc w:val="both"/>
        <w:rPr>
          <w:lang w:bidi="he-IL"/>
        </w:rPr>
      </w:pPr>
      <m:oMathPara>
        <m:oMath>
          <m:sSub>
            <m:sSubPr>
              <m:ctrlPr>
                <w:rPr>
                  <w:rFonts w:ascii="Cambria Math" w:hAnsi="Cambria Math"/>
                  <w:i/>
                  <w:lang w:bidi="he-IL"/>
                </w:rPr>
              </m:ctrlPr>
            </m:sSubPr>
            <m:e>
              <m:sSup>
                <m:sSupPr>
                  <m:ctrlPr>
                    <w:rPr>
                      <w:rFonts w:ascii="Cambria Math" w:hAnsi="Cambria Math"/>
                      <w:i/>
                      <w:lang w:bidi="he-IL"/>
                    </w:rPr>
                  </m:ctrlPr>
                </m:sSupPr>
                <m:e>
                  <m:r>
                    <w:rPr>
                      <w:rFonts w:ascii="Cambria Math" w:hAnsi="Cambria Math"/>
                      <w:lang w:bidi="he-IL"/>
                    </w:rPr>
                    <m:t>P</m:t>
                  </m:r>
                </m:e>
                <m:sup>
                  <m:r>
                    <w:rPr>
                      <w:rFonts w:ascii="Cambria Math" w:hAnsi="Cambria Math"/>
                      <w:lang w:bidi="he-IL"/>
                    </w:rPr>
                    <m:t>LSTM</m:t>
                  </m:r>
                </m:sup>
              </m:sSup>
            </m:e>
            <m:sub>
              <m:r>
                <w:rPr>
                  <w:rFonts w:ascii="Cambria Math" w:hAnsi="Cambria Math"/>
                  <w:lang w:bidi="he-IL"/>
                </w:rPr>
                <m:t>t</m:t>
              </m:r>
            </m:sub>
          </m:sSub>
          <m:r>
            <w:rPr>
              <w:rFonts w:ascii="Cambria Math" w:hAnsi="Cambria Math"/>
              <w:lang w:bidi="he-IL"/>
            </w:rPr>
            <m:t>=SOFTMAX</m:t>
          </m:r>
          <m:d>
            <m:dPr>
              <m:ctrlPr>
                <w:rPr>
                  <w:rFonts w:ascii="Cambria Math" w:hAnsi="Cambria Math"/>
                  <w:i/>
                  <w:lang w:bidi="he-IL"/>
                </w:rPr>
              </m:ctrlPr>
            </m:dPr>
            <m:e>
              <m:sSub>
                <m:sSubPr>
                  <m:ctrlPr>
                    <w:rPr>
                      <w:rFonts w:ascii="Cambria Math" w:hAnsi="Cambria Math"/>
                      <w:i/>
                      <w:lang w:bidi="he-IL"/>
                    </w:rPr>
                  </m:ctrlPr>
                </m:sSubPr>
                <m:e>
                  <m:r>
                    <w:rPr>
                      <w:rFonts w:ascii="Cambria Math" w:hAnsi="Cambria Math"/>
                      <w:lang w:bidi="he-IL"/>
                    </w:rPr>
                    <m:t>W</m:t>
                  </m:r>
                </m:e>
                <m:sub>
                  <m:r>
                    <w:rPr>
                      <w:rFonts w:ascii="Cambria Math" w:hAnsi="Cambria Math"/>
                      <w:lang w:bidi="he-IL"/>
                    </w:rPr>
                    <m:t>out</m:t>
                  </m:r>
                </m:sub>
              </m:sSub>
              <m:d>
                <m:dPr>
                  <m:ctrlPr>
                    <w:rPr>
                      <w:rFonts w:ascii="Cambria Math" w:hAnsi="Cambria Math"/>
                      <w:i/>
                      <w:lang w:bidi="he-IL"/>
                    </w:rPr>
                  </m:ctrlPr>
                </m:dPr>
                <m:e>
                  <m:r>
                    <w:rPr>
                      <w:rFonts w:ascii="Cambria Math" w:hAnsi="Cambria Math"/>
                      <w:lang w:bidi="he-IL"/>
                    </w:rPr>
                    <m:t>concat</m:t>
                  </m:r>
                  <m:d>
                    <m:dPr>
                      <m:ctrlPr>
                        <w:rPr>
                          <w:rFonts w:ascii="Cambria Math" w:hAnsi="Cambria Math"/>
                          <w:i/>
                          <w:lang w:bidi="he-IL"/>
                        </w:rPr>
                      </m:ctrlPr>
                    </m:dPr>
                    <m:e>
                      <m:sSub>
                        <m:sSubPr>
                          <m:ctrlPr>
                            <w:rPr>
                              <w:rFonts w:ascii="Cambria Math" w:hAnsi="Cambria Math"/>
                              <w:i/>
                              <w:lang w:bidi="he-IL"/>
                            </w:rPr>
                          </m:ctrlPr>
                        </m:sSubPr>
                        <m:e>
                          <m:sSup>
                            <m:sSupPr>
                              <m:ctrlPr>
                                <w:rPr>
                                  <w:rFonts w:ascii="Cambria Math" w:hAnsi="Cambria Math"/>
                                  <w:i/>
                                  <w:lang w:bidi="he-IL"/>
                                </w:rPr>
                              </m:ctrlPr>
                            </m:sSupPr>
                            <m:e>
                              <m:r>
                                <w:rPr>
                                  <w:rFonts w:ascii="Cambria Math" w:hAnsi="Cambria Math"/>
                                  <w:lang w:bidi="he-IL"/>
                                </w:rPr>
                                <m:t>h</m:t>
                              </m:r>
                            </m:e>
                            <m:sup>
                              <m:r>
                                <w:rPr>
                                  <w:rFonts w:ascii="Cambria Math" w:hAnsi="Cambria Math"/>
                                  <w:lang w:bidi="he-IL"/>
                                </w:rPr>
                                <m:t>dec</m:t>
                              </m:r>
                            </m:sup>
                          </m:sSup>
                        </m:e>
                        <m:sub>
                          <m:r>
                            <w:rPr>
                              <w:rFonts w:ascii="Cambria Math" w:hAnsi="Cambria Math"/>
                              <w:lang w:bidi="he-IL"/>
                            </w:rPr>
                            <m:t>t</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c</m:t>
                          </m:r>
                        </m:e>
                        <m:sub>
                          <m:r>
                            <w:rPr>
                              <w:rFonts w:ascii="Cambria Math" w:hAnsi="Cambria Math"/>
                              <w:lang w:bidi="he-IL"/>
                            </w:rPr>
                            <m:t>t</m:t>
                          </m:r>
                        </m:sub>
                      </m:sSub>
                    </m:e>
                  </m:d>
                </m:e>
              </m:d>
              <m:r>
                <w:rPr>
                  <w:rFonts w:ascii="Cambria Math" w:hAnsi="Cambria Math"/>
                  <w:lang w:bidi="he-IL"/>
                </w:rPr>
                <m:t>+</m:t>
              </m:r>
              <m:sSup>
                <m:sSupPr>
                  <m:ctrlPr>
                    <w:rPr>
                      <w:rFonts w:ascii="Cambria Math" w:hAnsi="Cambria Math"/>
                      <w:i/>
                      <w:lang w:bidi="he-IL"/>
                    </w:rPr>
                  </m:ctrlPr>
                </m:sSupPr>
                <m:e>
                  <m:r>
                    <w:rPr>
                      <w:rFonts w:ascii="Cambria Math" w:hAnsi="Cambria Math"/>
                      <w:lang w:bidi="he-IL"/>
                    </w:rPr>
                    <m:t>b</m:t>
                  </m:r>
                </m:e>
                <m:sup>
                  <m:r>
                    <w:rPr>
                      <w:rFonts w:ascii="Cambria Math" w:hAnsi="Cambria Math"/>
                      <w:lang w:bidi="he-IL"/>
                    </w:rPr>
                    <m:t>out</m:t>
                  </m:r>
                </m:sup>
              </m:sSup>
            </m:e>
          </m:d>
        </m:oMath>
      </m:oMathPara>
    </w:p>
    <w:p w14:paraId="1CCE7361" w14:textId="0E646214" w:rsidR="00EF70E8" w:rsidRDefault="004914D8" w:rsidP="00A72ADF">
      <w:pPr>
        <w:pStyle w:val="BodyText"/>
        <w:spacing w:before="120" w:line="264" w:lineRule="auto"/>
        <w:ind w:left="115" w:right="1109" w:firstLine="288"/>
        <w:jc w:val="center"/>
      </w:pPr>
      <w:r>
        <w:rPr>
          <w:i/>
          <w:color w:val="1F487C"/>
        </w:rPr>
        <w:t xml:space="preserve">Equation </w:t>
      </w:r>
      <w:r w:rsidR="00A72ADF">
        <w:rPr>
          <w:i/>
          <w:color w:val="1F487C"/>
        </w:rPr>
        <w:t>30</w:t>
      </w:r>
      <w:r>
        <w:rPr>
          <w:i/>
          <w:color w:val="1F487C"/>
        </w:rPr>
        <w:t xml:space="preserve"> – Probabilities over vocabulary </w:t>
      </w:r>
      <w:r w:rsidR="00EF70E8">
        <w:rPr>
          <w:i/>
          <w:color w:val="1F487C"/>
        </w:rPr>
        <w:t>per decoder LSTM module</w:t>
      </w:r>
    </w:p>
    <w:p w14:paraId="253A0B7B" w14:textId="3ED74606" w:rsidR="005D0DA8" w:rsidRDefault="005D0DA8" w:rsidP="000F44E9">
      <w:pPr>
        <w:pStyle w:val="TableParagraph"/>
        <w:rPr>
          <w:sz w:val="12"/>
          <w:szCs w:val="12"/>
        </w:rPr>
      </w:pPr>
    </w:p>
    <w:p w14:paraId="63A633F0" w14:textId="77777777" w:rsidR="005D0DA8" w:rsidRPr="00EF70E8" w:rsidRDefault="005D0DA8" w:rsidP="000F44E9">
      <w:pPr>
        <w:pStyle w:val="TableParagraph"/>
        <w:rPr>
          <w:sz w:val="12"/>
          <w:szCs w:val="12"/>
        </w:rPr>
      </w:pPr>
    </w:p>
    <w:p w14:paraId="02E0020B" w14:textId="77777777" w:rsidR="00051D31" w:rsidRPr="00051D31" w:rsidRDefault="00051D31" w:rsidP="00051D31">
      <w:pPr>
        <w:pStyle w:val="ListParagraph"/>
        <w:keepNext/>
        <w:keepLines/>
        <w:numPr>
          <w:ilvl w:val="2"/>
          <w:numId w:val="25"/>
        </w:numPr>
        <w:spacing w:before="40"/>
        <w:outlineLvl w:val="2"/>
        <w:rPr>
          <w:rFonts w:asciiTheme="majorBidi" w:eastAsiaTheme="majorEastAsia" w:hAnsiTheme="majorBidi" w:cstheme="majorBidi"/>
          <w:vanish/>
        </w:rPr>
      </w:pPr>
      <w:bookmarkStart w:id="46" w:name="_Output_prediction"/>
      <w:bookmarkEnd w:id="46"/>
    </w:p>
    <w:p w14:paraId="2B188517" w14:textId="507DBD9D" w:rsidR="00051D31" w:rsidRPr="004C1542" w:rsidRDefault="00051D31" w:rsidP="00051D31">
      <w:pPr>
        <w:pStyle w:val="Heading3"/>
        <w:numPr>
          <w:ilvl w:val="2"/>
          <w:numId w:val="25"/>
        </w:numPr>
        <w:rPr>
          <w:rFonts w:asciiTheme="majorBidi" w:hAnsiTheme="majorBidi"/>
          <w:color w:val="auto"/>
          <w:sz w:val="22"/>
          <w:szCs w:val="22"/>
        </w:rPr>
      </w:pPr>
      <w:bookmarkStart w:id="47" w:name="_Output_Prediction_1"/>
      <w:bookmarkEnd w:id="47"/>
      <w:r>
        <w:rPr>
          <w:rFonts w:asciiTheme="majorBidi" w:hAnsiTheme="majorBidi"/>
          <w:color w:val="auto"/>
          <w:sz w:val="22"/>
          <w:szCs w:val="22"/>
        </w:rPr>
        <w:t>Output Prediction</w:t>
      </w:r>
    </w:p>
    <w:p w14:paraId="01315045" w14:textId="1E94238D" w:rsidR="00EF70E8" w:rsidRDefault="00EF70E8" w:rsidP="005B7606">
      <w:pPr>
        <w:pStyle w:val="BodyText"/>
        <w:spacing w:before="120" w:line="264" w:lineRule="auto"/>
        <w:ind w:left="115" w:right="1109" w:firstLine="288"/>
        <w:jc w:val="both"/>
      </w:pPr>
      <w:r>
        <w:t xml:space="preserve">Output probability of a token </w:t>
      </w:r>
      <w:r>
        <w:rPr>
          <w:i/>
          <w:iCs/>
        </w:rPr>
        <w:t>w</w:t>
      </w:r>
      <w:r>
        <w:t xml:space="preserve"> at step </w:t>
      </w:r>
      <w:r>
        <w:rPr>
          <w:i/>
          <w:iCs/>
        </w:rPr>
        <w:t>t</w:t>
      </w:r>
      <w:r>
        <w:t xml:space="preserve"> is a weighted sum of probabilities from decoder LSTM model and pointer model given as follow – </w:t>
      </w:r>
    </w:p>
    <w:p w14:paraId="6016CB71" w14:textId="7D62B0A2" w:rsidR="00EF70E8" w:rsidRPr="00E96A25" w:rsidRDefault="00814900" w:rsidP="00EF70E8">
      <w:pPr>
        <w:pStyle w:val="BodyText"/>
        <w:spacing w:before="120" w:line="264" w:lineRule="auto"/>
        <w:ind w:left="115" w:right="1109" w:firstLine="288"/>
        <w:jc w:val="both"/>
      </w:pPr>
      <m:oMathPara>
        <m:oMath>
          <m:sSub>
            <m:sSubPr>
              <m:ctrlPr>
                <w:rPr>
                  <w:rFonts w:ascii="Cambria Math" w:hAnsi="Cambria Math"/>
                  <w:i/>
                </w:rPr>
              </m:ctrlPr>
            </m:sSubPr>
            <m:e>
              <m:r>
                <w:rPr>
                  <w:rFonts w:ascii="Cambria Math" w:hAnsi="Cambria Math"/>
                </w:rPr>
                <m:t>P</m:t>
              </m:r>
            </m:e>
            <m:sub>
              <m:r>
                <w:rPr>
                  <w:rFonts w:ascii="Cambria Math" w:hAnsi="Cambria Math"/>
                </w:rPr>
                <m:t>t</m:t>
              </m:r>
            </m:sub>
          </m:sSub>
          <m:d>
            <m:dPr>
              <m:ctrlPr>
                <w:rPr>
                  <w:rFonts w:ascii="Cambria Math" w:hAnsi="Cambria Math"/>
                  <w:i/>
                </w:rPr>
              </m:ctrlPr>
            </m:dPr>
            <m:e>
              <m:r>
                <w:rPr>
                  <w:rFonts w:ascii="Cambria Math" w:hAnsi="Cambria Math"/>
                </w:rPr>
                <m:t>w</m:t>
              </m:r>
            </m:e>
          </m:d>
          <m:r>
            <w:rPr>
              <w:rFonts w:ascii="Cambria Math" w:hAnsi="Cambria Math"/>
            </w:rPr>
            <m:t>=g ×</m:t>
          </m:r>
          <m:sSub>
            <m:sSubPr>
              <m:ctrlPr>
                <w:rPr>
                  <w:rFonts w:ascii="Cambria Math" w:hAnsi="Cambria Math"/>
                  <w:i/>
                </w:rPr>
              </m:ctrlPr>
            </m:sSubPr>
            <m:e>
              <m:sSup>
                <m:sSupPr>
                  <m:ctrlPr>
                    <w:rPr>
                      <w:rFonts w:ascii="Cambria Math" w:hAnsi="Cambria Math"/>
                      <w:i/>
                    </w:rPr>
                  </m:ctrlPr>
                </m:sSupPr>
                <m:e>
                  <m:r>
                    <w:rPr>
                      <w:rFonts w:ascii="Cambria Math" w:hAnsi="Cambria Math"/>
                    </w:rPr>
                    <m:t>P</m:t>
                  </m:r>
                </m:e>
                <m:sup>
                  <m:r>
                    <w:rPr>
                      <w:rFonts w:ascii="Cambria Math" w:hAnsi="Cambria Math"/>
                    </w:rPr>
                    <m:t>LSTM</m:t>
                  </m:r>
                </m:sup>
              </m:sSup>
            </m:e>
            <m:sub>
              <m:r>
                <w:rPr>
                  <w:rFonts w:ascii="Cambria Math" w:hAnsi="Cambria Math"/>
                </w:rPr>
                <m:t>t</m:t>
              </m:r>
            </m:sub>
          </m:sSub>
          <m:d>
            <m:dPr>
              <m:ctrlPr>
                <w:rPr>
                  <w:rFonts w:ascii="Cambria Math" w:hAnsi="Cambria Math"/>
                  <w:i/>
                </w:rPr>
              </m:ctrlPr>
            </m:dPr>
            <m:e>
              <m:r>
                <w:rPr>
                  <w:rFonts w:ascii="Cambria Math" w:hAnsi="Cambria Math"/>
                </w:rPr>
                <m:t>w</m:t>
              </m:r>
            </m:e>
          </m:d>
          <m:r>
            <w:rPr>
              <w:rFonts w:ascii="Cambria Math" w:hAnsi="Cambria Math"/>
            </w:rPr>
            <m:t>+(1-g)×</m:t>
          </m:r>
          <m:sSub>
            <m:sSubPr>
              <m:ctrlPr>
                <w:rPr>
                  <w:rFonts w:ascii="Cambria Math" w:hAnsi="Cambria Math"/>
                  <w:i/>
                </w:rPr>
              </m:ctrlPr>
            </m:sSubPr>
            <m:e>
              <m:sSup>
                <m:sSupPr>
                  <m:ctrlPr>
                    <w:rPr>
                      <w:rFonts w:ascii="Cambria Math" w:hAnsi="Cambria Math"/>
                      <w:i/>
                    </w:rPr>
                  </m:ctrlPr>
                </m:sSupPr>
                <m:e>
                  <m:r>
                    <w:rPr>
                      <w:rFonts w:ascii="Cambria Math" w:hAnsi="Cambria Math"/>
                    </w:rPr>
                    <m:t>P</m:t>
                  </m:r>
                </m:e>
                <m:sup>
                  <m:r>
                    <w:rPr>
                      <w:rFonts w:ascii="Cambria Math" w:hAnsi="Cambria Math"/>
                    </w:rPr>
                    <m:t>PTR</m:t>
                  </m:r>
                </m:sup>
              </m:sSup>
            </m:e>
            <m:sub>
              <m:r>
                <w:rPr>
                  <w:rFonts w:ascii="Cambria Math" w:hAnsi="Cambria Math"/>
                </w:rPr>
                <m:t>t</m:t>
              </m:r>
            </m:sub>
          </m:sSub>
          <m:r>
            <w:rPr>
              <w:rFonts w:ascii="Cambria Math" w:hAnsi="Cambria Math"/>
            </w:rPr>
            <m:t>(w)</m:t>
          </m:r>
        </m:oMath>
      </m:oMathPara>
    </w:p>
    <w:p w14:paraId="3418A4BC" w14:textId="77777777" w:rsidR="00E96A25" w:rsidRPr="00E96A25" w:rsidRDefault="00E96A25" w:rsidP="00EF70E8">
      <w:pPr>
        <w:pStyle w:val="BodyText"/>
        <w:spacing w:before="120" w:line="264" w:lineRule="auto"/>
        <w:ind w:left="115" w:right="1109" w:firstLine="288"/>
        <w:jc w:val="both"/>
        <w:rPr>
          <w:rFonts w:asciiTheme="majorBidi" w:hAnsiTheme="majorBidi" w:cstheme="majorBidi"/>
          <w:sz w:val="2"/>
          <w:szCs w:val="2"/>
        </w:rPr>
      </w:pPr>
    </w:p>
    <w:p w14:paraId="28F6B37A" w14:textId="51F974A2" w:rsidR="00EF70E8" w:rsidRDefault="00EF70E8" w:rsidP="00A72ADF">
      <w:pPr>
        <w:pStyle w:val="TableParagraph"/>
        <w:ind w:left="0" w:right="567"/>
        <w:jc w:val="center"/>
      </w:pPr>
      <w:r>
        <w:rPr>
          <w:i/>
          <w:color w:val="1F487C"/>
        </w:rPr>
        <w:t xml:space="preserve">Equation </w:t>
      </w:r>
      <w:r w:rsidR="00A72ADF">
        <w:rPr>
          <w:i/>
          <w:color w:val="1F487C"/>
        </w:rPr>
        <w:t>31</w:t>
      </w:r>
      <w:r>
        <w:rPr>
          <w:i/>
          <w:color w:val="1F487C"/>
        </w:rPr>
        <w:t xml:space="preserve"> – Weighted sum of probabilities from decoder LSTM and pointer models</w:t>
      </w:r>
      <w:r w:rsidR="00512736">
        <w:br/>
      </w:r>
    </w:p>
    <w:p w14:paraId="676A16A4" w14:textId="63CFB7B4" w:rsidR="00111A42" w:rsidRDefault="008F767B" w:rsidP="0016657B">
      <w:pPr>
        <w:pStyle w:val="Heading2"/>
        <w:numPr>
          <w:ilvl w:val="1"/>
          <w:numId w:val="10"/>
        </w:numPr>
        <w:ind w:left="839" w:hanging="720"/>
        <w:rPr>
          <w:b w:val="0"/>
          <w:bCs w:val="0"/>
        </w:rPr>
      </w:pPr>
      <w:bookmarkStart w:id="48" w:name="_Architecture_II"/>
      <w:bookmarkEnd w:id="48"/>
      <w:r w:rsidRPr="0016657B">
        <w:lastRenderedPageBreak/>
        <w:t>Architecture</w:t>
      </w:r>
      <w:r w:rsidRPr="008F767B">
        <w:rPr>
          <w:b w:val="0"/>
          <w:bCs w:val="0"/>
        </w:rPr>
        <w:t xml:space="preserve"> </w:t>
      </w:r>
      <w:r w:rsidRPr="0016657B">
        <w:t>II</w:t>
      </w:r>
    </w:p>
    <w:p w14:paraId="32C75426" w14:textId="14213F2C" w:rsidR="008F767B" w:rsidRDefault="008F767B" w:rsidP="008F767B">
      <w:pPr>
        <w:pStyle w:val="TableParagraph"/>
        <w:spacing w:before="0"/>
        <w:ind w:right="567"/>
        <w:rPr>
          <w:b/>
          <w:bCs/>
        </w:rPr>
      </w:pPr>
    </w:p>
    <w:p w14:paraId="65D2358F" w14:textId="474733C7" w:rsidR="008F767B" w:rsidRDefault="008F767B" w:rsidP="008F767B">
      <w:pPr>
        <w:pStyle w:val="TableParagraph"/>
        <w:spacing w:before="0"/>
        <w:ind w:right="567"/>
        <w:rPr>
          <w:b/>
          <w:bCs/>
        </w:rPr>
      </w:pPr>
      <w:r>
        <w:rPr>
          <w:noProof/>
          <w:lang w:bidi="he-IL"/>
        </w:rPr>
        <w:drawing>
          <wp:anchor distT="0" distB="0" distL="114300" distR="114300" simplePos="0" relativeHeight="251652096" behindDoc="1" locked="0" layoutInCell="1" allowOverlap="1" wp14:anchorId="0AF4D05F" wp14:editId="4C022B19">
            <wp:simplePos x="0" y="0"/>
            <wp:positionH relativeFrom="column">
              <wp:posOffset>406759</wp:posOffset>
            </wp:positionH>
            <wp:positionV relativeFrom="paragraph">
              <wp:posOffset>8973</wp:posOffset>
            </wp:positionV>
            <wp:extent cx="5096510" cy="2647315"/>
            <wp:effectExtent l="19050" t="19050" r="8890" b="635"/>
            <wp:wrapTight wrapText="bothSides">
              <wp:wrapPolygon edited="0">
                <wp:start x="-81" y="-155"/>
                <wp:lineTo x="-81" y="21605"/>
                <wp:lineTo x="21638" y="21605"/>
                <wp:lineTo x="21638" y="-155"/>
                <wp:lineTo x="-81" y="-155"/>
              </wp:wrapPolygon>
            </wp:wrapTight>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5082" t="4681" r="4418" b="3658"/>
                    <a:stretch/>
                  </pic:blipFill>
                  <pic:spPr bwMode="auto">
                    <a:xfrm>
                      <a:off x="0" y="0"/>
                      <a:ext cx="5096510" cy="264731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076004" w14:textId="6DAA4FD9" w:rsidR="008F767B" w:rsidRDefault="008F767B" w:rsidP="008F767B">
      <w:pPr>
        <w:pStyle w:val="TableParagraph"/>
        <w:spacing w:before="0"/>
        <w:ind w:right="567"/>
        <w:rPr>
          <w:b/>
          <w:bCs/>
        </w:rPr>
      </w:pPr>
    </w:p>
    <w:p w14:paraId="34E7E836" w14:textId="01C0100B" w:rsidR="008F767B" w:rsidRDefault="008F767B" w:rsidP="008F767B">
      <w:pPr>
        <w:pStyle w:val="TableParagraph"/>
        <w:spacing w:before="0"/>
        <w:ind w:right="567"/>
        <w:rPr>
          <w:b/>
          <w:bCs/>
        </w:rPr>
      </w:pPr>
    </w:p>
    <w:p w14:paraId="6392A98E" w14:textId="0C7FA90C" w:rsidR="008F767B" w:rsidRDefault="008F767B" w:rsidP="008F767B">
      <w:pPr>
        <w:pStyle w:val="TableParagraph"/>
        <w:spacing w:before="0"/>
        <w:ind w:right="567"/>
        <w:rPr>
          <w:b/>
          <w:bCs/>
        </w:rPr>
      </w:pPr>
    </w:p>
    <w:p w14:paraId="1884D986" w14:textId="3B99AAF1" w:rsidR="008F767B" w:rsidRDefault="008F767B" w:rsidP="008F767B">
      <w:pPr>
        <w:pStyle w:val="TableParagraph"/>
        <w:spacing w:before="0"/>
        <w:ind w:right="567"/>
        <w:rPr>
          <w:b/>
          <w:bCs/>
        </w:rPr>
      </w:pPr>
    </w:p>
    <w:p w14:paraId="113FC169" w14:textId="55EB9529" w:rsidR="008F767B" w:rsidRDefault="008F767B" w:rsidP="008F767B">
      <w:pPr>
        <w:pStyle w:val="TableParagraph"/>
        <w:spacing w:before="0"/>
        <w:ind w:right="567"/>
        <w:rPr>
          <w:b/>
          <w:bCs/>
        </w:rPr>
      </w:pPr>
    </w:p>
    <w:p w14:paraId="49C632B1" w14:textId="53938040" w:rsidR="008F767B" w:rsidRDefault="008F767B" w:rsidP="008F767B">
      <w:pPr>
        <w:pStyle w:val="TableParagraph"/>
        <w:spacing w:before="0"/>
        <w:ind w:right="567"/>
        <w:rPr>
          <w:b/>
          <w:bCs/>
        </w:rPr>
      </w:pPr>
    </w:p>
    <w:p w14:paraId="5CABE9D2" w14:textId="4A35FD92" w:rsidR="008F767B" w:rsidRDefault="008F767B" w:rsidP="008F767B">
      <w:pPr>
        <w:pStyle w:val="TableParagraph"/>
        <w:spacing w:before="0"/>
        <w:ind w:right="567"/>
        <w:rPr>
          <w:b/>
          <w:bCs/>
        </w:rPr>
      </w:pPr>
    </w:p>
    <w:p w14:paraId="144DB38B" w14:textId="03ED8563" w:rsidR="008F767B" w:rsidRDefault="008F767B" w:rsidP="008F767B">
      <w:pPr>
        <w:pStyle w:val="TableParagraph"/>
        <w:spacing w:before="0"/>
        <w:ind w:right="567"/>
        <w:rPr>
          <w:b/>
          <w:bCs/>
        </w:rPr>
      </w:pPr>
    </w:p>
    <w:p w14:paraId="4A22C8AF" w14:textId="3379B160" w:rsidR="008F767B" w:rsidRDefault="008F767B" w:rsidP="008F767B">
      <w:pPr>
        <w:pStyle w:val="TableParagraph"/>
        <w:spacing w:before="0"/>
        <w:ind w:right="567"/>
        <w:rPr>
          <w:b/>
          <w:bCs/>
        </w:rPr>
      </w:pPr>
    </w:p>
    <w:p w14:paraId="5E967482" w14:textId="4D0087C0" w:rsidR="008F767B" w:rsidRDefault="008F767B" w:rsidP="008F767B">
      <w:pPr>
        <w:pStyle w:val="TableParagraph"/>
        <w:spacing w:before="0"/>
        <w:ind w:right="567"/>
        <w:rPr>
          <w:b/>
          <w:bCs/>
        </w:rPr>
      </w:pPr>
    </w:p>
    <w:p w14:paraId="2864B980" w14:textId="3B2D3ACB" w:rsidR="008F767B" w:rsidRDefault="008F767B" w:rsidP="008F767B">
      <w:pPr>
        <w:pStyle w:val="TableParagraph"/>
        <w:spacing w:before="0"/>
        <w:ind w:right="567"/>
        <w:rPr>
          <w:b/>
          <w:bCs/>
        </w:rPr>
      </w:pPr>
    </w:p>
    <w:p w14:paraId="513548AC" w14:textId="0431E0E7" w:rsidR="008F767B" w:rsidRDefault="008F767B" w:rsidP="008F767B">
      <w:pPr>
        <w:pStyle w:val="TableParagraph"/>
        <w:spacing w:before="0"/>
        <w:ind w:right="567"/>
        <w:rPr>
          <w:b/>
          <w:bCs/>
        </w:rPr>
      </w:pPr>
    </w:p>
    <w:p w14:paraId="088DBF69" w14:textId="40F4C92E" w:rsidR="008F767B" w:rsidRDefault="008F767B" w:rsidP="008F767B">
      <w:pPr>
        <w:pStyle w:val="TableParagraph"/>
        <w:spacing w:before="0"/>
        <w:ind w:right="567"/>
        <w:rPr>
          <w:b/>
          <w:bCs/>
        </w:rPr>
      </w:pPr>
    </w:p>
    <w:p w14:paraId="09D6BFBB" w14:textId="0E86307E" w:rsidR="008F767B" w:rsidRDefault="008F767B" w:rsidP="008F767B">
      <w:pPr>
        <w:pStyle w:val="TableParagraph"/>
        <w:spacing w:before="0"/>
        <w:ind w:right="567"/>
        <w:rPr>
          <w:b/>
          <w:bCs/>
        </w:rPr>
      </w:pPr>
    </w:p>
    <w:p w14:paraId="4CFF1728" w14:textId="77777777" w:rsidR="008F767B" w:rsidRPr="008F767B" w:rsidRDefault="008F767B" w:rsidP="008F767B">
      <w:pPr>
        <w:pStyle w:val="TableParagraph"/>
        <w:spacing w:before="0"/>
        <w:ind w:right="567"/>
        <w:rPr>
          <w:b/>
          <w:bCs/>
        </w:rPr>
      </w:pPr>
    </w:p>
    <w:p w14:paraId="4C60D61E" w14:textId="29055722" w:rsidR="008F767B" w:rsidRDefault="008F767B" w:rsidP="005D0DA8">
      <w:pPr>
        <w:pStyle w:val="TableParagraph"/>
        <w:ind w:left="0" w:right="567"/>
        <w:jc w:val="center"/>
      </w:pPr>
    </w:p>
    <w:p w14:paraId="065B2619" w14:textId="1C142F9C" w:rsidR="008F767B" w:rsidRDefault="008F767B" w:rsidP="00A72ADF">
      <w:pPr>
        <w:spacing w:before="120" w:line="264" w:lineRule="auto"/>
        <w:ind w:right="1134"/>
        <w:jc w:val="center"/>
        <w:rPr>
          <w:i/>
          <w:color w:val="1F487C"/>
        </w:rPr>
      </w:pPr>
      <w:r>
        <w:rPr>
          <w:i/>
          <w:color w:val="1F487C"/>
        </w:rPr>
        <w:t xml:space="preserve">Figure </w:t>
      </w:r>
      <w:r w:rsidR="00A72ADF">
        <w:rPr>
          <w:i/>
          <w:color w:val="1F487C"/>
        </w:rPr>
        <w:t>23</w:t>
      </w:r>
      <w:r>
        <w:rPr>
          <w:i/>
          <w:color w:val="1F487C"/>
        </w:rPr>
        <w:t xml:space="preserve"> – Architecture II : Encoder-Decoder </w:t>
      </w:r>
      <w:r w:rsidR="00B843BA">
        <w:rPr>
          <w:i/>
          <w:color w:val="1F487C"/>
        </w:rPr>
        <w:t>with attention module</w:t>
      </w:r>
    </w:p>
    <w:p w14:paraId="3A2D513A" w14:textId="25A32AFF" w:rsidR="008F767B" w:rsidRDefault="00814900" w:rsidP="008F767B">
      <w:pPr>
        <w:pStyle w:val="TableParagraph"/>
        <w:ind w:left="0" w:right="1134"/>
        <w:jc w:val="center"/>
      </w:pPr>
      <w:hyperlink r:id="rId61" w:history="1">
        <w:r w:rsidR="008F767B">
          <w:rPr>
            <w:rStyle w:val="Hyperlink"/>
          </w:rPr>
          <w:t>https://www.aclweb.org/anthology/D17-1151</w:t>
        </w:r>
      </w:hyperlink>
    </w:p>
    <w:p w14:paraId="7FB5516C" w14:textId="6A01A5CD" w:rsidR="00DC3EA8" w:rsidRPr="00DC3EA8" w:rsidRDefault="00DC3EA8" w:rsidP="00DC3EA8">
      <w:pPr>
        <w:pStyle w:val="TableParagraph"/>
        <w:rPr>
          <w:sz w:val="12"/>
          <w:szCs w:val="12"/>
        </w:rPr>
      </w:pPr>
      <w:r>
        <w:tab/>
      </w:r>
    </w:p>
    <w:p w14:paraId="0AC3A795" w14:textId="581E784C" w:rsidR="00B843BA" w:rsidRDefault="00987E4F" w:rsidP="005B7606">
      <w:pPr>
        <w:pStyle w:val="BodyText"/>
        <w:spacing w:before="120" w:line="264" w:lineRule="auto"/>
        <w:ind w:left="115" w:right="1109" w:firstLine="288"/>
        <w:jc w:val="both"/>
      </w:pPr>
      <w:r>
        <w:t>T</w:t>
      </w:r>
      <w:r w:rsidR="00B843BA">
        <w:t xml:space="preserve">he second </w:t>
      </w:r>
      <w:r w:rsidR="00DC3EA8">
        <w:t>arch</w:t>
      </w:r>
      <w:r w:rsidR="002112FA">
        <w:t xml:space="preserve">itecture </w:t>
      </w:r>
      <w:r w:rsidR="00B843BA">
        <w:t>option for our model. This model based on encoder-decoder with attention mechanism. An encoder function</w:t>
      </w:r>
      <w:r w:rsidR="002112FA">
        <w:t xml:space="preserve"> </w:t>
      </w:r>
      <m:oMath>
        <m:sSub>
          <m:sSubPr>
            <m:ctrlPr>
              <w:rPr>
                <w:rFonts w:ascii="Cambria Math" w:hAnsi="Cambria Math"/>
                <w:i/>
              </w:rPr>
            </m:ctrlPr>
          </m:sSubPr>
          <m:e>
            <m:r>
              <w:rPr>
                <w:rFonts w:ascii="Cambria Math" w:hAnsi="Cambria Math"/>
              </w:rPr>
              <m:t>f</m:t>
            </m:r>
          </m:e>
          <m:sub>
            <m:r>
              <w:rPr>
                <w:rFonts w:ascii="Cambria Math" w:hAnsi="Cambria Math"/>
              </w:rPr>
              <m:t>enc</m:t>
            </m:r>
          </m:sub>
        </m:sSub>
      </m:oMath>
      <w:r w:rsidR="00B843BA">
        <w:t xml:space="preserve"> takes as input a sequence of source</w:t>
      </w:r>
      <w:r w:rsidR="002112FA">
        <w:t xml:space="preserve"> tokens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 …, </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sidR="00B843BA">
        <w:t xml:space="preserve"> and produces a sequence of states</w:t>
      </w:r>
      <w:r w:rsidR="002112FA">
        <w:t xml:space="preserv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 …, </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m:t>
        </m:r>
      </m:oMath>
      <w:r w:rsidR="00B843BA">
        <w:t xml:space="preserve">. </w:t>
      </w:r>
    </w:p>
    <w:p w14:paraId="59ACB9DE" w14:textId="0F89E1E6" w:rsidR="00DC3EA8" w:rsidRDefault="00B843BA" w:rsidP="005B7606">
      <w:pPr>
        <w:pStyle w:val="BodyText"/>
        <w:spacing w:before="120" w:line="264" w:lineRule="auto"/>
        <w:ind w:left="115" w:right="1109" w:firstLine="288"/>
        <w:jc w:val="both"/>
      </w:pPr>
      <w:r>
        <w:t>The encoder function</w:t>
      </w:r>
      <w:r w:rsidR="002112FA">
        <w:t xml:space="preserve"> </w:t>
      </w:r>
      <m:oMath>
        <m:sSub>
          <m:sSubPr>
            <m:ctrlPr>
              <w:rPr>
                <w:rFonts w:ascii="Cambria Math" w:hAnsi="Cambria Math"/>
                <w:i/>
              </w:rPr>
            </m:ctrlPr>
          </m:sSubPr>
          <m:e>
            <m:r>
              <w:rPr>
                <w:rFonts w:ascii="Cambria Math" w:hAnsi="Cambria Math"/>
              </w:rPr>
              <m:t>f</m:t>
            </m:r>
          </m:e>
          <m:sub>
            <m:r>
              <w:rPr>
                <w:rFonts w:ascii="Cambria Math" w:hAnsi="Cambria Math"/>
              </w:rPr>
              <m:t>enc</m:t>
            </m:r>
          </m:sub>
        </m:sSub>
      </m:oMath>
      <w:r w:rsidR="002112FA">
        <w:t xml:space="preserve"> </w:t>
      </w:r>
      <w:r>
        <w:t xml:space="preserve">is bi-directional RNN and the stat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002112FA">
        <w:t xml:space="preserve"> </w:t>
      </w:r>
      <w:r>
        <w:t>produced by the backward and forward RNNs</w:t>
      </w:r>
      <w:r w:rsidR="002112FA">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r>
          <w:rPr>
            <w:rFonts w:ascii="Cambria Math" w:hAnsi="Cambria Math"/>
          </w:rPr>
          <m:t>]</m:t>
        </m:r>
      </m:oMath>
      <w:r>
        <w:t xml:space="preserve">. The decoder </w:t>
      </w:r>
      <m:oMath>
        <m:sSub>
          <m:sSubPr>
            <m:ctrlPr>
              <w:rPr>
                <w:rFonts w:ascii="Cambria Math" w:hAnsi="Cambria Math"/>
                <w:i/>
              </w:rPr>
            </m:ctrlPr>
          </m:sSubPr>
          <m:e>
            <m:r>
              <w:rPr>
                <w:rFonts w:ascii="Cambria Math" w:hAnsi="Cambria Math"/>
              </w:rPr>
              <m:t>f</m:t>
            </m:r>
          </m:e>
          <m:sub>
            <m:r>
              <w:rPr>
                <w:rFonts w:ascii="Cambria Math" w:hAnsi="Cambria Math"/>
              </w:rPr>
              <m:t>dec</m:t>
            </m:r>
          </m:sub>
        </m:sSub>
      </m:oMath>
      <w:r w:rsidR="00012317">
        <w:t xml:space="preserve"> </w:t>
      </w:r>
      <w:r>
        <w:t xml:space="preserve">is an RNN that predicts the probability of a target sequence </w:t>
      </w:r>
      <m:oMath>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n</m:t>
                </m:r>
              </m:sub>
            </m:sSub>
          </m:e>
        </m:d>
        <m:r>
          <w:rPr>
            <w:rFonts w:ascii="Cambria Math" w:hAnsi="Cambria Math"/>
          </w:rPr>
          <m:t xml:space="preserve"> </m:t>
        </m:r>
      </m:oMath>
      <w:r>
        <w:t>based on the sequence of states</w:t>
      </w:r>
      <w:r w:rsidR="00012317">
        <w:t xml:space="preserve"> </w:t>
      </w:r>
      <m:oMath>
        <m:r>
          <w:rPr>
            <w:rFonts w:ascii="Cambria Math" w:hAnsi="Cambria Math"/>
          </w:rPr>
          <m:t>h</m:t>
        </m:r>
      </m:oMath>
      <w:r>
        <w:t>. The probability of each target token</w:t>
      </w:r>
      <w:r w:rsidR="00012317">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w:t>
      </w:r>
      <w:r w:rsidR="00DD6E7F">
        <w:t xml:space="preserve">is </w:t>
      </w:r>
      <w:r w:rsidR="00DC3EA8">
        <w:t>predicted based on the recurrent state in the decoder RNN</w:t>
      </w:r>
      <w:r w:rsidR="00012317">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DC3EA8">
        <w:t>, the previous words</w:t>
      </w:r>
      <w:r w:rsidR="00012317">
        <w:t xml:space="preserve"> </w:t>
      </w:r>
      <m:oMath>
        <m:sSub>
          <m:sSubPr>
            <m:ctrlPr>
              <w:rPr>
                <w:rFonts w:ascii="Cambria Math" w:hAnsi="Cambria Math"/>
                <w:i/>
              </w:rPr>
            </m:ctrlPr>
          </m:sSubPr>
          <m:e>
            <m:r>
              <w:rPr>
                <w:rFonts w:ascii="Cambria Math" w:hAnsi="Cambria Math"/>
              </w:rPr>
              <m:t>y</m:t>
            </m:r>
          </m:e>
          <m:sub>
            <m:r>
              <w:rPr>
                <w:rFonts w:ascii="Cambria Math" w:hAnsi="Cambria Math"/>
              </w:rPr>
              <m:t xml:space="preserve">1 </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1</m:t>
            </m:r>
          </m:sub>
        </m:sSub>
      </m:oMath>
      <w:r w:rsidR="00DC3EA8">
        <w:t xml:space="preserve">, and a context vecto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C96E20">
        <w:t xml:space="preserve"> </w:t>
      </w:r>
      <w:r w:rsidR="00C96E20">
        <w:fldChar w:fldCharType="begin"/>
      </w:r>
      <w:r w:rsidR="006D7F3B">
        <w:instrText xml:space="preserve"> ADDIN EN.CITE &lt;EndNote&gt;&lt;Cite&gt;&lt;Author&gt;Britz&lt;/Author&gt;&lt;Year&gt;2017&lt;/Year&gt;&lt;RecNum&gt;12&lt;/RecNum&gt;&lt;DisplayText&gt;[13]&lt;/DisplayText&gt;&lt;record&gt;&lt;rec-number&gt;12&lt;/rec-number&gt;&lt;foreign-keys&gt;&lt;key app="EN" db-id="ppsse0awe0vsz2e0at8xtwr2tw92ex0xwera" timestamp="1557484862"&gt;12&lt;/key&gt;&lt;/foreign-keys&gt;&lt;ref-type name="Journal Article"&gt;17&lt;/ref-type&gt;&lt;contributors&gt;&lt;authors&gt;&lt;author&gt;Britz, Denny&lt;/author&gt;&lt;author&gt;Goldie, Anna&lt;/author&gt;&lt;author&gt;Luong, Minh-Thang&lt;/author&gt;&lt;author&gt;Le, Quoc&lt;/author&gt;&lt;/authors&gt;&lt;/contributors&gt;&lt;titles&gt;&lt;title&gt;Massive exploration of neural machine translation architectures&lt;/title&gt;&lt;secondary-title&gt;arXiv preprint arXiv:1703.03906&lt;/secondary-title&gt;&lt;/titles&gt;&lt;periodical&gt;&lt;full-title&gt;arXiv preprint arXiv:1703.03906&lt;/full-title&gt;&lt;/periodical&gt;&lt;dates&gt;&lt;year&gt;2017&lt;/year&gt;&lt;/dates&gt;&lt;urls&gt;&lt;/urls&gt;&lt;/record&gt;&lt;/Cite&gt;&lt;/EndNote&gt;</w:instrText>
      </w:r>
      <w:r w:rsidR="00C96E20">
        <w:fldChar w:fldCharType="separate"/>
      </w:r>
      <w:r w:rsidR="006D7F3B">
        <w:rPr>
          <w:noProof/>
        </w:rPr>
        <w:t>[</w:t>
      </w:r>
      <w:hyperlink w:anchor="_ENREF_13" w:tooltip="Britz, 2017 #12" w:history="1">
        <w:r w:rsidR="006D7F3B">
          <w:rPr>
            <w:noProof/>
          </w:rPr>
          <w:t>13</w:t>
        </w:r>
      </w:hyperlink>
      <w:r w:rsidR="006D7F3B">
        <w:rPr>
          <w:noProof/>
        </w:rPr>
        <w:t>]</w:t>
      </w:r>
      <w:r w:rsidR="00C96E20">
        <w:fldChar w:fldCharType="end"/>
      </w:r>
      <w:r w:rsidR="00DC3EA8">
        <w:t>.</w:t>
      </w:r>
    </w:p>
    <w:p w14:paraId="571E8FEA" w14:textId="4AEE29A8" w:rsidR="00012317" w:rsidRDefault="00DD6E7F" w:rsidP="005B7606">
      <w:pPr>
        <w:pStyle w:val="BodyText"/>
        <w:spacing w:before="120" w:line="264" w:lineRule="auto"/>
        <w:ind w:left="115" w:right="1109" w:firstLine="288"/>
        <w:jc w:val="both"/>
      </w:pPr>
      <w:r>
        <w:t>There has another name to t</w:t>
      </w:r>
      <w:r w:rsidR="00DC3EA8">
        <w:t xml:space="preserve">he context vecto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It's </w:t>
      </w:r>
      <w:r w:rsidR="00DC3EA8">
        <w:t xml:space="preserve">called the attention vector and is calculated as a weighted average of the source states. </w:t>
      </w:r>
    </w:p>
    <w:p w14:paraId="42C27E66" w14:textId="22FA5214" w:rsidR="00012317" w:rsidRDefault="00814900" w:rsidP="008F767B">
      <w:pPr>
        <w:pStyle w:val="BodyText"/>
        <w:spacing w:before="120" w:line="264" w:lineRule="auto"/>
        <w:ind w:left="115" w:right="1109" w:firstLine="288"/>
        <w:jc w:val="both"/>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h</m:t>
                  </m:r>
                </m:e>
                <m:sub>
                  <m:r>
                    <w:rPr>
                      <w:rFonts w:ascii="Cambria Math" w:hAnsi="Cambria Math"/>
                    </w:rPr>
                    <m:t>j</m:t>
                  </m:r>
                </m:sub>
              </m:sSub>
            </m:e>
          </m:nary>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j</m:t>
                  </m:r>
                </m:sub>
              </m:sSub>
            </m:num>
            <m:den>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j</m:t>
                      </m:r>
                    </m:sub>
                  </m:sSub>
                </m:e>
              </m:nary>
            </m:den>
          </m:f>
          <m:r>
            <w:rPr>
              <w:rFonts w:ascii="Cambria Math" w:hAnsi="Cambria Math"/>
            </w:rPr>
            <m:t xml:space="preserve"> </m:t>
          </m:r>
        </m:oMath>
      </m:oMathPara>
    </w:p>
    <w:p w14:paraId="223D4CC0" w14:textId="3BEAEEB0" w:rsidR="00012317" w:rsidRDefault="00012317" w:rsidP="00A72ADF">
      <w:pPr>
        <w:pStyle w:val="BodyText"/>
        <w:spacing w:before="120" w:line="264" w:lineRule="auto"/>
        <w:ind w:left="115" w:right="1109" w:firstLine="288"/>
        <w:jc w:val="center"/>
      </w:pPr>
      <w:r>
        <w:rPr>
          <w:i/>
          <w:color w:val="1F487C"/>
        </w:rPr>
        <w:t xml:space="preserve">Equation </w:t>
      </w:r>
      <w:r w:rsidR="00A72ADF">
        <w:rPr>
          <w:i/>
          <w:color w:val="1F487C"/>
        </w:rPr>
        <w:t>32</w:t>
      </w:r>
      <w:r>
        <w:rPr>
          <w:i/>
          <w:color w:val="1F487C"/>
        </w:rPr>
        <w:t xml:space="preserve"> – Context vector</w:t>
      </w:r>
    </w:p>
    <w:p w14:paraId="416BAE2A" w14:textId="47D2B587" w:rsidR="00DC3EA8" w:rsidRDefault="00DC3EA8" w:rsidP="005B7606">
      <w:pPr>
        <w:pStyle w:val="BodyText"/>
        <w:spacing w:before="120" w:line="264" w:lineRule="auto"/>
        <w:ind w:left="115" w:right="1109" w:firstLine="288"/>
        <w:jc w:val="both"/>
      </w:pPr>
      <w:r>
        <w:t>The attention function</w:t>
      </w:r>
      <w:r w:rsidR="00012317">
        <w:t xml:space="preserve"> </w:t>
      </w:r>
      <m:oMath>
        <m:r>
          <w:rPr>
            <w:rFonts w:ascii="Cambria Math" w:hAnsi="Cambria Math"/>
          </w:rPr>
          <m:t>at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oMath>
      <w:r>
        <w:t xml:space="preserve"> calculates an unnormalized alignment score between the encoder state</w:t>
      </w:r>
      <w:r w:rsidR="00C96E20">
        <w:t xml:space="preserve">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t xml:space="preserve"> and decoder state</w:t>
      </w:r>
      <w:r w:rsidR="00C96E20">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w:t>
      </w:r>
    </w:p>
    <w:p w14:paraId="072D3132" w14:textId="5D4E0029" w:rsidR="00012317" w:rsidRPr="00C96E20" w:rsidRDefault="00814900" w:rsidP="008F767B">
      <w:pPr>
        <w:pStyle w:val="BodyText"/>
        <w:spacing w:before="120" w:line="264" w:lineRule="auto"/>
        <w:ind w:left="115" w:right="1109" w:firstLine="288"/>
        <w:jc w:val="both"/>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j</m:t>
              </m:r>
            </m:sub>
          </m:sSub>
          <m:r>
            <w:rPr>
              <w:rFonts w:ascii="Cambria Math" w:hAnsi="Cambria Math"/>
            </w:rPr>
            <m:t>=at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oMath>
      </m:oMathPara>
    </w:p>
    <w:p w14:paraId="03791C98" w14:textId="6BB40349" w:rsidR="00C96E20" w:rsidRDefault="00C96E20" w:rsidP="00A72ADF">
      <w:pPr>
        <w:pStyle w:val="BodyText"/>
        <w:spacing w:before="120" w:line="264" w:lineRule="auto"/>
        <w:ind w:left="115" w:right="1109" w:firstLine="288"/>
        <w:jc w:val="center"/>
      </w:pPr>
      <w:r>
        <w:rPr>
          <w:i/>
          <w:color w:val="1F487C"/>
        </w:rPr>
        <w:t xml:space="preserve">Equation </w:t>
      </w:r>
      <w:r w:rsidR="00A72ADF">
        <w:rPr>
          <w:i/>
          <w:color w:val="1F487C"/>
        </w:rPr>
        <w:t>33</w:t>
      </w:r>
      <w:r>
        <w:rPr>
          <w:i/>
          <w:color w:val="1F487C"/>
        </w:rPr>
        <w:t xml:space="preserve"> – Attention function</w:t>
      </w:r>
    </w:p>
    <w:p w14:paraId="438A623B" w14:textId="2EE75AEF" w:rsidR="00DC3EA8" w:rsidRDefault="00DC3EA8" w:rsidP="005B7606">
      <w:pPr>
        <w:pStyle w:val="BodyText"/>
        <w:spacing w:before="120" w:line="264" w:lineRule="auto"/>
        <w:ind w:left="115" w:right="1109" w:firstLine="288"/>
        <w:jc w:val="both"/>
      </w:pPr>
      <w:r>
        <w:t>The decoder outputs are a distribution over a vocabulary of fixed size V :</w:t>
      </w:r>
    </w:p>
    <w:p w14:paraId="4F7B762E" w14:textId="4ECC1E7A" w:rsidR="008F767B" w:rsidRPr="00DC3EA8" w:rsidRDefault="00DC3EA8" w:rsidP="00DC3EA8">
      <w:pPr>
        <w:pStyle w:val="BodyText"/>
        <w:spacing w:before="120" w:line="264" w:lineRule="auto"/>
        <w:ind w:left="115" w:right="1109" w:firstLine="288"/>
        <w:jc w:val="center"/>
        <w:rPr>
          <w:sz w:val="2"/>
          <w:szCs w:val="2"/>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 … , </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x</m:t>
              </m:r>
            </m:e>
          </m:d>
          <m:r>
            <w:rPr>
              <w:rFonts w:ascii="Cambria Math" w:hAnsi="Cambria Math"/>
            </w:rPr>
            <m:t>=softmax(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b)</m:t>
          </m:r>
          <m:r>
            <m:rPr>
              <m:sty m:val="p"/>
            </m:rPr>
            <w:br/>
          </m:r>
        </m:oMath>
      </m:oMathPara>
    </w:p>
    <w:p w14:paraId="13499DAF" w14:textId="2F8A65E2" w:rsidR="008F767B" w:rsidRDefault="00DC3EA8" w:rsidP="00A72ADF">
      <w:pPr>
        <w:pStyle w:val="TableParagraph"/>
        <w:ind w:left="0" w:right="567"/>
        <w:jc w:val="center"/>
      </w:pPr>
      <w:r>
        <w:rPr>
          <w:i/>
          <w:color w:val="1F487C"/>
        </w:rPr>
        <w:t xml:space="preserve">Equation </w:t>
      </w:r>
      <w:r w:rsidR="00A72ADF">
        <w:rPr>
          <w:i/>
          <w:color w:val="1F487C"/>
        </w:rPr>
        <w:t>34</w:t>
      </w:r>
      <w:r>
        <w:rPr>
          <w:i/>
          <w:color w:val="1F487C"/>
        </w:rPr>
        <w:t xml:space="preserve"> – Decoder output distribution</w:t>
      </w:r>
    </w:p>
    <w:p w14:paraId="1FEDF1B2" w14:textId="77777777" w:rsidR="00DC3EA8" w:rsidRPr="00DC3EA8" w:rsidRDefault="00DC3EA8" w:rsidP="00DC3EA8">
      <w:pPr>
        <w:pStyle w:val="TableParagraph"/>
        <w:rPr>
          <w:sz w:val="12"/>
          <w:szCs w:val="12"/>
        </w:rPr>
      </w:pPr>
    </w:p>
    <w:p w14:paraId="018D971D" w14:textId="77777777" w:rsidR="009E12D2" w:rsidRDefault="009E12D2" w:rsidP="005D0DA8">
      <w:pPr>
        <w:pStyle w:val="TableParagraph"/>
        <w:ind w:left="0" w:right="567"/>
        <w:jc w:val="center"/>
      </w:pPr>
    </w:p>
    <w:p w14:paraId="13CB236B" w14:textId="2C1D77E7" w:rsidR="00DC3EA8" w:rsidRDefault="00046153" w:rsidP="005D0DA8">
      <w:pPr>
        <w:pStyle w:val="TableParagraph"/>
        <w:ind w:left="0" w:right="567"/>
        <w:jc w:val="center"/>
      </w:pPr>
      <w:r>
        <w:br/>
      </w:r>
    </w:p>
    <w:p w14:paraId="386135A1" w14:textId="398DBF36" w:rsidR="00A17193" w:rsidRPr="000A544F" w:rsidRDefault="00A17193" w:rsidP="00A17193">
      <w:pPr>
        <w:pStyle w:val="Heading1"/>
        <w:numPr>
          <w:ilvl w:val="0"/>
          <w:numId w:val="10"/>
        </w:numPr>
        <w:spacing w:before="0"/>
        <w:ind w:left="470" w:hanging="357"/>
      </w:pPr>
      <w:bookmarkStart w:id="49" w:name="_EXPECTED_RESULT"/>
      <w:bookmarkEnd w:id="49"/>
      <w:r>
        <w:rPr>
          <w:lang w:bidi="he-IL"/>
        </w:rPr>
        <w:lastRenderedPageBreak/>
        <w:t>EXPECTED RESULT</w:t>
      </w:r>
    </w:p>
    <w:p w14:paraId="4C87BE8B" w14:textId="60E3CA48" w:rsidR="002B10B3" w:rsidRDefault="00DD6E7F" w:rsidP="00C1526C">
      <w:pPr>
        <w:pStyle w:val="BodyText"/>
        <w:spacing w:before="120" w:line="264" w:lineRule="auto"/>
        <w:ind w:left="115" w:right="1109" w:firstLine="288"/>
        <w:jc w:val="both"/>
      </w:pPr>
      <w:r>
        <w:t>Implementation</w:t>
      </w:r>
      <w:r w:rsidR="002B10B3">
        <w:t xml:space="preserve"> of neural machine translation method</w:t>
      </w:r>
      <w:r>
        <w:t>s</w:t>
      </w:r>
      <w:r w:rsidR="002B10B3">
        <w:t xml:space="preserve"> may yield near term improvements in style transfer,</w:t>
      </w:r>
      <w:r>
        <w:t xml:space="preserve"> and</w:t>
      </w:r>
      <w:r w:rsidR="002B10B3">
        <w:t xml:space="preserve"> we expect that our model treats this problem as a separate task.</w:t>
      </w:r>
      <w:r>
        <w:t xml:space="preserve"> We want to use with c</w:t>
      </w:r>
      <w:r w:rsidR="00BE0CC1">
        <w:t>orpus that include parallel data</w:t>
      </w:r>
      <w:r>
        <w:t xml:space="preserve"> because it</w:t>
      </w:r>
      <w:r w:rsidR="00BE0CC1">
        <w:t xml:space="preserve"> </w:t>
      </w:r>
      <w:r w:rsidR="002B10B3">
        <w:t>allows us to solve similarities</w:t>
      </w:r>
      <w:r>
        <w:t xml:space="preserve">, and differences in </w:t>
      </w:r>
      <w:r w:rsidR="002B10B3">
        <w:t xml:space="preserve">nuanced between </w:t>
      </w:r>
      <w:r>
        <w:t>all the versions of</w:t>
      </w:r>
      <w:r w:rsidR="002B10B3">
        <w:t xml:space="preserve"> Hebrew bibles. We hope that this project inspires the creation of style transfer architecture for Hebrew bibles. </w:t>
      </w:r>
    </w:p>
    <w:p w14:paraId="4DA1183A" w14:textId="77777777" w:rsidR="002B10B3" w:rsidRDefault="00EB5F51" w:rsidP="00C1526C">
      <w:pPr>
        <w:pStyle w:val="BodyText"/>
        <w:spacing w:before="120" w:line="264" w:lineRule="auto"/>
        <w:ind w:left="115" w:right="1109" w:firstLine="288"/>
        <w:jc w:val="both"/>
      </w:pPr>
      <w:r>
        <w:t xml:space="preserve">In our project, we want to use in the flow diagram as shown in 'Approach' section for Hebrew bibles. </w:t>
      </w:r>
      <w:r w:rsidR="0063686B">
        <w:t>We expect</w:t>
      </w:r>
      <w:r w:rsidR="005D698D">
        <w:t xml:space="preserve"> </w:t>
      </w:r>
      <w:r w:rsidR="0063686B">
        <w:t xml:space="preserve">that </w:t>
      </w:r>
      <w:r w:rsidR="00950C12">
        <w:t>our</w:t>
      </w:r>
      <w:r w:rsidR="005D698D">
        <w:t xml:space="preserve"> model </w:t>
      </w:r>
      <w:r>
        <w:t>will transfer</w:t>
      </w:r>
      <w:r w:rsidR="005D698D">
        <w:t xml:space="preserve"> the source text in another form which is close </w:t>
      </w:r>
      <w:r w:rsidR="0063686B">
        <w:t xml:space="preserve">to </w:t>
      </w:r>
      <w:r w:rsidR="005D698D">
        <w:t>target model</w:t>
      </w:r>
      <w:r>
        <w:t>, and the results for Hebrew bibles will be accurate as the results for English bibles.</w:t>
      </w:r>
      <w:r w:rsidR="005D698D">
        <w:t xml:space="preserve"> Furthermore, we expect that </w:t>
      </w:r>
      <w:r w:rsidR="0063686B">
        <w:t xml:space="preserve">sequence (Seq2Seq) model </w:t>
      </w:r>
      <w:r>
        <w:t xml:space="preserve">will </w:t>
      </w:r>
      <w:r w:rsidR="0063686B">
        <w:t xml:space="preserve">make a lot of changes to the source </w:t>
      </w:r>
      <w:r w:rsidR="003C0291">
        <w:t>sentences and achieves the highest BLEU score.</w:t>
      </w:r>
      <w:r w:rsidR="00950C12">
        <w:t xml:space="preserve"> </w:t>
      </w:r>
    </w:p>
    <w:p w14:paraId="13D41466" w14:textId="170FA106" w:rsidR="00224CF1" w:rsidRPr="002B10B3" w:rsidRDefault="00224CF1" w:rsidP="002B10B3">
      <w:pPr>
        <w:pStyle w:val="TableParagraph"/>
        <w:rPr>
          <w:sz w:val="24"/>
          <w:szCs w:val="24"/>
        </w:rPr>
      </w:pPr>
      <w:r>
        <w:tab/>
      </w:r>
    </w:p>
    <w:p w14:paraId="4ECC982B" w14:textId="719ED907" w:rsidR="00D67E74" w:rsidRPr="000A544F" w:rsidRDefault="00D67E74" w:rsidP="00D67E74">
      <w:pPr>
        <w:pStyle w:val="Heading1"/>
        <w:numPr>
          <w:ilvl w:val="0"/>
          <w:numId w:val="10"/>
        </w:numPr>
        <w:spacing w:before="0"/>
        <w:ind w:left="470" w:hanging="357"/>
      </w:pPr>
      <w:bookmarkStart w:id="50" w:name="_SOFTWARE_ENGINEERING_DOCUMENTATION"/>
      <w:bookmarkEnd w:id="50"/>
      <w:r>
        <w:t>SOFTWARE ENGINEERING DOCUMENTATION</w:t>
      </w:r>
    </w:p>
    <w:p w14:paraId="6B4EF2FC" w14:textId="77777777" w:rsidR="00D67E74" w:rsidRDefault="00D67E74" w:rsidP="00D67E74">
      <w:pPr>
        <w:pStyle w:val="Heading1"/>
        <w:spacing w:before="79"/>
        <w:ind w:left="540"/>
      </w:pPr>
    </w:p>
    <w:p w14:paraId="323D8815" w14:textId="5E1DAE03" w:rsidR="00B86AC0" w:rsidRDefault="005E19B3" w:rsidP="00D67E74">
      <w:pPr>
        <w:pStyle w:val="Heading2"/>
        <w:numPr>
          <w:ilvl w:val="1"/>
          <w:numId w:val="2"/>
        </w:numPr>
        <w:tabs>
          <w:tab w:val="left" w:pos="838"/>
          <w:tab w:val="left" w:pos="839"/>
        </w:tabs>
        <w:ind w:left="839"/>
      </w:pPr>
      <w:bookmarkStart w:id="51" w:name="_bookmark37"/>
      <w:bookmarkEnd w:id="51"/>
      <w:r>
        <w:t>Use Case</w:t>
      </w:r>
    </w:p>
    <w:p w14:paraId="7D9A6511" w14:textId="481A8574" w:rsidR="00B86AC0" w:rsidRPr="000E17BD" w:rsidRDefault="00B86AC0">
      <w:pPr>
        <w:pStyle w:val="BodyText"/>
        <w:spacing w:before="2"/>
        <w:rPr>
          <w:noProof/>
          <w:sz w:val="12"/>
          <w:szCs w:val="12"/>
          <w:lang w:bidi="he-IL"/>
        </w:rPr>
      </w:pPr>
    </w:p>
    <w:p w14:paraId="572BBD8F" w14:textId="41B4973B" w:rsidR="00E4097D" w:rsidRDefault="005B3AB9" w:rsidP="000E17BD">
      <w:pPr>
        <w:pStyle w:val="BodyText"/>
        <w:spacing w:before="2"/>
        <w:rPr>
          <w:noProof/>
          <w:lang w:bidi="he-IL"/>
        </w:rPr>
      </w:pPr>
      <w:r>
        <w:rPr>
          <w:noProof/>
          <w:lang w:bidi="he-IL"/>
        </w:rPr>
        <w:drawing>
          <wp:anchor distT="0" distB="0" distL="114300" distR="114300" simplePos="0" relativeHeight="251628544" behindDoc="1" locked="0" layoutInCell="1" allowOverlap="1" wp14:anchorId="663C8CE5" wp14:editId="0A3C3826">
            <wp:simplePos x="0" y="0"/>
            <wp:positionH relativeFrom="column">
              <wp:posOffset>20320</wp:posOffset>
            </wp:positionH>
            <wp:positionV relativeFrom="paragraph">
              <wp:posOffset>24130</wp:posOffset>
            </wp:positionV>
            <wp:extent cx="5969000" cy="3113405"/>
            <wp:effectExtent l="19050" t="19050" r="0" b="0"/>
            <wp:wrapTight wrapText="bothSides">
              <wp:wrapPolygon edited="0">
                <wp:start x="-69" y="-132"/>
                <wp:lineTo x="-69" y="21543"/>
                <wp:lineTo x="21577" y="21543"/>
                <wp:lineTo x="21577" y="-132"/>
                <wp:lineTo x="-69" y="-132"/>
              </wp:wrapPolygon>
            </wp:wrapTight>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val="0"/>
                        </a:ext>
                      </a:extLst>
                    </a:blip>
                    <a:srcRect l="2056" t="5126" r="3186" b="3425"/>
                    <a:stretch/>
                  </pic:blipFill>
                  <pic:spPr bwMode="auto">
                    <a:xfrm>
                      <a:off x="0" y="0"/>
                      <a:ext cx="5969000" cy="31134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D8123C" w14:textId="7C044DE4" w:rsidR="00E4097D" w:rsidRDefault="00E4097D">
      <w:pPr>
        <w:pStyle w:val="BodyText"/>
        <w:spacing w:before="2"/>
        <w:rPr>
          <w:noProof/>
          <w:lang w:bidi="he-IL"/>
        </w:rPr>
      </w:pPr>
    </w:p>
    <w:p w14:paraId="402B3031" w14:textId="042ACE52" w:rsidR="00E4097D" w:rsidRDefault="00814900">
      <w:pPr>
        <w:pStyle w:val="BodyText"/>
        <w:spacing w:before="2"/>
        <w:rPr>
          <w:noProof/>
          <w:lang w:bidi="he-IL"/>
        </w:rPr>
      </w:pPr>
      <w:r>
        <w:rPr>
          <w:noProof/>
        </w:rPr>
        <w:pict w14:anchorId="4D388BF3">
          <v:oval id="_x0000_s1064" style="position:absolute;margin-left:-309.7pt;margin-top:6.7pt;width:32.1pt;height:18.2pt;z-index:251695104;visibility:visible;mso-wrap-distance-left:9pt;mso-wrap-distance-top:0;mso-wrap-distance-right:9pt;mso-wrap-distance-bottom:0;mso-position-horizontal-relative:text;mso-position-vertical-relative:text;v-text-anchor:middle" fillcolor="#33a6df" stroked="f" strokecolor="black [3213]" strokeweight=".5pt">
            <v:textbox>
              <w:txbxContent>
                <w:p w14:paraId="7241743E" w14:textId="465D66E3" w:rsidR="00814900" w:rsidRPr="00967F64" w:rsidRDefault="00814900" w:rsidP="00967F64">
                  <w:pPr>
                    <w:jc w:val="center"/>
                    <w:rPr>
                      <w:sz w:val="6"/>
                      <w:szCs w:val="6"/>
                    </w:rPr>
                  </w:pPr>
                  <w:r w:rsidRPr="00967F64">
                    <w:rPr>
                      <w:rFonts w:asciiTheme="minorHAnsi" w:hAnsi="Calibri" w:cstheme="minorBidi"/>
                      <w:color w:val="000000" w:themeColor="text1"/>
                      <w:kern w:val="24"/>
                      <w:sz w:val="6"/>
                      <w:szCs w:val="6"/>
                    </w:rPr>
                    <w:t>Run Model</w:t>
                  </w:r>
                </w:p>
              </w:txbxContent>
            </v:textbox>
          </v:oval>
        </w:pict>
      </w:r>
      <w:r>
        <w:rPr>
          <w:noProof/>
        </w:rPr>
        <w:pict w14:anchorId="370B06C1">
          <v:oval id="_x0000_s1063" style="position:absolute;margin-left:-381.65pt;margin-top:6.7pt;width:32.35pt;height:18.2pt;z-index:251694080;visibility:visible;mso-wrap-distance-left:9pt;mso-wrap-distance-top:0;mso-wrap-distance-right:9pt;mso-wrap-distance-bottom:0;mso-position-horizontal-relative:text;mso-position-vertical-relative:text;v-text-anchor:middle" fillcolor="#33a6df" stroked="f" strokecolor="black [3213]" strokeweight=".5pt">
            <v:textbox style="mso-next-textbox:#_x0000_s1063">
              <w:txbxContent>
                <w:p w14:paraId="5847E4A6" w14:textId="4D984730" w:rsidR="00814900" w:rsidRPr="00967F64" w:rsidRDefault="00814900" w:rsidP="00967F64">
                  <w:pPr>
                    <w:jc w:val="center"/>
                    <w:rPr>
                      <w:sz w:val="8"/>
                      <w:szCs w:val="8"/>
                    </w:rPr>
                  </w:pPr>
                  <w:r w:rsidRPr="00967F64">
                    <w:rPr>
                      <w:rFonts w:asciiTheme="minorHAnsi" w:hAnsi="Calibri" w:cstheme="minorBidi"/>
                      <w:color w:val="000000" w:themeColor="text1"/>
                      <w:kern w:val="24"/>
                      <w:sz w:val="8"/>
                      <w:szCs w:val="8"/>
                    </w:rPr>
                    <w:t>Start</w:t>
                  </w:r>
                </w:p>
              </w:txbxContent>
            </v:textbox>
          </v:oval>
        </w:pict>
      </w:r>
    </w:p>
    <w:p w14:paraId="04452BD3" w14:textId="6CAEEEBA" w:rsidR="00E4097D" w:rsidRDefault="00E4097D">
      <w:pPr>
        <w:pStyle w:val="BodyText"/>
        <w:spacing w:before="2"/>
        <w:rPr>
          <w:noProof/>
          <w:lang w:bidi="he-IL"/>
        </w:rPr>
      </w:pPr>
    </w:p>
    <w:p w14:paraId="0E0954CD" w14:textId="1707006F" w:rsidR="00E4097D" w:rsidRDefault="00E4097D">
      <w:pPr>
        <w:pStyle w:val="BodyText"/>
        <w:spacing w:before="2"/>
        <w:rPr>
          <w:noProof/>
          <w:lang w:bidi="he-IL"/>
        </w:rPr>
      </w:pPr>
    </w:p>
    <w:p w14:paraId="02A87280" w14:textId="133D599E" w:rsidR="00E4097D" w:rsidRDefault="00E4097D">
      <w:pPr>
        <w:pStyle w:val="BodyText"/>
        <w:spacing w:before="2"/>
        <w:rPr>
          <w:noProof/>
          <w:lang w:bidi="he-IL"/>
        </w:rPr>
      </w:pPr>
    </w:p>
    <w:p w14:paraId="33A3AFF5" w14:textId="29A22545" w:rsidR="00E4097D" w:rsidRDefault="00E4097D">
      <w:pPr>
        <w:pStyle w:val="BodyText"/>
        <w:spacing w:before="2"/>
        <w:rPr>
          <w:noProof/>
          <w:lang w:bidi="he-IL"/>
        </w:rPr>
      </w:pPr>
    </w:p>
    <w:p w14:paraId="4C7C84AF" w14:textId="5FFB0563" w:rsidR="00E4097D" w:rsidRDefault="00E4097D">
      <w:pPr>
        <w:pStyle w:val="BodyText"/>
        <w:spacing w:before="2"/>
        <w:rPr>
          <w:noProof/>
          <w:lang w:bidi="he-IL"/>
        </w:rPr>
      </w:pPr>
    </w:p>
    <w:p w14:paraId="3C0AA2AC" w14:textId="7F0F760D" w:rsidR="00E4097D" w:rsidRDefault="00E4097D">
      <w:pPr>
        <w:pStyle w:val="BodyText"/>
        <w:spacing w:before="2"/>
        <w:rPr>
          <w:noProof/>
          <w:lang w:bidi="he-IL"/>
        </w:rPr>
      </w:pPr>
    </w:p>
    <w:p w14:paraId="0F30BB33" w14:textId="5B8A4B59" w:rsidR="00E4097D" w:rsidRDefault="00E4097D">
      <w:pPr>
        <w:pStyle w:val="BodyText"/>
        <w:spacing w:before="2"/>
        <w:rPr>
          <w:noProof/>
          <w:lang w:bidi="he-IL"/>
        </w:rPr>
      </w:pPr>
    </w:p>
    <w:p w14:paraId="63797B88" w14:textId="46850751" w:rsidR="00E4097D" w:rsidRDefault="00E4097D">
      <w:pPr>
        <w:pStyle w:val="BodyText"/>
        <w:spacing w:before="2"/>
        <w:rPr>
          <w:noProof/>
          <w:lang w:bidi="he-IL"/>
        </w:rPr>
      </w:pPr>
    </w:p>
    <w:p w14:paraId="78769261" w14:textId="77DA78EA" w:rsidR="00E4097D" w:rsidRDefault="00E4097D">
      <w:pPr>
        <w:pStyle w:val="BodyText"/>
        <w:spacing w:before="2"/>
        <w:rPr>
          <w:noProof/>
          <w:lang w:bidi="he-IL"/>
        </w:rPr>
      </w:pPr>
    </w:p>
    <w:p w14:paraId="135D9595" w14:textId="77777777" w:rsidR="00E4097D" w:rsidRDefault="00E4097D">
      <w:pPr>
        <w:pStyle w:val="BodyText"/>
        <w:spacing w:before="2"/>
        <w:rPr>
          <w:b/>
          <w:rtl/>
        </w:rPr>
      </w:pPr>
    </w:p>
    <w:p w14:paraId="11E0F682" w14:textId="77777777" w:rsidR="003621F8" w:rsidRDefault="003621F8">
      <w:pPr>
        <w:spacing w:before="143"/>
        <w:ind w:left="2800"/>
        <w:rPr>
          <w:i/>
          <w:color w:val="1F487C"/>
        </w:rPr>
      </w:pPr>
    </w:p>
    <w:p w14:paraId="64423A33" w14:textId="77777777" w:rsidR="003621F8" w:rsidRDefault="003621F8">
      <w:pPr>
        <w:spacing w:before="143"/>
        <w:ind w:left="2800"/>
        <w:rPr>
          <w:i/>
          <w:color w:val="1F487C"/>
        </w:rPr>
      </w:pPr>
    </w:p>
    <w:p w14:paraId="4A20B0F1" w14:textId="77777777" w:rsidR="008C6310" w:rsidRDefault="008C6310">
      <w:pPr>
        <w:spacing w:before="143"/>
        <w:ind w:left="2800"/>
        <w:rPr>
          <w:i/>
          <w:color w:val="1F487C"/>
        </w:rPr>
      </w:pPr>
    </w:p>
    <w:p w14:paraId="64CB08C7" w14:textId="77777777" w:rsidR="008C6310" w:rsidRDefault="008C6310">
      <w:pPr>
        <w:spacing w:before="143"/>
        <w:ind w:left="2800"/>
        <w:rPr>
          <w:i/>
          <w:color w:val="1F487C"/>
        </w:rPr>
      </w:pPr>
    </w:p>
    <w:p w14:paraId="58F47AAF" w14:textId="3BC7647B" w:rsidR="002B10B3" w:rsidRDefault="005E19B3" w:rsidP="00A72ADF">
      <w:pPr>
        <w:spacing w:before="143"/>
        <w:ind w:left="2800"/>
        <w:rPr>
          <w:i/>
        </w:rPr>
      </w:pPr>
      <w:r>
        <w:rPr>
          <w:i/>
          <w:color w:val="1F487C"/>
        </w:rPr>
        <w:t xml:space="preserve">Figure </w:t>
      </w:r>
      <w:r w:rsidR="00A72ADF">
        <w:rPr>
          <w:i/>
          <w:color w:val="1F487C"/>
        </w:rPr>
        <w:t>24</w:t>
      </w:r>
      <w:r w:rsidR="003621F8">
        <w:rPr>
          <w:i/>
          <w:color w:val="1F487C"/>
        </w:rPr>
        <w:t xml:space="preserve"> –</w:t>
      </w:r>
      <w:r>
        <w:rPr>
          <w:i/>
          <w:color w:val="1F487C"/>
        </w:rPr>
        <w:t xml:space="preserve"> </w:t>
      </w:r>
      <w:r w:rsidR="003621F8">
        <w:rPr>
          <w:i/>
          <w:color w:val="1F487C"/>
        </w:rPr>
        <w:t>Prose style transferring</w:t>
      </w:r>
      <w:r>
        <w:rPr>
          <w:i/>
          <w:color w:val="1F487C"/>
        </w:rPr>
        <w:t xml:space="preserve"> use case diagram</w:t>
      </w:r>
    </w:p>
    <w:p w14:paraId="47A53B7E" w14:textId="77777777" w:rsidR="002B10B3" w:rsidRPr="002B10B3" w:rsidRDefault="002B10B3" w:rsidP="002B10B3">
      <w:pPr>
        <w:pStyle w:val="TableParagraph"/>
        <w:rPr>
          <w:sz w:val="12"/>
          <w:szCs w:val="12"/>
        </w:rPr>
      </w:pPr>
    </w:p>
    <w:p w14:paraId="342E25BE" w14:textId="0F2C785A" w:rsidR="00B86AC0" w:rsidRPr="006C5B29" w:rsidRDefault="005E19B3">
      <w:pPr>
        <w:pStyle w:val="BodyText"/>
        <w:spacing w:before="146"/>
        <w:ind w:left="402"/>
        <w:rPr>
          <w:u w:val="single"/>
        </w:rPr>
      </w:pPr>
      <w:r w:rsidRPr="006C5B29">
        <w:rPr>
          <w:u w:val="single"/>
        </w:rPr>
        <w:t xml:space="preserve">UC1: </w:t>
      </w:r>
      <w:r w:rsidR="003621F8" w:rsidRPr="006C5B29">
        <w:rPr>
          <w:u w:val="single"/>
        </w:rPr>
        <w:t xml:space="preserve">Make </w:t>
      </w:r>
      <w:r w:rsidR="006E09F1">
        <w:rPr>
          <w:u w:val="single"/>
        </w:rPr>
        <w:t>Compression</w:t>
      </w:r>
      <w:r w:rsidR="003621F8" w:rsidRPr="006C5B29">
        <w:rPr>
          <w:u w:val="single"/>
        </w:rPr>
        <w:t xml:space="preserve"> -</w:t>
      </w:r>
      <w:r w:rsidR="003621F8" w:rsidRPr="006C5B29">
        <w:t xml:space="preserve"> </w:t>
      </w:r>
    </w:p>
    <w:p w14:paraId="696ABA32" w14:textId="0D6010FF" w:rsidR="00B86AC0" w:rsidRDefault="005E19B3" w:rsidP="003621F8">
      <w:pPr>
        <w:pStyle w:val="ListParagraph"/>
        <w:numPr>
          <w:ilvl w:val="2"/>
          <w:numId w:val="2"/>
        </w:numPr>
        <w:tabs>
          <w:tab w:val="left" w:pos="831"/>
          <w:tab w:val="left" w:pos="832"/>
        </w:tabs>
        <w:spacing w:before="144"/>
        <w:ind w:left="754" w:hanging="357"/>
      </w:pPr>
      <w:r>
        <w:t xml:space="preserve">Goal - </w:t>
      </w:r>
      <w:r w:rsidR="006E09F1">
        <w:t>compression</w:t>
      </w:r>
      <w:r>
        <w:t xml:space="preserve"> </w:t>
      </w:r>
      <w:r w:rsidR="006E09F1">
        <w:t>between</w:t>
      </w:r>
      <w:r w:rsidR="003621F8">
        <w:t xml:space="preserve"> source prose</w:t>
      </w:r>
      <w:r>
        <w:t xml:space="preserve"> </w:t>
      </w:r>
      <w:r w:rsidR="003621F8">
        <w:t>text to target prose text with Seq2Seq model</w:t>
      </w:r>
      <w:r>
        <w:t>.</w:t>
      </w:r>
    </w:p>
    <w:p w14:paraId="3E75F7A4" w14:textId="0B9BCFBC" w:rsidR="00B86AC0" w:rsidRDefault="005E19B3" w:rsidP="003621F8">
      <w:pPr>
        <w:pStyle w:val="ListParagraph"/>
        <w:numPr>
          <w:ilvl w:val="2"/>
          <w:numId w:val="2"/>
        </w:numPr>
        <w:tabs>
          <w:tab w:val="left" w:pos="831"/>
          <w:tab w:val="left" w:pos="832"/>
        </w:tabs>
        <w:spacing w:before="144"/>
        <w:ind w:left="754" w:hanging="357"/>
      </w:pPr>
      <w:r>
        <w:t xml:space="preserve">Precondition </w:t>
      </w:r>
      <w:r w:rsidR="006E09F1">
        <w:t>–</w:t>
      </w:r>
      <w:r>
        <w:t xml:space="preserve"> </w:t>
      </w:r>
      <w:r w:rsidR="006E09F1">
        <w:t>choose role type</w:t>
      </w:r>
      <w:r>
        <w:t>.</w:t>
      </w:r>
    </w:p>
    <w:p w14:paraId="4EAA227F" w14:textId="4F1EB2B9" w:rsidR="00B86AC0" w:rsidRDefault="005E19B3" w:rsidP="003621F8">
      <w:pPr>
        <w:pStyle w:val="ListParagraph"/>
        <w:numPr>
          <w:ilvl w:val="2"/>
          <w:numId w:val="2"/>
        </w:numPr>
        <w:tabs>
          <w:tab w:val="left" w:pos="831"/>
          <w:tab w:val="left" w:pos="832"/>
        </w:tabs>
        <w:spacing w:before="145"/>
        <w:ind w:left="754" w:hanging="357"/>
      </w:pPr>
      <w:r>
        <w:t>Possible error –</w:t>
      </w:r>
      <w:r w:rsidR="00552124">
        <w:t xml:space="preserve"> select</w:t>
      </w:r>
      <w:r>
        <w:t xml:space="preserve"> a corrupted</w:t>
      </w:r>
      <w:r>
        <w:rPr>
          <w:spacing w:val="-9"/>
        </w:rPr>
        <w:t xml:space="preserve"> </w:t>
      </w:r>
      <w:r w:rsidR="003621F8">
        <w:t>source and target prose</w:t>
      </w:r>
      <w:r>
        <w:t>.</w:t>
      </w:r>
    </w:p>
    <w:p w14:paraId="6FFA4CC2" w14:textId="083DCAFE" w:rsidR="00B86AC0" w:rsidRDefault="005E19B3" w:rsidP="003621F8">
      <w:pPr>
        <w:pStyle w:val="ListParagraph"/>
        <w:numPr>
          <w:ilvl w:val="2"/>
          <w:numId w:val="2"/>
        </w:numPr>
        <w:tabs>
          <w:tab w:val="left" w:pos="831"/>
          <w:tab w:val="left" w:pos="832"/>
        </w:tabs>
        <w:spacing w:before="143"/>
        <w:ind w:left="754" w:hanging="357"/>
      </w:pPr>
      <w:r>
        <w:t xml:space="preserve">Limitations – </w:t>
      </w:r>
      <w:r w:rsidR="00552124">
        <w:t>select</w:t>
      </w:r>
      <w:r>
        <w:t xml:space="preserve"> a </w:t>
      </w:r>
      <w:r w:rsidR="003621F8">
        <w:t>source and target prose</w:t>
      </w:r>
      <w:r>
        <w:t xml:space="preserve"> from </w:t>
      </w:r>
      <w:r w:rsidR="003621F8">
        <w:t>repository</w:t>
      </w:r>
      <w:r>
        <w:t>.</w:t>
      </w:r>
    </w:p>
    <w:p w14:paraId="705F9A85" w14:textId="77777777" w:rsidR="00B86AC0" w:rsidRDefault="00B86AC0">
      <w:pPr>
        <w:pStyle w:val="BodyText"/>
        <w:spacing w:before="8" w:after="1"/>
        <w:rPr>
          <w:sz w:val="12"/>
        </w:rPr>
      </w:pPr>
    </w:p>
    <w:tbl>
      <w:tblPr>
        <w:tblStyle w:val="ListTable3-Accent1"/>
        <w:tblW w:w="0" w:type="auto"/>
        <w:tblInd w:w="534" w:type="dxa"/>
        <w:tblLayout w:type="fixed"/>
        <w:tblLook w:val="01E0" w:firstRow="1" w:lastRow="1" w:firstColumn="1" w:lastColumn="1" w:noHBand="0" w:noVBand="0"/>
      </w:tblPr>
      <w:tblGrid>
        <w:gridCol w:w="4118"/>
        <w:gridCol w:w="4387"/>
      </w:tblGrid>
      <w:tr w:rsidR="00B86AC0" w14:paraId="4F4D021B" w14:textId="77777777" w:rsidTr="00552124">
        <w:trPr>
          <w:cnfStyle w:val="100000000000" w:firstRow="1" w:lastRow="0" w:firstColumn="0" w:lastColumn="0" w:oddVBand="0" w:evenVBand="0" w:oddHBand="0" w:evenHBand="0" w:firstRowFirstColumn="0" w:firstRowLastColumn="0" w:lastRowFirstColumn="0" w:lastRowLastColumn="0"/>
          <w:trHeight w:val="453"/>
        </w:trPr>
        <w:tc>
          <w:tcPr>
            <w:cnfStyle w:val="001000000100" w:firstRow="0" w:lastRow="0" w:firstColumn="1" w:lastColumn="0" w:oddVBand="0" w:evenVBand="0" w:oddHBand="0" w:evenHBand="0" w:firstRowFirstColumn="1" w:firstRowLastColumn="0" w:lastRowFirstColumn="0" w:lastRowLastColumn="0"/>
            <w:tcW w:w="4118" w:type="dxa"/>
            <w:vAlign w:val="center"/>
          </w:tcPr>
          <w:p w14:paraId="1EB7DDD3" w14:textId="77777777" w:rsidR="00B86AC0" w:rsidRPr="003621F8" w:rsidRDefault="005E19B3" w:rsidP="003621F8">
            <w:pPr>
              <w:pStyle w:val="TableParagraph"/>
              <w:jc w:val="center"/>
              <w:rPr>
                <w:bCs w:val="0"/>
              </w:rPr>
            </w:pPr>
            <w:r w:rsidRPr="003621F8">
              <w:rPr>
                <w:bCs w:val="0"/>
              </w:rPr>
              <w:t>Actor</w:t>
            </w:r>
          </w:p>
        </w:tc>
        <w:tc>
          <w:tcPr>
            <w:cnfStyle w:val="000100001000" w:firstRow="0" w:lastRow="0" w:firstColumn="0" w:lastColumn="1" w:oddVBand="0" w:evenVBand="0" w:oddHBand="0" w:evenHBand="0" w:firstRowFirstColumn="0" w:firstRowLastColumn="1" w:lastRowFirstColumn="0" w:lastRowLastColumn="0"/>
            <w:tcW w:w="4387" w:type="dxa"/>
            <w:vAlign w:val="center"/>
          </w:tcPr>
          <w:p w14:paraId="0EC5A4B9" w14:textId="77777777" w:rsidR="00B86AC0" w:rsidRPr="003621F8" w:rsidRDefault="005E19B3" w:rsidP="003621F8">
            <w:pPr>
              <w:pStyle w:val="TableParagraph"/>
              <w:ind w:left="108"/>
              <w:jc w:val="center"/>
              <w:rPr>
                <w:bCs w:val="0"/>
              </w:rPr>
            </w:pPr>
            <w:r w:rsidRPr="003621F8">
              <w:rPr>
                <w:bCs w:val="0"/>
              </w:rPr>
              <w:t>System</w:t>
            </w:r>
          </w:p>
        </w:tc>
      </w:tr>
      <w:tr w:rsidR="00B86AC0" w14:paraId="0E1DEAE0" w14:textId="77777777" w:rsidTr="0055212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5856A8CA" w14:textId="7125B2FE" w:rsidR="00B86AC0" w:rsidRPr="003621F8" w:rsidRDefault="005E19B3" w:rsidP="003621F8">
            <w:pPr>
              <w:pStyle w:val="TableParagraph"/>
              <w:jc w:val="center"/>
              <w:rPr>
                <w:b w:val="0"/>
              </w:rPr>
            </w:pPr>
            <w:r w:rsidRPr="003621F8">
              <w:rPr>
                <w:b w:val="0"/>
              </w:rPr>
              <w:t>Click on "</w:t>
            </w:r>
            <w:r w:rsidR="006E09F1">
              <w:rPr>
                <w:b w:val="0"/>
              </w:rPr>
              <w:t>Start</w:t>
            </w:r>
            <w:r w:rsidRPr="003621F8">
              <w:rPr>
                <w:b w:val="0"/>
              </w:rPr>
              <w:t>"</w:t>
            </w: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0F962534" w14:textId="78B4E4B5" w:rsidR="00B86AC0" w:rsidRPr="003621F8" w:rsidRDefault="005E19B3" w:rsidP="003621F8">
            <w:pPr>
              <w:pStyle w:val="TableParagraph"/>
              <w:ind w:left="108"/>
              <w:jc w:val="center"/>
              <w:rPr>
                <w:b w:val="0"/>
              </w:rPr>
            </w:pPr>
            <w:r w:rsidRPr="003621F8">
              <w:rPr>
                <w:b w:val="0"/>
              </w:rPr>
              <w:t xml:space="preserve">Verifying </w:t>
            </w:r>
            <w:r w:rsidR="006E09F1">
              <w:rPr>
                <w:b w:val="0"/>
              </w:rPr>
              <w:t>user select role</w:t>
            </w:r>
          </w:p>
        </w:tc>
      </w:tr>
      <w:tr w:rsidR="00B86AC0" w14:paraId="6C5B8C45" w14:textId="77777777" w:rsidTr="00552124">
        <w:trPr>
          <w:trHeight w:val="398"/>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2CC84295" w14:textId="0933451A" w:rsidR="00B86AC0" w:rsidRPr="003621F8" w:rsidRDefault="005E19B3" w:rsidP="003621F8">
            <w:pPr>
              <w:pStyle w:val="TableParagraph"/>
              <w:jc w:val="center"/>
              <w:rPr>
                <w:b w:val="0"/>
              </w:rPr>
            </w:pPr>
            <w:r w:rsidRPr="003621F8">
              <w:rPr>
                <w:b w:val="0"/>
              </w:rPr>
              <w:t>Click on "</w:t>
            </w:r>
            <w:r w:rsidR="006E09F1">
              <w:rPr>
                <w:b w:val="0"/>
              </w:rPr>
              <w:t>Run Model</w:t>
            </w:r>
            <w:r w:rsidRPr="003621F8">
              <w:rPr>
                <w:b w:val="0"/>
              </w:rPr>
              <w:t>"</w:t>
            </w: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19AF123E" w14:textId="38E41579" w:rsidR="00B86AC0" w:rsidRPr="003621F8" w:rsidRDefault="005E19B3" w:rsidP="003621F8">
            <w:pPr>
              <w:pStyle w:val="TableParagraph"/>
              <w:ind w:left="108"/>
              <w:jc w:val="center"/>
              <w:rPr>
                <w:b w:val="0"/>
              </w:rPr>
            </w:pPr>
            <w:r w:rsidRPr="003621F8">
              <w:rPr>
                <w:b w:val="0"/>
              </w:rPr>
              <w:t>Open "</w:t>
            </w:r>
            <w:r w:rsidR="006E09F1">
              <w:rPr>
                <w:b w:val="0"/>
              </w:rPr>
              <w:t>Select Source &amp; Target Versions</w:t>
            </w:r>
            <w:r w:rsidRPr="003621F8">
              <w:rPr>
                <w:b w:val="0"/>
              </w:rPr>
              <w:t>" window</w:t>
            </w:r>
          </w:p>
        </w:tc>
      </w:tr>
      <w:tr w:rsidR="00B86AC0" w14:paraId="4A379F07" w14:textId="77777777" w:rsidTr="00E7034A">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0F21124E" w14:textId="02D867EF" w:rsidR="00B86AC0" w:rsidRPr="003621F8" w:rsidRDefault="003621F8" w:rsidP="003621F8">
            <w:pPr>
              <w:pStyle w:val="TableParagraph"/>
              <w:jc w:val="center"/>
              <w:rPr>
                <w:b w:val="0"/>
              </w:rPr>
            </w:pPr>
            <w:r>
              <w:rPr>
                <w:b w:val="0"/>
              </w:rPr>
              <w:lastRenderedPageBreak/>
              <w:t>Select</w:t>
            </w:r>
            <w:r w:rsidR="005E19B3" w:rsidRPr="003621F8">
              <w:rPr>
                <w:b w:val="0"/>
              </w:rPr>
              <w:t xml:space="preserve"> </w:t>
            </w:r>
            <w:r>
              <w:rPr>
                <w:b w:val="0"/>
              </w:rPr>
              <w:t>source</w:t>
            </w:r>
            <w:r w:rsidR="005E19B3" w:rsidRPr="003621F8">
              <w:rPr>
                <w:b w:val="0"/>
              </w:rPr>
              <w:t xml:space="preserve"> </w:t>
            </w:r>
            <w:r>
              <w:rPr>
                <w:b w:val="0"/>
              </w:rPr>
              <w:t>prose , target prose</w:t>
            </w: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02C7E8B8" w14:textId="15869E29" w:rsidR="00B86AC0" w:rsidRPr="003621F8" w:rsidRDefault="00CA0375" w:rsidP="003621F8">
            <w:pPr>
              <w:pStyle w:val="TableParagraph"/>
              <w:ind w:left="108"/>
              <w:jc w:val="center"/>
              <w:rPr>
                <w:b w:val="0"/>
              </w:rPr>
            </w:pPr>
            <w:r>
              <w:rPr>
                <w:b w:val="0"/>
              </w:rPr>
              <w:t>Open repository</w:t>
            </w:r>
          </w:p>
        </w:tc>
      </w:tr>
      <w:tr w:rsidR="00B86AC0" w14:paraId="38F568B7" w14:textId="77777777" w:rsidTr="00552124">
        <w:trPr>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52DCB49F" w14:textId="1F939970" w:rsidR="00B86AC0" w:rsidRPr="003621F8" w:rsidRDefault="00CA0375" w:rsidP="003621F8">
            <w:pPr>
              <w:pStyle w:val="TableParagraph"/>
              <w:jc w:val="center"/>
              <w:rPr>
                <w:b w:val="0"/>
              </w:rPr>
            </w:pPr>
            <w:r>
              <w:rPr>
                <w:b w:val="0"/>
              </w:rPr>
              <w:t>P</w:t>
            </w:r>
            <w:r w:rsidR="005E19B3" w:rsidRPr="003621F8">
              <w:rPr>
                <w:b w:val="0"/>
              </w:rPr>
              <w:t>ress "</w:t>
            </w:r>
            <w:r>
              <w:rPr>
                <w:b w:val="0"/>
              </w:rPr>
              <w:t>S</w:t>
            </w:r>
            <w:r w:rsidR="005E19B3" w:rsidRPr="003621F8">
              <w:rPr>
                <w:b w:val="0"/>
              </w:rPr>
              <w:t>tart</w:t>
            </w:r>
            <w:r>
              <w:rPr>
                <w:b w:val="0"/>
              </w:rPr>
              <w:t xml:space="preserve"> Running Program</w:t>
            </w:r>
            <w:r w:rsidR="005E19B3" w:rsidRPr="003621F8">
              <w:rPr>
                <w:b w:val="0"/>
              </w:rPr>
              <w:t>"</w:t>
            </w: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780A29E0" w14:textId="3409A314" w:rsidR="00B86AC0" w:rsidRPr="003621F8" w:rsidRDefault="00CA0375" w:rsidP="003621F8">
            <w:pPr>
              <w:pStyle w:val="TableParagraph"/>
              <w:spacing w:line="264" w:lineRule="auto"/>
              <w:ind w:left="108" w:right="505"/>
              <w:jc w:val="center"/>
              <w:rPr>
                <w:b w:val="0"/>
              </w:rPr>
            </w:pPr>
            <w:r>
              <w:rPr>
                <w:b w:val="0"/>
              </w:rPr>
              <w:t>C</w:t>
            </w:r>
            <w:r w:rsidR="005E19B3" w:rsidRPr="003621F8">
              <w:rPr>
                <w:b w:val="0"/>
              </w:rPr>
              <w:t>alculate the output</w:t>
            </w:r>
          </w:p>
        </w:tc>
      </w:tr>
      <w:tr w:rsidR="00B86AC0" w14:paraId="5DFF0AC2" w14:textId="77777777" w:rsidTr="006C5B29">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39BF1583" w14:textId="77777777" w:rsidR="00B86AC0" w:rsidRPr="003621F8" w:rsidRDefault="00B86AC0"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72A9250B" w14:textId="6D7A4EAB" w:rsidR="00B86AC0" w:rsidRPr="003621F8" w:rsidRDefault="00CA0375" w:rsidP="003621F8">
            <w:pPr>
              <w:pStyle w:val="TableParagraph"/>
              <w:spacing w:before="3"/>
              <w:ind w:left="108"/>
              <w:jc w:val="center"/>
              <w:rPr>
                <w:b w:val="0"/>
              </w:rPr>
            </w:pPr>
            <w:r>
              <w:rPr>
                <w:b w:val="0"/>
              </w:rPr>
              <w:t xml:space="preserve">Collect the </w:t>
            </w:r>
            <w:r w:rsidR="00954ABB">
              <w:rPr>
                <w:b w:val="0"/>
              </w:rPr>
              <w:t xml:space="preserve">proses in the </w:t>
            </w:r>
            <w:r>
              <w:rPr>
                <w:b w:val="0"/>
              </w:rPr>
              <w:t xml:space="preserve">repository and append </w:t>
            </w:r>
            <w:r w:rsidR="00954ABB">
              <w:rPr>
                <w:b w:val="0"/>
              </w:rPr>
              <w:t>them</w:t>
            </w:r>
            <w:r>
              <w:rPr>
                <w:b w:val="0"/>
              </w:rPr>
              <w:t xml:space="preserve"> to the main corpus</w:t>
            </w:r>
          </w:p>
        </w:tc>
      </w:tr>
      <w:tr w:rsidR="00B86AC0" w14:paraId="441BEFD4" w14:textId="77777777" w:rsidTr="00552124">
        <w:trPr>
          <w:trHeight w:val="678"/>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1C4CA6BF" w14:textId="77777777" w:rsidR="00B86AC0" w:rsidRPr="003621F8" w:rsidRDefault="00B86AC0"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43A5A0F0" w14:textId="70C1F67A" w:rsidR="00B86AC0" w:rsidRPr="003621F8" w:rsidRDefault="00CA0375" w:rsidP="003621F8">
            <w:pPr>
              <w:pStyle w:val="TableParagraph"/>
              <w:spacing w:before="3" w:line="264" w:lineRule="auto"/>
              <w:ind w:left="108" w:right="284"/>
              <w:jc w:val="center"/>
              <w:rPr>
                <w:b w:val="0"/>
              </w:rPr>
            </w:pPr>
            <w:r>
              <w:rPr>
                <w:b w:val="0"/>
              </w:rPr>
              <w:t>R</w:t>
            </w:r>
            <w:r w:rsidRPr="00CA0375">
              <w:rPr>
                <w:b w:val="0"/>
              </w:rPr>
              <w:t xml:space="preserve">emove irregular verses and </w:t>
            </w:r>
            <w:r>
              <w:rPr>
                <w:b w:val="0"/>
              </w:rPr>
              <w:br/>
            </w:r>
            <w:r w:rsidRPr="00CA0375">
              <w:rPr>
                <w:b w:val="0"/>
              </w:rPr>
              <w:t>align by verse</w:t>
            </w:r>
          </w:p>
        </w:tc>
      </w:tr>
      <w:tr w:rsidR="00B86AC0" w14:paraId="47066591" w14:textId="77777777" w:rsidTr="00552124">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7ECC6D48" w14:textId="77777777" w:rsidR="00B86AC0" w:rsidRPr="003621F8" w:rsidRDefault="00B86AC0"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03895820" w14:textId="14A1D217" w:rsidR="00B86AC0" w:rsidRPr="003621F8" w:rsidRDefault="00CA0375" w:rsidP="003621F8">
            <w:pPr>
              <w:pStyle w:val="TableParagraph"/>
              <w:spacing w:line="264" w:lineRule="auto"/>
              <w:ind w:left="108" w:right="199"/>
              <w:jc w:val="center"/>
              <w:rPr>
                <w:b w:val="0"/>
                <w:lang w:bidi="he-IL"/>
              </w:rPr>
            </w:pPr>
            <w:r>
              <w:rPr>
                <w:b w:val="0"/>
              </w:rPr>
              <w:t>S</w:t>
            </w:r>
            <w:r>
              <w:rPr>
                <w:b w:val="0"/>
                <w:lang w:bidi="he-IL"/>
              </w:rPr>
              <w:t>plit the main corpus to development, testament, and training data</w:t>
            </w:r>
          </w:p>
        </w:tc>
      </w:tr>
      <w:tr w:rsidR="00CA0375" w14:paraId="4968C004" w14:textId="77777777" w:rsidTr="00552124">
        <w:trPr>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1B114ABD" w14:textId="77777777" w:rsidR="00CA0375" w:rsidRPr="003621F8" w:rsidRDefault="00CA0375"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016CE3B8" w14:textId="12FDBA95" w:rsidR="00CA0375" w:rsidRDefault="00CA0375" w:rsidP="003621F8">
            <w:pPr>
              <w:pStyle w:val="TableParagraph"/>
              <w:spacing w:line="264" w:lineRule="auto"/>
              <w:ind w:left="108" w:right="199"/>
              <w:jc w:val="center"/>
              <w:rPr>
                <w:b w:val="0"/>
              </w:rPr>
            </w:pPr>
            <w:r>
              <w:rPr>
                <w:b w:val="0"/>
              </w:rPr>
              <w:t xml:space="preserve">Create </w:t>
            </w:r>
            <w:r w:rsidR="00776500">
              <w:rPr>
                <w:b w:val="0"/>
              </w:rPr>
              <w:t>p</w:t>
            </w:r>
            <w:r>
              <w:rPr>
                <w:b w:val="0"/>
              </w:rPr>
              <w:t xml:space="preserve">arallel files for selected </w:t>
            </w:r>
            <w:r>
              <w:rPr>
                <w:b w:val="0"/>
              </w:rPr>
              <w:br/>
              <w:t xml:space="preserve">source and target </w:t>
            </w:r>
          </w:p>
        </w:tc>
      </w:tr>
      <w:tr w:rsidR="00CA0375" w14:paraId="6514C992" w14:textId="77777777" w:rsidTr="00552124">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742A11B6" w14:textId="77777777" w:rsidR="00CA0375" w:rsidRPr="003621F8" w:rsidRDefault="00CA0375"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0CF66F34" w14:textId="10E5C837" w:rsidR="00CA0375" w:rsidRDefault="00CA0375" w:rsidP="003621F8">
            <w:pPr>
              <w:pStyle w:val="TableParagraph"/>
              <w:spacing w:line="264" w:lineRule="auto"/>
              <w:ind w:left="108" w:right="199"/>
              <w:jc w:val="center"/>
              <w:rPr>
                <w:b w:val="0"/>
              </w:rPr>
            </w:pPr>
            <w:r>
              <w:rPr>
                <w:b w:val="0"/>
              </w:rPr>
              <w:t>A</w:t>
            </w:r>
            <w:r w:rsidRPr="00CA0375">
              <w:rPr>
                <w:b w:val="0"/>
              </w:rPr>
              <w:t>dd target version tokens to beginning of each source verse</w:t>
            </w:r>
          </w:p>
        </w:tc>
      </w:tr>
      <w:tr w:rsidR="00CA0375" w14:paraId="7DBBA2C1" w14:textId="77777777" w:rsidTr="00552124">
        <w:trPr>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34A02D59" w14:textId="77777777" w:rsidR="00CA0375" w:rsidRPr="003621F8" w:rsidRDefault="00CA0375"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7FF89010" w14:textId="2C93D04D" w:rsidR="00CA0375" w:rsidRDefault="00CA0375" w:rsidP="003621F8">
            <w:pPr>
              <w:pStyle w:val="TableParagraph"/>
              <w:spacing w:line="264" w:lineRule="auto"/>
              <w:ind w:left="108" w:right="199"/>
              <w:jc w:val="center"/>
              <w:rPr>
                <w:b w:val="0"/>
              </w:rPr>
            </w:pPr>
            <w:r>
              <w:rPr>
                <w:b w:val="0"/>
              </w:rPr>
              <w:t>L</w:t>
            </w:r>
            <w:r w:rsidRPr="00CA0375">
              <w:rPr>
                <w:b w:val="0"/>
              </w:rPr>
              <w:t>earn 30000 sub words vocabulary using all versions training data</w:t>
            </w:r>
          </w:p>
        </w:tc>
      </w:tr>
      <w:tr w:rsidR="00552124" w14:paraId="689950B1" w14:textId="77777777" w:rsidTr="00552124">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77061CA5" w14:textId="77777777" w:rsidR="00552124" w:rsidRPr="003621F8" w:rsidRDefault="00552124"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4085D06A" w14:textId="64DC839A" w:rsidR="00552124" w:rsidRPr="00552124" w:rsidRDefault="00552124" w:rsidP="003621F8">
            <w:pPr>
              <w:pStyle w:val="TableParagraph"/>
              <w:spacing w:line="264" w:lineRule="auto"/>
              <w:ind w:left="108" w:right="199"/>
              <w:jc w:val="center"/>
              <w:rPr>
                <w:b w:val="0"/>
                <w:bCs w:val="0"/>
              </w:rPr>
            </w:pPr>
            <w:r w:rsidRPr="00552124">
              <w:rPr>
                <w:b w:val="0"/>
                <w:bCs w:val="0"/>
              </w:rPr>
              <w:t>Apply vocabulary to parallel files</w:t>
            </w:r>
          </w:p>
        </w:tc>
      </w:tr>
      <w:tr w:rsidR="00552124" w14:paraId="2C02280D" w14:textId="77777777" w:rsidTr="00552124">
        <w:trPr>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7D766D18" w14:textId="77777777" w:rsidR="00552124" w:rsidRPr="003621F8" w:rsidRDefault="00552124"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43443DC3" w14:textId="1F23D1E7" w:rsidR="00552124" w:rsidRPr="00552124" w:rsidRDefault="00552124" w:rsidP="003621F8">
            <w:pPr>
              <w:pStyle w:val="TableParagraph"/>
              <w:spacing w:line="264" w:lineRule="auto"/>
              <w:ind w:left="108" w:right="199"/>
              <w:jc w:val="center"/>
              <w:rPr>
                <w:b w:val="0"/>
                <w:bCs w:val="0"/>
              </w:rPr>
            </w:pPr>
            <w:r>
              <w:rPr>
                <w:b w:val="0"/>
                <w:bCs w:val="0"/>
              </w:rPr>
              <w:t>T</w:t>
            </w:r>
            <w:r w:rsidRPr="00552124">
              <w:rPr>
                <w:b w:val="0"/>
                <w:bCs w:val="0"/>
              </w:rPr>
              <w:t>rain sequence to sequence model on each dataset</w:t>
            </w:r>
          </w:p>
        </w:tc>
      </w:tr>
      <w:tr w:rsidR="00552124" w14:paraId="7D05B753" w14:textId="77777777" w:rsidTr="00552124">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315264C8" w14:textId="77777777" w:rsidR="00552124" w:rsidRPr="003621F8" w:rsidRDefault="00552124"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40F11D81" w14:textId="5528D594" w:rsidR="00552124" w:rsidRPr="00552124" w:rsidRDefault="00552124" w:rsidP="003621F8">
            <w:pPr>
              <w:pStyle w:val="TableParagraph"/>
              <w:spacing w:line="264" w:lineRule="auto"/>
              <w:ind w:left="108" w:right="199"/>
              <w:jc w:val="center"/>
              <w:rPr>
                <w:b w:val="0"/>
                <w:bCs w:val="0"/>
              </w:rPr>
            </w:pPr>
            <w:r>
              <w:rPr>
                <w:b w:val="0"/>
                <w:bCs w:val="0"/>
              </w:rPr>
              <w:t>F</w:t>
            </w:r>
            <w:r w:rsidRPr="00552124">
              <w:rPr>
                <w:b w:val="0"/>
                <w:bCs w:val="0"/>
              </w:rPr>
              <w:t>ind best checkpoint for each model using development data</w:t>
            </w:r>
          </w:p>
        </w:tc>
      </w:tr>
      <w:tr w:rsidR="00552124" w14:paraId="78343850" w14:textId="77777777" w:rsidTr="00552124">
        <w:trPr>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07AFC0FA" w14:textId="77777777" w:rsidR="00552124" w:rsidRPr="003621F8" w:rsidRDefault="00552124"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7C8AE9B1" w14:textId="174BF314" w:rsidR="00552124" w:rsidRPr="00552124" w:rsidRDefault="00552124" w:rsidP="003621F8">
            <w:pPr>
              <w:pStyle w:val="TableParagraph"/>
              <w:spacing w:line="264" w:lineRule="auto"/>
              <w:ind w:left="108" w:right="199"/>
              <w:jc w:val="center"/>
              <w:rPr>
                <w:b w:val="0"/>
                <w:bCs w:val="0"/>
              </w:rPr>
            </w:pPr>
            <w:r>
              <w:rPr>
                <w:b w:val="0"/>
                <w:bCs w:val="0"/>
              </w:rPr>
              <w:t>D</w:t>
            </w:r>
            <w:r w:rsidRPr="00552124">
              <w:rPr>
                <w:b w:val="0"/>
                <w:bCs w:val="0"/>
              </w:rPr>
              <w:t>ecode test set using best checkpoint</w:t>
            </w:r>
          </w:p>
        </w:tc>
      </w:tr>
      <w:tr w:rsidR="00552124" w14:paraId="518FA5D5" w14:textId="77777777" w:rsidTr="00552124">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61522C9F" w14:textId="77777777" w:rsidR="00552124" w:rsidRPr="003621F8" w:rsidRDefault="00552124"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2886AC60" w14:textId="6FAD900B" w:rsidR="00552124" w:rsidRPr="00552124" w:rsidRDefault="00552124" w:rsidP="003621F8">
            <w:pPr>
              <w:pStyle w:val="TableParagraph"/>
              <w:spacing w:line="264" w:lineRule="auto"/>
              <w:ind w:left="108" w:right="199"/>
              <w:jc w:val="center"/>
              <w:rPr>
                <w:b w:val="0"/>
                <w:bCs w:val="0"/>
              </w:rPr>
            </w:pPr>
            <w:r>
              <w:rPr>
                <w:b w:val="0"/>
                <w:bCs w:val="0"/>
              </w:rPr>
              <w:t>U</w:t>
            </w:r>
            <w:r w:rsidRPr="00552124">
              <w:rPr>
                <w:b w:val="0"/>
                <w:bCs w:val="0"/>
              </w:rPr>
              <w:t>ndo sub word vocabulary and tokenization on output</w:t>
            </w:r>
          </w:p>
        </w:tc>
      </w:tr>
      <w:tr w:rsidR="00552124" w14:paraId="42B7E63A" w14:textId="77777777" w:rsidTr="00552124">
        <w:trPr>
          <w:trHeight w:val="676"/>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2BCC94CC" w14:textId="77777777" w:rsidR="00552124" w:rsidRPr="003621F8" w:rsidRDefault="00552124" w:rsidP="003621F8">
            <w:pPr>
              <w:pStyle w:val="TableParagraph"/>
              <w:spacing w:before="0"/>
              <w:ind w:left="0"/>
              <w:jc w:val="center"/>
              <w:rPr>
                <w:b w:val="0"/>
              </w:rPr>
            </w:pP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62752276" w14:textId="5E9274FE" w:rsidR="00552124" w:rsidRPr="00552124" w:rsidRDefault="00552124" w:rsidP="003621F8">
            <w:pPr>
              <w:pStyle w:val="TableParagraph"/>
              <w:spacing w:line="264" w:lineRule="auto"/>
              <w:ind w:left="108" w:right="199"/>
              <w:jc w:val="center"/>
              <w:rPr>
                <w:b w:val="0"/>
                <w:bCs w:val="0"/>
              </w:rPr>
            </w:pPr>
            <w:r>
              <w:rPr>
                <w:b w:val="0"/>
                <w:bCs w:val="0"/>
              </w:rPr>
              <w:t>E</w:t>
            </w:r>
            <w:r w:rsidRPr="00552124">
              <w:rPr>
                <w:b w:val="0"/>
                <w:bCs w:val="0"/>
              </w:rPr>
              <w:t>valuate result using bilingual evaluation understandy (BLEU)</w:t>
            </w:r>
          </w:p>
        </w:tc>
      </w:tr>
      <w:tr w:rsidR="00B86AC0" w14:paraId="25068FAA" w14:textId="77777777" w:rsidTr="006C5B29">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5B735061" w14:textId="77777777" w:rsidR="00B86AC0" w:rsidRPr="003621F8" w:rsidRDefault="005E19B3" w:rsidP="003621F8">
            <w:pPr>
              <w:pStyle w:val="TableParagraph"/>
              <w:jc w:val="center"/>
              <w:rPr>
                <w:b w:val="0"/>
              </w:rPr>
            </w:pPr>
            <w:r w:rsidRPr="003621F8">
              <w:rPr>
                <w:b w:val="0"/>
              </w:rPr>
              <w:t>Click "Save" or "Exit"</w:t>
            </w: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71DF77DF" w14:textId="77777777" w:rsidR="00B86AC0" w:rsidRPr="003621F8" w:rsidRDefault="005E19B3" w:rsidP="003621F8">
            <w:pPr>
              <w:pStyle w:val="TableParagraph"/>
              <w:ind w:left="108"/>
              <w:jc w:val="center"/>
              <w:rPr>
                <w:b w:val="0"/>
              </w:rPr>
            </w:pPr>
            <w:r w:rsidRPr="003621F8">
              <w:rPr>
                <w:b w:val="0"/>
              </w:rPr>
              <w:t>Save / Exit</w:t>
            </w:r>
          </w:p>
        </w:tc>
      </w:tr>
      <w:tr w:rsidR="00B86AC0" w14:paraId="5050F96C" w14:textId="77777777" w:rsidTr="00552124">
        <w:trPr>
          <w:cnfStyle w:val="010000000000" w:firstRow="0" w:lastRow="1" w:firstColumn="0" w:lastColumn="0" w:oddVBand="0" w:evenVBand="0" w:oddHBand="0" w:evenHBand="0" w:firstRowFirstColumn="0" w:firstRowLastColumn="0" w:lastRowFirstColumn="0" w:lastRowLastColumn="0"/>
          <w:trHeight w:val="676"/>
        </w:trPr>
        <w:tc>
          <w:tcPr>
            <w:cnfStyle w:val="001000000001" w:firstRow="0" w:lastRow="0" w:firstColumn="1" w:lastColumn="0" w:oddVBand="0" w:evenVBand="0" w:oddHBand="0" w:evenHBand="0" w:firstRowFirstColumn="0" w:firstRowLastColumn="0" w:lastRowFirstColumn="1" w:lastRowLastColumn="0"/>
            <w:tcW w:w="4118" w:type="dxa"/>
            <w:vAlign w:val="center"/>
          </w:tcPr>
          <w:p w14:paraId="07C224BC" w14:textId="77777777" w:rsidR="00B86AC0" w:rsidRPr="003621F8" w:rsidRDefault="00B86AC0" w:rsidP="003621F8">
            <w:pPr>
              <w:pStyle w:val="TableParagraph"/>
              <w:spacing w:before="0"/>
              <w:ind w:left="0"/>
              <w:jc w:val="center"/>
              <w:rPr>
                <w:b w:val="0"/>
              </w:rPr>
            </w:pPr>
          </w:p>
        </w:tc>
        <w:tc>
          <w:tcPr>
            <w:cnfStyle w:val="000100000010" w:firstRow="0" w:lastRow="0" w:firstColumn="0" w:lastColumn="1" w:oddVBand="0" w:evenVBand="0" w:oddHBand="0" w:evenHBand="0" w:firstRowFirstColumn="0" w:firstRowLastColumn="0" w:lastRowFirstColumn="0" w:lastRowLastColumn="1"/>
            <w:tcW w:w="4387" w:type="dxa"/>
            <w:vAlign w:val="center"/>
          </w:tcPr>
          <w:p w14:paraId="3E07E7B6" w14:textId="3EF4C50E" w:rsidR="00B86AC0" w:rsidRPr="003621F8" w:rsidRDefault="005E19B3" w:rsidP="003621F8">
            <w:pPr>
              <w:pStyle w:val="TableParagraph"/>
              <w:spacing w:line="264" w:lineRule="auto"/>
              <w:ind w:left="108" w:right="221"/>
              <w:jc w:val="center"/>
              <w:rPr>
                <w:b w:val="0"/>
              </w:rPr>
            </w:pPr>
            <w:r w:rsidRPr="003621F8">
              <w:rPr>
                <w:b w:val="0"/>
              </w:rPr>
              <w:t xml:space="preserve">If "Save" was clicked, saving </w:t>
            </w:r>
            <w:r w:rsidR="00761629">
              <w:rPr>
                <w:b w:val="0"/>
              </w:rPr>
              <w:t xml:space="preserve">output file that contains compressions between source and target </w:t>
            </w:r>
            <w:r w:rsidR="00552124">
              <w:rPr>
                <w:b w:val="0"/>
              </w:rPr>
              <w:t>prose</w:t>
            </w:r>
            <w:r w:rsidR="00761629">
              <w:rPr>
                <w:b w:val="0"/>
              </w:rPr>
              <w:t>s</w:t>
            </w:r>
            <w:r w:rsidRPr="003621F8">
              <w:rPr>
                <w:b w:val="0"/>
              </w:rPr>
              <w:t xml:space="preserve"> in the user storage</w:t>
            </w:r>
          </w:p>
        </w:tc>
      </w:tr>
    </w:tbl>
    <w:p w14:paraId="1D644A21" w14:textId="77777777" w:rsidR="008C481C" w:rsidRPr="008C481C" w:rsidRDefault="008C481C" w:rsidP="008C481C">
      <w:pPr>
        <w:pStyle w:val="TableParagraph"/>
        <w:rPr>
          <w:sz w:val="6"/>
          <w:szCs w:val="6"/>
        </w:rPr>
      </w:pPr>
    </w:p>
    <w:p w14:paraId="05F18EA6" w14:textId="48B2D940" w:rsidR="00552124" w:rsidRDefault="00761629" w:rsidP="00761629">
      <w:pPr>
        <w:spacing w:before="60"/>
        <w:rPr>
          <w:i/>
          <w:color w:val="1F487C"/>
        </w:rPr>
      </w:pPr>
      <w:r>
        <w:rPr>
          <w:i/>
          <w:color w:val="1F487C"/>
        </w:rPr>
        <w:t xml:space="preserve">                                                          </w:t>
      </w:r>
      <w:r w:rsidR="00552124">
        <w:rPr>
          <w:i/>
          <w:color w:val="1F487C"/>
        </w:rPr>
        <w:t xml:space="preserve">Table </w:t>
      </w:r>
      <w:r w:rsidR="002B10B3">
        <w:rPr>
          <w:i/>
          <w:color w:val="1F487C"/>
        </w:rPr>
        <w:t>2</w:t>
      </w:r>
      <w:r w:rsidR="00552124">
        <w:rPr>
          <w:i/>
          <w:color w:val="1F487C"/>
        </w:rPr>
        <w:t xml:space="preserve"> – UC1 Make </w:t>
      </w:r>
      <w:r>
        <w:rPr>
          <w:i/>
          <w:color w:val="1F487C"/>
        </w:rPr>
        <w:t>Compression</w:t>
      </w:r>
      <w:r w:rsidR="00552124">
        <w:rPr>
          <w:i/>
          <w:color w:val="1F487C"/>
        </w:rPr>
        <w:t>.</w:t>
      </w:r>
    </w:p>
    <w:p w14:paraId="7EA7F122" w14:textId="77777777" w:rsidR="00552124" w:rsidRPr="008C6310" w:rsidRDefault="00552124" w:rsidP="008C6310">
      <w:pPr>
        <w:pStyle w:val="TableParagraph"/>
        <w:rPr>
          <w:sz w:val="12"/>
          <w:szCs w:val="12"/>
        </w:rPr>
      </w:pPr>
    </w:p>
    <w:p w14:paraId="7288222B" w14:textId="77777777" w:rsidR="00552124" w:rsidRPr="006C5B29" w:rsidRDefault="00552124" w:rsidP="00D03988">
      <w:pPr>
        <w:pStyle w:val="BodyText"/>
        <w:spacing w:before="146"/>
        <w:ind w:left="402"/>
        <w:rPr>
          <w:u w:val="single"/>
        </w:rPr>
      </w:pPr>
      <w:r w:rsidRPr="006C5B29">
        <w:rPr>
          <w:u w:val="single"/>
        </w:rPr>
        <w:t>UC2: Change settings -</w:t>
      </w:r>
      <w:r w:rsidRPr="006C5B29">
        <w:t xml:space="preserve"> </w:t>
      </w:r>
    </w:p>
    <w:p w14:paraId="6B93C1EE" w14:textId="3AD6A43B" w:rsidR="00552124" w:rsidRDefault="00552124" w:rsidP="00D03988">
      <w:pPr>
        <w:pStyle w:val="ListParagraph"/>
        <w:numPr>
          <w:ilvl w:val="2"/>
          <w:numId w:val="2"/>
        </w:numPr>
        <w:tabs>
          <w:tab w:val="left" w:pos="831"/>
          <w:tab w:val="left" w:pos="832"/>
        </w:tabs>
        <w:spacing w:before="144"/>
        <w:ind w:left="754" w:hanging="357"/>
      </w:pPr>
      <w:r>
        <w:t xml:space="preserve">Goal – </w:t>
      </w:r>
      <w:r w:rsidR="00761629">
        <w:t>change parameters that belongs to the model in the system</w:t>
      </w:r>
      <w:r>
        <w:t>.</w:t>
      </w:r>
    </w:p>
    <w:p w14:paraId="1E83C079" w14:textId="77777777" w:rsidR="00552124" w:rsidRDefault="00552124" w:rsidP="00D03988">
      <w:pPr>
        <w:pStyle w:val="ListParagraph"/>
        <w:numPr>
          <w:ilvl w:val="2"/>
          <w:numId w:val="2"/>
        </w:numPr>
        <w:tabs>
          <w:tab w:val="left" w:pos="831"/>
          <w:tab w:val="left" w:pos="832"/>
        </w:tabs>
        <w:spacing w:before="143"/>
        <w:ind w:left="754" w:hanging="357"/>
      </w:pPr>
      <w:r>
        <w:t>Precondition – administrator login</w:t>
      </w:r>
      <w:r>
        <w:rPr>
          <w:spacing w:val="-2"/>
        </w:rPr>
        <w:t xml:space="preserve"> </w:t>
      </w:r>
      <w:r>
        <w:t>success.</w:t>
      </w:r>
    </w:p>
    <w:p w14:paraId="3F7BA2EC" w14:textId="3FF49A9A" w:rsidR="00552124" w:rsidRDefault="00552124" w:rsidP="00D03988">
      <w:pPr>
        <w:pStyle w:val="ListParagraph"/>
        <w:numPr>
          <w:ilvl w:val="2"/>
          <w:numId w:val="2"/>
        </w:numPr>
        <w:tabs>
          <w:tab w:val="left" w:pos="831"/>
          <w:tab w:val="left" w:pos="832"/>
        </w:tabs>
        <w:spacing w:before="146"/>
        <w:ind w:left="754" w:hanging="357"/>
      </w:pPr>
      <w:r>
        <w:t>Possible error – corrupted</w:t>
      </w:r>
      <w:r>
        <w:rPr>
          <w:spacing w:val="-9"/>
        </w:rPr>
        <w:t xml:space="preserve"> </w:t>
      </w:r>
      <w:r>
        <w:t>source and target prose.</w:t>
      </w:r>
    </w:p>
    <w:p w14:paraId="30561426" w14:textId="7F23DC8D" w:rsidR="002B10B3" w:rsidRDefault="00552124" w:rsidP="006C5B29">
      <w:pPr>
        <w:pStyle w:val="ListParagraph"/>
        <w:numPr>
          <w:ilvl w:val="2"/>
          <w:numId w:val="2"/>
        </w:numPr>
        <w:tabs>
          <w:tab w:val="left" w:pos="831"/>
          <w:tab w:val="left" w:pos="832"/>
        </w:tabs>
        <w:spacing w:before="143"/>
        <w:ind w:left="754" w:hanging="357"/>
      </w:pPr>
      <w:r>
        <w:t xml:space="preserve">Limitations </w:t>
      </w:r>
      <w:r w:rsidR="00761629">
        <w:t>–</w:t>
      </w:r>
      <w:r>
        <w:t xml:space="preserve"> </w:t>
      </w:r>
      <w:r w:rsidR="00761629">
        <w:t>change parameters according to the range limitations</w:t>
      </w:r>
      <w:r>
        <w:t>.</w:t>
      </w:r>
      <w:r w:rsidR="008C6310">
        <w:br/>
      </w:r>
      <w:r w:rsidR="006C5B29">
        <w:lastRenderedPageBreak/>
        <w:tab/>
      </w:r>
    </w:p>
    <w:p w14:paraId="1D834859" w14:textId="77777777" w:rsidR="00552124" w:rsidRDefault="00552124" w:rsidP="00552124">
      <w:pPr>
        <w:pStyle w:val="BodyText"/>
        <w:spacing w:before="8"/>
        <w:rPr>
          <w:sz w:val="12"/>
        </w:rPr>
      </w:pPr>
    </w:p>
    <w:tbl>
      <w:tblPr>
        <w:tblStyle w:val="ListTable3-Accent1"/>
        <w:tblW w:w="0" w:type="auto"/>
        <w:tblInd w:w="534" w:type="dxa"/>
        <w:tblLayout w:type="fixed"/>
        <w:tblLook w:val="01E0" w:firstRow="1" w:lastRow="1" w:firstColumn="1" w:lastColumn="1" w:noHBand="0" w:noVBand="0"/>
      </w:tblPr>
      <w:tblGrid>
        <w:gridCol w:w="4118"/>
        <w:gridCol w:w="4387"/>
      </w:tblGrid>
      <w:tr w:rsidR="00552124" w:rsidRPr="008C6310" w14:paraId="0CDBDBEE" w14:textId="77777777" w:rsidTr="008C6310">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4118" w:type="dxa"/>
            <w:vAlign w:val="center"/>
          </w:tcPr>
          <w:p w14:paraId="507B4344" w14:textId="77777777" w:rsidR="00552124" w:rsidRPr="008C6310" w:rsidRDefault="00552124" w:rsidP="008C6310">
            <w:pPr>
              <w:pStyle w:val="TableParagraph"/>
              <w:jc w:val="center"/>
              <w:rPr>
                <w:bCs w:val="0"/>
              </w:rPr>
            </w:pPr>
            <w:r w:rsidRPr="008C6310">
              <w:rPr>
                <w:bCs w:val="0"/>
              </w:rPr>
              <w:t>Actor</w:t>
            </w:r>
          </w:p>
        </w:tc>
        <w:tc>
          <w:tcPr>
            <w:cnfStyle w:val="000100001000" w:firstRow="0" w:lastRow="0" w:firstColumn="0" w:lastColumn="1" w:oddVBand="0" w:evenVBand="0" w:oddHBand="0" w:evenHBand="0" w:firstRowFirstColumn="0" w:firstRowLastColumn="1" w:lastRowFirstColumn="0" w:lastRowLastColumn="0"/>
            <w:tcW w:w="4387" w:type="dxa"/>
            <w:vAlign w:val="center"/>
          </w:tcPr>
          <w:p w14:paraId="23D065BD" w14:textId="77777777" w:rsidR="00552124" w:rsidRPr="008C6310" w:rsidRDefault="00552124" w:rsidP="008C6310">
            <w:pPr>
              <w:pStyle w:val="TableParagraph"/>
              <w:ind w:left="108"/>
              <w:jc w:val="center"/>
              <w:rPr>
                <w:bCs w:val="0"/>
              </w:rPr>
            </w:pPr>
            <w:r w:rsidRPr="008C6310">
              <w:rPr>
                <w:bCs w:val="0"/>
              </w:rPr>
              <w:t>System</w:t>
            </w:r>
          </w:p>
        </w:tc>
      </w:tr>
      <w:tr w:rsidR="00552124" w:rsidRPr="008C6310" w14:paraId="26C1FAD8" w14:textId="77777777" w:rsidTr="008C6310">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6990EBE3" w14:textId="7FB95366" w:rsidR="00552124" w:rsidRPr="008C6310" w:rsidRDefault="00552124" w:rsidP="008C6310">
            <w:pPr>
              <w:pStyle w:val="TableParagraph"/>
              <w:jc w:val="center"/>
              <w:rPr>
                <w:b w:val="0"/>
              </w:rPr>
            </w:pPr>
            <w:r w:rsidRPr="008C6310">
              <w:rPr>
                <w:b w:val="0"/>
              </w:rPr>
              <w:t>Click on "</w:t>
            </w:r>
            <w:r w:rsidR="00761629">
              <w:rPr>
                <w:b w:val="0"/>
              </w:rPr>
              <w:t>Start</w:t>
            </w:r>
            <w:r w:rsidRPr="008C6310">
              <w:rPr>
                <w:b w:val="0"/>
              </w:rPr>
              <w:t>"</w:t>
            </w: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77B646AB" w14:textId="0FFB2FB2" w:rsidR="00552124" w:rsidRPr="008C6310" w:rsidRDefault="00552124" w:rsidP="008C6310">
            <w:pPr>
              <w:pStyle w:val="TableParagraph"/>
              <w:ind w:left="108"/>
              <w:jc w:val="center"/>
              <w:rPr>
                <w:b w:val="0"/>
              </w:rPr>
            </w:pPr>
            <w:r w:rsidRPr="008C6310">
              <w:rPr>
                <w:b w:val="0"/>
              </w:rPr>
              <w:t xml:space="preserve">Verifying </w:t>
            </w:r>
            <w:r w:rsidR="00761629">
              <w:rPr>
                <w:b w:val="0"/>
              </w:rPr>
              <w:t>user select manager role</w:t>
            </w:r>
          </w:p>
        </w:tc>
      </w:tr>
      <w:tr w:rsidR="00552124" w:rsidRPr="008C6310" w14:paraId="7A56508A" w14:textId="77777777" w:rsidTr="008C6310">
        <w:trPr>
          <w:trHeight w:val="398"/>
        </w:trPr>
        <w:tc>
          <w:tcPr>
            <w:cnfStyle w:val="001000000000" w:firstRow="0" w:lastRow="0" w:firstColumn="1" w:lastColumn="0" w:oddVBand="0" w:evenVBand="0" w:oddHBand="0" w:evenHBand="0" w:firstRowFirstColumn="0" w:firstRowLastColumn="0" w:lastRowFirstColumn="0" w:lastRowLastColumn="0"/>
            <w:tcW w:w="4118" w:type="dxa"/>
            <w:vAlign w:val="center"/>
          </w:tcPr>
          <w:p w14:paraId="7AC0F985" w14:textId="77777777" w:rsidR="00552124" w:rsidRPr="008C6310" w:rsidRDefault="00552124" w:rsidP="008C6310">
            <w:pPr>
              <w:pStyle w:val="TableParagraph"/>
              <w:jc w:val="center"/>
              <w:rPr>
                <w:b w:val="0"/>
              </w:rPr>
            </w:pPr>
            <w:r w:rsidRPr="008C6310">
              <w:rPr>
                <w:b w:val="0"/>
              </w:rPr>
              <w:t>Click on "Settings"</w:t>
            </w:r>
          </w:p>
        </w:tc>
        <w:tc>
          <w:tcPr>
            <w:cnfStyle w:val="000100000000" w:firstRow="0" w:lastRow="0" w:firstColumn="0" w:lastColumn="1" w:oddVBand="0" w:evenVBand="0" w:oddHBand="0" w:evenHBand="0" w:firstRowFirstColumn="0" w:firstRowLastColumn="0" w:lastRowFirstColumn="0" w:lastRowLastColumn="0"/>
            <w:tcW w:w="4387" w:type="dxa"/>
            <w:vAlign w:val="center"/>
          </w:tcPr>
          <w:p w14:paraId="58316757" w14:textId="77777777" w:rsidR="00552124" w:rsidRPr="008C6310" w:rsidRDefault="00552124" w:rsidP="008C6310">
            <w:pPr>
              <w:pStyle w:val="TableParagraph"/>
              <w:ind w:left="108"/>
              <w:jc w:val="center"/>
              <w:rPr>
                <w:b w:val="0"/>
              </w:rPr>
            </w:pPr>
            <w:r w:rsidRPr="008C6310">
              <w:rPr>
                <w:b w:val="0"/>
              </w:rPr>
              <w:t>Open "Setting" window</w:t>
            </w:r>
          </w:p>
        </w:tc>
      </w:tr>
      <w:tr w:rsidR="00552124" w:rsidRPr="008C6310" w14:paraId="037A5940" w14:textId="77777777" w:rsidTr="008C6310">
        <w:trPr>
          <w:cnfStyle w:val="010000000000" w:firstRow="0" w:lastRow="1" w:firstColumn="0" w:lastColumn="0" w:oddVBand="0" w:evenVBand="0" w:oddHBand="0" w:evenHBand="0" w:firstRowFirstColumn="0" w:firstRowLastColumn="0" w:lastRowFirstColumn="0" w:lastRowLastColumn="0"/>
          <w:trHeight w:val="398"/>
        </w:trPr>
        <w:tc>
          <w:tcPr>
            <w:cnfStyle w:val="001000000001" w:firstRow="0" w:lastRow="0" w:firstColumn="1" w:lastColumn="0" w:oddVBand="0" w:evenVBand="0" w:oddHBand="0" w:evenHBand="0" w:firstRowFirstColumn="0" w:firstRowLastColumn="0" w:lastRowFirstColumn="1" w:lastRowLastColumn="0"/>
            <w:tcW w:w="4118" w:type="dxa"/>
            <w:vAlign w:val="center"/>
          </w:tcPr>
          <w:p w14:paraId="5C5CB977" w14:textId="381C0E42" w:rsidR="00552124" w:rsidRPr="008C6310" w:rsidRDefault="00761629" w:rsidP="008C6310">
            <w:pPr>
              <w:pStyle w:val="TableParagraph"/>
              <w:jc w:val="center"/>
              <w:rPr>
                <w:b w:val="0"/>
              </w:rPr>
            </w:pPr>
            <w:r>
              <w:rPr>
                <w:b w:val="0"/>
              </w:rPr>
              <w:t>Change parameters that belongs to the model in the system</w:t>
            </w:r>
          </w:p>
        </w:tc>
        <w:tc>
          <w:tcPr>
            <w:cnfStyle w:val="000100000010" w:firstRow="0" w:lastRow="0" w:firstColumn="0" w:lastColumn="1" w:oddVBand="0" w:evenVBand="0" w:oddHBand="0" w:evenHBand="0" w:firstRowFirstColumn="0" w:firstRowLastColumn="0" w:lastRowFirstColumn="0" w:lastRowLastColumn="1"/>
            <w:tcW w:w="4387" w:type="dxa"/>
            <w:vAlign w:val="center"/>
          </w:tcPr>
          <w:p w14:paraId="6C43E378" w14:textId="39D1BC68" w:rsidR="00552124" w:rsidRPr="008C6310" w:rsidRDefault="008C6310" w:rsidP="008C6310">
            <w:pPr>
              <w:pStyle w:val="TableParagraph"/>
              <w:spacing w:before="0"/>
              <w:ind w:left="0"/>
              <w:jc w:val="center"/>
              <w:rPr>
                <w:b w:val="0"/>
              </w:rPr>
            </w:pPr>
            <w:r w:rsidRPr="008C6310">
              <w:rPr>
                <w:b w:val="0"/>
              </w:rPr>
              <w:t xml:space="preserve">Finish </w:t>
            </w:r>
            <w:r w:rsidR="005B3AB9">
              <w:rPr>
                <w:b w:val="0"/>
              </w:rPr>
              <w:t>saving the new parameters in the system</w:t>
            </w:r>
            <w:r w:rsidR="00E72A63" w:rsidRPr="008C6310">
              <w:rPr>
                <w:b w:val="0"/>
              </w:rPr>
              <w:t xml:space="preserve"> </w:t>
            </w:r>
            <w:r w:rsidRPr="008C6310">
              <w:rPr>
                <w:b w:val="0"/>
              </w:rPr>
              <w:t>and display message "saved successfully"</w:t>
            </w:r>
          </w:p>
        </w:tc>
      </w:tr>
    </w:tbl>
    <w:p w14:paraId="654711AC" w14:textId="77777777" w:rsidR="008C481C" w:rsidRPr="008C481C" w:rsidRDefault="008C481C" w:rsidP="008C481C">
      <w:pPr>
        <w:pStyle w:val="TableParagraph"/>
        <w:rPr>
          <w:sz w:val="10"/>
          <w:szCs w:val="10"/>
        </w:rPr>
      </w:pPr>
    </w:p>
    <w:p w14:paraId="24C15492" w14:textId="4CC41ADB" w:rsidR="00552124" w:rsidRDefault="00761629" w:rsidP="00761629">
      <w:pPr>
        <w:ind w:right="576"/>
        <w:rPr>
          <w:i/>
          <w:color w:val="1F487C"/>
        </w:rPr>
      </w:pPr>
      <w:r>
        <w:rPr>
          <w:i/>
          <w:color w:val="1F487C"/>
        </w:rPr>
        <w:t xml:space="preserve">                                                             </w:t>
      </w:r>
      <w:r w:rsidR="008C6310">
        <w:rPr>
          <w:i/>
          <w:color w:val="1F487C"/>
        </w:rPr>
        <w:t xml:space="preserve">Table </w:t>
      </w:r>
      <w:r w:rsidR="002B10B3">
        <w:rPr>
          <w:i/>
          <w:color w:val="1F487C"/>
        </w:rPr>
        <w:t>3</w:t>
      </w:r>
      <w:r w:rsidR="008C6310">
        <w:rPr>
          <w:i/>
          <w:color w:val="1F487C"/>
        </w:rPr>
        <w:t xml:space="preserve"> – UC2 Change settings</w:t>
      </w:r>
    </w:p>
    <w:p w14:paraId="36EFFA49" w14:textId="77777777" w:rsidR="00642220" w:rsidRPr="00FE3CCE" w:rsidRDefault="00642220" w:rsidP="00642220">
      <w:pPr>
        <w:rPr>
          <w:sz w:val="12"/>
          <w:szCs w:val="12"/>
          <w:rtl/>
          <w:lang w:bidi="he-IL"/>
        </w:rPr>
      </w:pPr>
    </w:p>
    <w:p w14:paraId="6491DE23" w14:textId="0AE9475B" w:rsidR="00B86AC0" w:rsidRDefault="005E19B3">
      <w:pPr>
        <w:pStyle w:val="Heading2"/>
        <w:numPr>
          <w:ilvl w:val="1"/>
          <w:numId w:val="2"/>
        </w:numPr>
        <w:tabs>
          <w:tab w:val="left" w:pos="838"/>
          <w:tab w:val="left" w:pos="839"/>
        </w:tabs>
      </w:pPr>
      <w:bookmarkStart w:id="52" w:name="_bookmark38"/>
      <w:bookmarkEnd w:id="52"/>
      <w:r>
        <w:t>Class Diagram</w:t>
      </w:r>
    </w:p>
    <w:p w14:paraId="4B03C78B" w14:textId="021A15E6" w:rsidR="00B86AC0" w:rsidRDefault="00B86AC0">
      <w:pPr>
        <w:pStyle w:val="BodyText"/>
        <w:spacing w:before="1"/>
        <w:rPr>
          <w:b/>
          <w:sz w:val="9"/>
        </w:rPr>
      </w:pPr>
    </w:p>
    <w:p w14:paraId="42FE6B2E" w14:textId="2C52D65E" w:rsidR="002C1953" w:rsidRDefault="000414FC" w:rsidP="000E17BD">
      <w:pPr>
        <w:spacing w:before="83"/>
        <w:ind w:left="2870" w:right="3865"/>
        <w:jc w:val="center"/>
        <w:rPr>
          <w:i/>
          <w:color w:val="1F487C"/>
        </w:rPr>
      </w:pPr>
      <w:r>
        <w:rPr>
          <w:noProof/>
          <w:lang w:bidi="he-IL"/>
        </w:rPr>
        <w:drawing>
          <wp:anchor distT="0" distB="0" distL="114300" distR="114300" simplePos="0" relativeHeight="251627520" behindDoc="1" locked="0" layoutInCell="1" allowOverlap="1" wp14:anchorId="18DF6C75" wp14:editId="4342CA05">
            <wp:simplePos x="0" y="0"/>
            <wp:positionH relativeFrom="column">
              <wp:posOffset>20320</wp:posOffset>
            </wp:positionH>
            <wp:positionV relativeFrom="paragraph">
              <wp:posOffset>81280</wp:posOffset>
            </wp:positionV>
            <wp:extent cx="6122670" cy="6246495"/>
            <wp:effectExtent l="19050" t="19050" r="0" b="1905"/>
            <wp:wrapTight wrapText="bothSides">
              <wp:wrapPolygon edited="0">
                <wp:start x="-67" y="-66"/>
                <wp:lineTo x="-67" y="21607"/>
                <wp:lineTo x="21573" y="21607"/>
                <wp:lineTo x="21573" y="-66"/>
                <wp:lineTo x="-67" y="-66"/>
              </wp:wrapPolygon>
            </wp:wrapTight>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22670" cy="6246495"/>
                    </a:xfrm>
                    <a:prstGeom prst="rect">
                      <a:avLst/>
                    </a:prstGeom>
                    <a:noFill/>
                    <a:ln w="19050">
                      <a:solidFill>
                        <a:schemeClr val="tx1"/>
                      </a:solidFill>
                    </a:ln>
                  </pic:spPr>
                </pic:pic>
              </a:graphicData>
            </a:graphic>
            <wp14:sizeRelH relativeFrom="margin">
              <wp14:pctWidth>0</wp14:pctWidth>
            </wp14:sizeRelH>
            <wp14:sizeRelV relativeFrom="margin">
              <wp14:pctHeight>0</wp14:pctHeight>
            </wp14:sizeRelV>
          </wp:anchor>
        </w:drawing>
      </w:r>
    </w:p>
    <w:p w14:paraId="23A4B780" w14:textId="4A38BD77" w:rsidR="002C1953" w:rsidRDefault="002C1953">
      <w:pPr>
        <w:spacing w:before="83"/>
        <w:ind w:left="2870" w:right="3865"/>
        <w:jc w:val="center"/>
        <w:rPr>
          <w:i/>
          <w:color w:val="1F487C"/>
        </w:rPr>
      </w:pPr>
    </w:p>
    <w:p w14:paraId="538A1E3F" w14:textId="77777777" w:rsidR="002C1953" w:rsidRDefault="002C1953">
      <w:pPr>
        <w:spacing w:before="83"/>
        <w:ind w:left="2870" w:right="3865"/>
        <w:jc w:val="center"/>
        <w:rPr>
          <w:i/>
          <w:color w:val="1F487C"/>
        </w:rPr>
      </w:pPr>
    </w:p>
    <w:p w14:paraId="35C64AD3" w14:textId="77777777" w:rsidR="002C1953" w:rsidRDefault="002C1953">
      <w:pPr>
        <w:spacing w:before="83"/>
        <w:ind w:left="2870" w:right="3865"/>
        <w:jc w:val="center"/>
        <w:rPr>
          <w:i/>
          <w:color w:val="1F487C"/>
        </w:rPr>
      </w:pPr>
    </w:p>
    <w:p w14:paraId="6552BD7F" w14:textId="77777777" w:rsidR="002C1953" w:rsidRDefault="002C1953">
      <w:pPr>
        <w:spacing w:before="83"/>
        <w:ind w:left="2870" w:right="3865"/>
        <w:jc w:val="center"/>
        <w:rPr>
          <w:i/>
          <w:color w:val="1F487C"/>
        </w:rPr>
      </w:pPr>
    </w:p>
    <w:p w14:paraId="5D3E2A58" w14:textId="77777777" w:rsidR="002C1953" w:rsidRDefault="002C1953">
      <w:pPr>
        <w:spacing w:before="83"/>
        <w:ind w:left="2870" w:right="3865"/>
        <w:jc w:val="center"/>
        <w:rPr>
          <w:i/>
          <w:color w:val="1F487C"/>
        </w:rPr>
      </w:pPr>
    </w:p>
    <w:p w14:paraId="45D8A70E" w14:textId="7DC9682D" w:rsidR="002C1953" w:rsidRDefault="00814900">
      <w:pPr>
        <w:spacing w:before="83"/>
        <w:ind w:left="2870" w:right="3865"/>
        <w:jc w:val="center"/>
        <w:rPr>
          <w:i/>
          <w:color w:val="1F487C"/>
        </w:rPr>
      </w:pPr>
      <w:r>
        <w:rPr>
          <w:i/>
          <w:color w:val="1F487C"/>
        </w:rPr>
        <w:pict w14:anchorId="3656FEC1">
          <v:rect id="Rectangle 4" o:spid="_x0000_s1062" style="position:absolute;left:0;text-align:left;margin-left:-468.8pt;margin-top:6.55pt;width:30.4pt;height:31.6pt;z-index:251693056;visibility:visible;mso-wrap-distance-left:9pt;mso-wrap-distance-top:0;mso-wrap-distance-right:9pt;mso-wrap-distance-bottom:0;mso-position-horizontal-relative:text;mso-position-vertical-relative:text;v-text-anchor:middle" fillcolor="#33a6df" stroked="f" strokecolor="black [3213]" strokeweight=".25pt">
            <v:shadow type="perspective" color="#205867 [1608]" opacity=".5" offset="1pt" offset2="-1pt"/>
            <v:textbox>
              <w:txbxContent>
                <w:p w14:paraId="3F54ECE8" w14:textId="77777777" w:rsidR="00814900" w:rsidRPr="000E17BD" w:rsidRDefault="00814900" w:rsidP="000E17BD">
                  <w:pPr>
                    <w:rPr>
                      <w:sz w:val="18"/>
                      <w:szCs w:val="18"/>
                    </w:rPr>
                  </w:pPr>
                  <w:r w:rsidRPr="000E17BD">
                    <w:rPr>
                      <w:rFonts w:asciiTheme="minorHAnsi" w:hAnsi="Calibri" w:cstheme="minorBidi"/>
                      <w:color w:val="000000" w:themeColor="text1"/>
                      <w:kern w:val="24"/>
                      <w:sz w:val="10"/>
                      <w:szCs w:val="10"/>
                    </w:rPr>
                    <w:t>Start</w:t>
                  </w:r>
                  <w:r w:rsidRPr="000E17BD">
                    <w:rPr>
                      <w:rFonts w:asciiTheme="minorHAnsi" w:hAnsi="Calibri" w:cstheme="minorBidi"/>
                      <w:color w:val="000000" w:themeColor="text1"/>
                      <w:kern w:val="24"/>
                      <w:sz w:val="10"/>
                      <w:szCs w:val="10"/>
                    </w:rPr>
                    <w:br/>
                    <w:t>Success</w:t>
                  </w:r>
                </w:p>
              </w:txbxContent>
            </v:textbox>
          </v:rect>
        </w:pict>
      </w:r>
    </w:p>
    <w:p w14:paraId="0B85D80C" w14:textId="77777777" w:rsidR="002C1953" w:rsidRDefault="002C1953">
      <w:pPr>
        <w:spacing w:before="83"/>
        <w:ind w:left="2870" w:right="3865"/>
        <w:jc w:val="center"/>
        <w:rPr>
          <w:i/>
          <w:color w:val="1F487C"/>
        </w:rPr>
      </w:pPr>
    </w:p>
    <w:p w14:paraId="1D29C3C6" w14:textId="77777777" w:rsidR="002C1953" w:rsidRDefault="002C1953">
      <w:pPr>
        <w:spacing w:before="83"/>
        <w:ind w:left="2870" w:right="3865"/>
        <w:jc w:val="center"/>
        <w:rPr>
          <w:i/>
          <w:color w:val="1F487C"/>
        </w:rPr>
      </w:pPr>
    </w:p>
    <w:p w14:paraId="35063E86" w14:textId="77777777" w:rsidR="00B86AC0" w:rsidRDefault="00B86AC0" w:rsidP="002C1953">
      <w:pPr>
        <w:spacing w:before="83"/>
        <w:ind w:left="2870" w:right="3865"/>
        <w:jc w:val="center"/>
        <w:rPr>
          <w:i/>
          <w:color w:val="1F487C"/>
        </w:rPr>
      </w:pPr>
    </w:p>
    <w:p w14:paraId="5607274B" w14:textId="77777777" w:rsidR="002C1953" w:rsidRPr="002C1953" w:rsidRDefault="002C1953" w:rsidP="002C1953"/>
    <w:p w14:paraId="7471E2D7" w14:textId="77777777" w:rsidR="002C1953" w:rsidRPr="002C1953" w:rsidRDefault="002C1953" w:rsidP="002C1953"/>
    <w:p w14:paraId="4E5A069F" w14:textId="77777777" w:rsidR="002C1953" w:rsidRPr="002C1953" w:rsidRDefault="002C1953" w:rsidP="002C1953"/>
    <w:p w14:paraId="5DD71967" w14:textId="77777777" w:rsidR="002C1953" w:rsidRPr="002C1953" w:rsidRDefault="002C1953" w:rsidP="002C1953"/>
    <w:p w14:paraId="49571DFA" w14:textId="77777777" w:rsidR="002C1953" w:rsidRPr="002C1953" w:rsidRDefault="002C1953" w:rsidP="002C1953"/>
    <w:p w14:paraId="7CA8FF3C" w14:textId="77777777" w:rsidR="002C1953" w:rsidRPr="002C1953" w:rsidRDefault="002C1953" w:rsidP="002C1953"/>
    <w:p w14:paraId="1D54FBDE" w14:textId="77777777" w:rsidR="002C1953" w:rsidRPr="002C1953" w:rsidRDefault="002C1953" w:rsidP="002C1953"/>
    <w:p w14:paraId="5A6B67F7" w14:textId="77777777" w:rsidR="002C1953" w:rsidRPr="002C1953" w:rsidRDefault="002C1953" w:rsidP="002C1953"/>
    <w:p w14:paraId="063051EC" w14:textId="77777777" w:rsidR="002C1953" w:rsidRPr="002C1953" w:rsidRDefault="002C1953" w:rsidP="002C1953"/>
    <w:p w14:paraId="12FC043E" w14:textId="77777777" w:rsidR="002C1953" w:rsidRPr="002C1953" w:rsidRDefault="002C1953" w:rsidP="002C1953"/>
    <w:p w14:paraId="2AD021CF" w14:textId="77777777" w:rsidR="002C1953" w:rsidRPr="002C1953" w:rsidRDefault="002C1953" w:rsidP="002C1953"/>
    <w:p w14:paraId="5F051E27" w14:textId="77777777" w:rsidR="002C1953" w:rsidRPr="002C1953" w:rsidRDefault="002C1953" w:rsidP="002C1953"/>
    <w:p w14:paraId="7D00C44A" w14:textId="77777777" w:rsidR="002C1953" w:rsidRPr="002C1953" w:rsidRDefault="002C1953" w:rsidP="002C1953"/>
    <w:p w14:paraId="783DA019" w14:textId="77777777" w:rsidR="002C1953" w:rsidRPr="002C1953" w:rsidRDefault="002C1953" w:rsidP="002C1953"/>
    <w:p w14:paraId="33D327A6" w14:textId="77777777" w:rsidR="002C1953" w:rsidRPr="002C1953" w:rsidRDefault="002C1953" w:rsidP="002C1953"/>
    <w:p w14:paraId="3F258C0B" w14:textId="77777777" w:rsidR="002C1953" w:rsidRPr="002C1953" w:rsidRDefault="002C1953" w:rsidP="002C1953"/>
    <w:p w14:paraId="58AEA091" w14:textId="77777777" w:rsidR="002C1953" w:rsidRPr="002C1953" w:rsidRDefault="002C1953" w:rsidP="002C1953"/>
    <w:p w14:paraId="06D572C4" w14:textId="77777777" w:rsidR="002C1953" w:rsidRPr="002C1953" w:rsidRDefault="002C1953" w:rsidP="002C1953"/>
    <w:p w14:paraId="38A83336" w14:textId="77777777" w:rsidR="002C1953" w:rsidRPr="002C1953" w:rsidRDefault="002C1953" w:rsidP="002C1953"/>
    <w:p w14:paraId="43C3F759" w14:textId="77777777" w:rsidR="002C1953" w:rsidRPr="002C1953" w:rsidRDefault="002C1953" w:rsidP="002C1953"/>
    <w:p w14:paraId="039275C7" w14:textId="77777777" w:rsidR="002C1953" w:rsidRPr="002C1953" w:rsidRDefault="002C1953" w:rsidP="002C1953"/>
    <w:p w14:paraId="0479F111" w14:textId="77777777" w:rsidR="002C1953" w:rsidRPr="002C1953" w:rsidRDefault="002C1953" w:rsidP="002C1953"/>
    <w:p w14:paraId="0E082515" w14:textId="77777777" w:rsidR="002C1953" w:rsidRPr="002C1953" w:rsidRDefault="002C1953" w:rsidP="002C1953"/>
    <w:p w14:paraId="6E8AAAC9" w14:textId="77777777" w:rsidR="002C1953" w:rsidRPr="002C1953" w:rsidRDefault="002C1953" w:rsidP="002C1953"/>
    <w:p w14:paraId="5F95E6A5" w14:textId="77777777" w:rsidR="002C1953" w:rsidRPr="002C1953" w:rsidRDefault="002C1953" w:rsidP="002C1953"/>
    <w:p w14:paraId="789BFA78" w14:textId="77777777" w:rsidR="00517715" w:rsidRPr="00517715" w:rsidRDefault="00517715" w:rsidP="002C1953">
      <w:pPr>
        <w:tabs>
          <w:tab w:val="left" w:pos="3846"/>
        </w:tabs>
        <w:jc w:val="center"/>
        <w:rPr>
          <w:i/>
          <w:color w:val="1F487C"/>
          <w:sz w:val="12"/>
          <w:szCs w:val="12"/>
        </w:rPr>
      </w:pPr>
    </w:p>
    <w:p w14:paraId="2E961BDE" w14:textId="77777777" w:rsidR="00E7034A" w:rsidRDefault="00E7034A" w:rsidP="00E7034A">
      <w:pPr>
        <w:tabs>
          <w:tab w:val="left" w:pos="3846"/>
        </w:tabs>
        <w:ind w:right="567"/>
        <w:jc w:val="center"/>
        <w:rPr>
          <w:i/>
          <w:color w:val="1F487C"/>
        </w:rPr>
      </w:pPr>
    </w:p>
    <w:p w14:paraId="34F092D1" w14:textId="4551AACD" w:rsidR="002C1953" w:rsidRDefault="005B3AB9" w:rsidP="00A72ADF">
      <w:pPr>
        <w:tabs>
          <w:tab w:val="left" w:pos="3846"/>
        </w:tabs>
        <w:ind w:right="1134"/>
        <w:jc w:val="center"/>
        <w:rPr>
          <w:i/>
          <w:color w:val="1F487C"/>
        </w:rPr>
      </w:pPr>
      <w:r>
        <w:rPr>
          <w:i/>
          <w:color w:val="1F487C"/>
        </w:rPr>
        <w:t xml:space="preserve">   </w:t>
      </w:r>
      <w:r w:rsidR="002C1953">
        <w:rPr>
          <w:i/>
          <w:color w:val="1F487C"/>
        </w:rPr>
        <w:t xml:space="preserve">Figure </w:t>
      </w:r>
      <w:r w:rsidR="00A72ADF">
        <w:rPr>
          <w:i/>
          <w:color w:val="1F487C"/>
        </w:rPr>
        <w:t>25</w:t>
      </w:r>
      <w:r w:rsidR="002C1953">
        <w:rPr>
          <w:i/>
          <w:color w:val="1F487C"/>
        </w:rPr>
        <w:t xml:space="preserve"> – Prose style transferring </w:t>
      </w:r>
      <w:r w:rsidR="00517715">
        <w:rPr>
          <w:i/>
          <w:color w:val="1F487C"/>
        </w:rPr>
        <w:t>class</w:t>
      </w:r>
      <w:r w:rsidR="002C1953">
        <w:rPr>
          <w:i/>
          <w:color w:val="1F487C"/>
        </w:rPr>
        <w:t xml:space="preserve"> diagram</w:t>
      </w:r>
    </w:p>
    <w:p w14:paraId="120EAADC" w14:textId="5112FEE1" w:rsidR="00FE3CCE" w:rsidRPr="00FE3CCE" w:rsidRDefault="002C1953" w:rsidP="00761629">
      <w:pPr>
        <w:tabs>
          <w:tab w:val="left" w:pos="3846"/>
        </w:tabs>
      </w:pPr>
      <w:r>
        <w:tab/>
      </w:r>
    </w:p>
    <w:p w14:paraId="7CEE7CC7" w14:textId="6DE9A739" w:rsidR="00B86AC0" w:rsidRDefault="005E19B3">
      <w:pPr>
        <w:pStyle w:val="Heading2"/>
        <w:numPr>
          <w:ilvl w:val="1"/>
          <w:numId w:val="2"/>
        </w:numPr>
        <w:tabs>
          <w:tab w:val="left" w:pos="838"/>
          <w:tab w:val="left" w:pos="839"/>
        </w:tabs>
        <w:spacing w:before="61"/>
      </w:pPr>
      <w:bookmarkStart w:id="53" w:name="_bookmark39"/>
      <w:bookmarkEnd w:id="53"/>
      <w:r>
        <w:lastRenderedPageBreak/>
        <w:t>Sequence Diagram</w:t>
      </w:r>
    </w:p>
    <w:p w14:paraId="6435D6C7" w14:textId="49F08682" w:rsidR="00B86AC0" w:rsidRDefault="005B3AB9">
      <w:pPr>
        <w:pStyle w:val="BodyText"/>
        <w:spacing w:before="1"/>
        <w:rPr>
          <w:noProof/>
          <w:lang w:bidi="he-IL"/>
        </w:rPr>
      </w:pPr>
      <w:r>
        <w:rPr>
          <w:noProof/>
          <w:lang w:bidi="he-IL"/>
        </w:rPr>
        <w:drawing>
          <wp:anchor distT="0" distB="0" distL="114300" distR="114300" simplePos="0" relativeHeight="251623424" behindDoc="1" locked="0" layoutInCell="1" allowOverlap="1" wp14:anchorId="6798D986" wp14:editId="744CEED7">
            <wp:simplePos x="0" y="0"/>
            <wp:positionH relativeFrom="column">
              <wp:posOffset>17780</wp:posOffset>
            </wp:positionH>
            <wp:positionV relativeFrom="paragraph">
              <wp:posOffset>78105</wp:posOffset>
            </wp:positionV>
            <wp:extent cx="6222365" cy="4027805"/>
            <wp:effectExtent l="19050" t="19050" r="6985" b="0"/>
            <wp:wrapTight wrapText="bothSides">
              <wp:wrapPolygon edited="0">
                <wp:start x="-66" y="-102"/>
                <wp:lineTo x="-66" y="21556"/>
                <wp:lineTo x="21624" y="21556"/>
                <wp:lineTo x="21624" y="-102"/>
                <wp:lineTo x="-66" y="-102"/>
              </wp:wrapPolygon>
            </wp:wrapTight>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222365" cy="4027805"/>
                    </a:xfrm>
                    <a:prstGeom prst="rect">
                      <a:avLst/>
                    </a:prstGeom>
                    <a:noFill/>
                    <a:ln w="19050">
                      <a:solidFill>
                        <a:schemeClr val="tx1"/>
                      </a:solidFill>
                    </a:ln>
                  </pic:spPr>
                </pic:pic>
              </a:graphicData>
            </a:graphic>
            <wp14:sizeRelH relativeFrom="margin">
              <wp14:pctWidth>0</wp14:pctWidth>
            </wp14:sizeRelH>
            <wp14:sizeRelV relativeFrom="margin">
              <wp14:pctHeight>0</wp14:pctHeight>
            </wp14:sizeRelV>
          </wp:anchor>
        </w:drawing>
      </w:r>
    </w:p>
    <w:p w14:paraId="4B4937D9" w14:textId="24B8147C" w:rsidR="000414FC" w:rsidRDefault="000414FC">
      <w:pPr>
        <w:pStyle w:val="BodyText"/>
        <w:spacing w:before="1"/>
        <w:rPr>
          <w:noProof/>
          <w:lang w:bidi="he-IL"/>
        </w:rPr>
      </w:pPr>
    </w:p>
    <w:p w14:paraId="70E7B3A2" w14:textId="5BF3D51B" w:rsidR="000414FC" w:rsidRDefault="000414FC">
      <w:pPr>
        <w:pStyle w:val="BodyText"/>
        <w:spacing w:before="1"/>
        <w:rPr>
          <w:noProof/>
          <w:lang w:bidi="he-IL"/>
        </w:rPr>
      </w:pPr>
    </w:p>
    <w:p w14:paraId="42D73997" w14:textId="4BF6C4C4" w:rsidR="000414FC" w:rsidRDefault="000414FC">
      <w:pPr>
        <w:pStyle w:val="BodyText"/>
        <w:spacing w:before="1"/>
        <w:rPr>
          <w:noProof/>
          <w:lang w:bidi="he-IL"/>
        </w:rPr>
      </w:pPr>
    </w:p>
    <w:p w14:paraId="231AA71F" w14:textId="5AD7D6DC" w:rsidR="000414FC" w:rsidRDefault="000414FC">
      <w:pPr>
        <w:pStyle w:val="BodyText"/>
        <w:spacing w:before="1"/>
        <w:rPr>
          <w:noProof/>
          <w:lang w:bidi="he-IL"/>
        </w:rPr>
      </w:pPr>
    </w:p>
    <w:p w14:paraId="5CA0FA18" w14:textId="013604B8" w:rsidR="000414FC" w:rsidRDefault="000414FC">
      <w:pPr>
        <w:pStyle w:val="BodyText"/>
        <w:spacing w:before="1"/>
        <w:rPr>
          <w:noProof/>
          <w:lang w:bidi="he-IL"/>
        </w:rPr>
      </w:pPr>
    </w:p>
    <w:p w14:paraId="7C2E7A66" w14:textId="2F8A45D8" w:rsidR="000414FC" w:rsidRDefault="000414FC">
      <w:pPr>
        <w:pStyle w:val="BodyText"/>
        <w:spacing w:before="1"/>
        <w:rPr>
          <w:noProof/>
          <w:lang w:bidi="he-IL"/>
        </w:rPr>
      </w:pPr>
    </w:p>
    <w:p w14:paraId="7DFF61EE" w14:textId="4196E925" w:rsidR="000414FC" w:rsidRDefault="000414FC">
      <w:pPr>
        <w:pStyle w:val="BodyText"/>
        <w:spacing w:before="1"/>
        <w:rPr>
          <w:noProof/>
          <w:lang w:bidi="he-IL"/>
        </w:rPr>
      </w:pPr>
    </w:p>
    <w:p w14:paraId="0AA6684D" w14:textId="0A78E5E0" w:rsidR="000414FC" w:rsidRDefault="000414FC">
      <w:pPr>
        <w:pStyle w:val="BodyText"/>
        <w:spacing w:before="1"/>
        <w:rPr>
          <w:noProof/>
          <w:lang w:bidi="he-IL"/>
        </w:rPr>
      </w:pPr>
    </w:p>
    <w:p w14:paraId="5BCE79EC" w14:textId="40081879" w:rsidR="000414FC" w:rsidRDefault="000414FC">
      <w:pPr>
        <w:pStyle w:val="BodyText"/>
        <w:spacing w:before="1"/>
        <w:rPr>
          <w:noProof/>
          <w:lang w:bidi="he-IL"/>
        </w:rPr>
      </w:pPr>
    </w:p>
    <w:p w14:paraId="709325F1" w14:textId="6D105913" w:rsidR="000414FC" w:rsidRDefault="000414FC">
      <w:pPr>
        <w:pStyle w:val="BodyText"/>
        <w:spacing w:before="1"/>
        <w:rPr>
          <w:noProof/>
          <w:lang w:bidi="he-IL"/>
        </w:rPr>
      </w:pPr>
    </w:p>
    <w:p w14:paraId="63D29A58" w14:textId="2FA39598" w:rsidR="000414FC" w:rsidRDefault="000414FC">
      <w:pPr>
        <w:pStyle w:val="BodyText"/>
        <w:spacing w:before="1"/>
        <w:rPr>
          <w:noProof/>
          <w:lang w:bidi="he-IL"/>
        </w:rPr>
      </w:pPr>
    </w:p>
    <w:p w14:paraId="147C94EF" w14:textId="2147BEE8" w:rsidR="000414FC" w:rsidRDefault="000414FC">
      <w:pPr>
        <w:pStyle w:val="BodyText"/>
        <w:spacing w:before="1"/>
        <w:rPr>
          <w:noProof/>
          <w:lang w:bidi="he-IL"/>
        </w:rPr>
      </w:pPr>
    </w:p>
    <w:p w14:paraId="29E8E935" w14:textId="69E65E7C" w:rsidR="000414FC" w:rsidRDefault="000414FC">
      <w:pPr>
        <w:pStyle w:val="BodyText"/>
        <w:spacing w:before="1"/>
        <w:rPr>
          <w:noProof/>
          <w:lang w:bidi="he-IL"/>
        </w:rPr>
      </w:pPr>
    </w:p>
    <w:p w14:paraId="38625463" w14:textId="3832A298" w:rsidR="000414FC" w:rsidRDefault="000414FC">
      <w:pPr>
        <w:pStyle w:val="BodyText"/>
        <w:spacing w:before="1"/>
        <w:rPr>
          <w:noProof/>
          <w:lang w:bidi="he-IL"/>
        </w:rPr>
      </w:pPr>
    </w:p>
    <w:p w14:paraId="17023351" w14:textId="7F692319" w:rsidR="000414FC" w:rsidRDefault="000414FC">
      <w:pPr>
        <w:pStyle w:val="BodyText"/>
        <w:spacing w:before="1"/>
        <w:rPr>
          <w:noProof/>
          <w:lang w:bidi="he-IL"/>
        </w:rPr>
      </w:pPr>
    </w:p>
    <w:p w14:paraId="60D5D307" w14:textId="5A298E71" w:rsidR="000414FC" w:rsidRDefault="000414FC">
      <w:pPr>
        <w:pStyle w:val="BodyText"/>
        <w:spacing w:before="1"/>
        <w:rPr>
          <w:noProof/>
          <w:lang w:bidi="he-IL"/>
        </w:rPr>
      </w:pPr>
    </w:p>
    <w:p w14:paraId="531501D4" w14:textId="37419A3B" w:rsidR="000414FC" w:rsidRDefault="000414FC">
      <w:pPr>
        <w:pStyle w:val="BodyText"/>
        <w:spacing w:before="1"/>
        <w:rPr>
          <w:noProof/>
          <w:lang w:bidi="he-IL"/>
        </w:rPr>
      </w:pPr>
    </w:p>
    <w:p w14:paraId="1A02C4D7" w14:textId="37B288AA" w:rsidR="000414FC" w:rsidRDefault="000414FC">
      <w:pPr>
        <w:pStyle w:val="BodyText"/>
        <w:spacing w:before="1"/>
        <w:rPr>
          <w:noProof/>
          <w:lang w:bidi="he-IL"/>
        </w:rPr>
      </w:pPr>
    </w:p>
    <w:p w14:paraId="59D7360C" w14:textId="57DADC01" w:rsidR="000414FC" w:rsidRDefault="000414FC">
      <w:pPr>
        <w:pStyle w:val="BodyText"/>
        <w:spacing w:before="1"/>
        <w:rPr>
          <w:noProof/>
          <w:lang w:bidi="he-IL"/>
        </w:rPr>
      </w:pPr>
    </w:p>
    <w:p w14:paraId="55438EC8" w14:textId="11726AA5" w:rsidR="000414FC" w:rsidRDefault="000414FC">
      <w:pPr>
        <w:pStyle w:val="BodyText"/>
        <w:spacing w:before="1"/>
        <w:rPr>
          <w:noProof/>
          <w:lang w:bidi="he-IL"/>
        </w:rPr>
      </w:pPr>
    </w:p>
    <w:p w14:paraId="19F6D396" w14:textId="35744387" w:rsidR="000414FC" w:rsidRDefault="000414FC">
      <w:pPr>
        <w:pStyle w:val="BodyText"/>
        <w:spacing w:before="1"/>
        <w:rPr>
          <w:noProof/>
          <w:lang w:bidi="he-IL"/>
        </w:rPr>
      </w:pPr>
    </w:p>
    <w:p w14:paraId="3A36F463" w14:textId="654A50DC" w:rsidR="000414FC" w:rsidRDefault="000414FC">
      <w:pPr>
        <w:pStyle w:val="BodyText"/>
        <w:spacing w:before="1"/>
        <w:rPr>
          <w:noProof/>
          <w:lang w:bidi="he-IL"/>
        </w:rPr>
      </w:pPr>
    </w:p>
    <w:p w14:paraId="007D6D22" w14:textId="069D10DD" w:rsidR="00B86AC0" w:rsidRDefault="005E19B3" w:rsidP="00A72ADF">
      <w:pPr>
        <w:spacing w:before="72"/>
        <w:ind w:right="1134"/>
        <w:jc w:val="center"/>
        <w:rPr>
          <w:i/>
        </w:rPr>
      </w:pPr>
      <w:r>
        <w:rPr>
          <w:i/>
          <w:color w:val="1F487C"/>
        </w:rPr>
        <w:t xml:space="preserve">Figure </w:t>
      </w:r>
      <w:r w:rsidR="00A72ADF">
        <w:rPr>
          <w:i/>
          <w:color w:val="1F487C"/>
        </w:rPr>
        <w:t>26</w:t>
      </w:r>
      <w:r w:rsidR="001F1F44">
        <w:rPr>
          <w:i/>
          <w:color w:val="1F487C"/>
        </w:rPr>
        <w:t xml:space="preserve"> </w:t>
      </w:r>
      <w:r>
        <w:rPr>
          <w:i/>
          <w:color w:val="1F487C"/>
        </w:rPr>
        <w:t xml:space="preserve">– </w:t>
      </w:r>
      <w:r w:rsidR="001F1F44">
        <w:rPr>
          <w:i/>
          <w:color w:val="1F487C"/>
        </w:rPr>
        <w:t xml:space="preserve">Prose style transferring </w:t>
      </w:r>
      <w:r>
        <w:rPr>
          <w:i/>
          <w:color w:val="1F487C"/>
        </w:rPr>
        <w:t>sequence diagram.</w:t>
      </w:r>
    </w:p>
    <w:p w14:paraId="66D066D9" w14:textId="57738434" w:rsidR="00B86AC0" w:rsidRPr="001F1F44" w:rsidRDefault="00B86AC0">
      <w:pPr>
        <w:pStyle w:val="BodyText"/>
        <w:rPr>
          <w:i/>
          <w:sz w:val="12"/>
          <w:szCs w:val="10"/>
        </w:rPr>
      </w:pPr>
    </w:p>
    <w:p w14:paraId="64068732" w14:textId="53EA13C9" w:rsidR="00B86AC0" w:rsidRDefault="005E19B3">
      <w:pPr>
        <w:pStyle w:val="Heading2"/>
        <w:numPr>
          <w:ilvl w:val="1"/>
          <w:numId w:val="2"/>
        </w:numPr>
        <w:tabs>
          <w:tab w:val="left" w:pos="838"/>
          <w:tab w:val="left" w:pos="839"/>
        </w:tabs>
      </w:pPr>
      <w:bookmarkStart w:id="54" w:name="_bookmark40"/>
      <w:bookmarkStart w:id="55" w:name="_User_Interface"/>
      <w:bookmarkEnd w:id="54"/>
      <w:bookmarkEnd w:id="55"/>
      <w:r>
        <w:t>User</w:t>
      </w:r>
      <w:r>
        <w:rPr>
          <w:spacing w:val="-1"/>
        </w:rPr>
        <w:t xml:space="preserve"> </w:t>
      </w:r>
      <w:r>
        <w:t>Interface</w:t>
      </w:r>
    </w:p>
    <w:p w14:paraId="697D71D6" w14:textId="1029E20D" w:rsidR="00B86AC0" w:rsidRPr="00517715" w:rsidRDefault="00B86AC0">
      <w:pPr>
        <w:pStyle w:val="BodyText"/>
        <w:spacing w:before="1"/>
        <w:rPr>
          <w:b/>
          <w:sz w:val="12"/>
          <w:szCs w:val="10"/>
        </w:rPr>
      </w:pPr>
    </w:p>
    <w:p w14:paraId="2F1C999A" w14:textId="01242801" w:rsidR="00D174F2" w:rsidRPr="004C1542" w:rsidRDefault="003E5862" w:rsidP="00F10FF9">
      <w:pPr>
        <w:pStyle w:val="Heading3"/>
        <w:numPr>
          <w:ilvl w:val="2"/>
          <w:numId w:val="23"/>
        </w:numPr>
        <w:rPr>
          <w:rFonts w:asciiTheme="majorBidi" w:hAnsiTheme="majorBidi"/>
          <w:color w:val="auto"/>
          <w:sz w:val="22"/>
          <w:szCs w:val="22"/>
        </w:rPr>
      </w:pPr>
      <w:bookmarkStart w:id="56" w:name="_bookmark41"/>
      <w:bookmarkStart w:id="57" w:name="_Windows"/>
      <w:bookmarkEnd w:id="56"/>
      <w:bookmarkEnd w:id="57"/>
      <w:r>
        <w:rPr>
          <w:rFonts w:asciiTheme="majorBidi" w:hAnsiTheme="majorBidi"/>
          <w:color w:val="auto"/>
          <w:sz w:val="22"/>
          <w:szCs w:val="22"/>
        </w:rPr>
        <w:t>Windows</w:t>
      </w:r>
    </w:p>
    <w:p w14:paraId="6893EC02" w14:textId="6611D64E" w:rsidR="00B86AC0" w:rsidRDefault="005B3AB9" w:rsidP="00C1526C">
      <w:pPr>
        <w:tabs>
          <w:tab w:val="left" w:pos="3226"/>
        </w:tabs>
        <w:spacing w:before="120" w:line="264" w:lineRule="auto"/>
        <w:ind w:left="115" w:right="1109" w:firstLine="288"/>
        <w:jc w:val="both"/>
      </w:pPr>
      <w:r>
        <w:t>Start</w:t>
      </w:r>
      <w:r w:rsidR="0037375B">
        <w:t xml:space="preserve"> </w:t>
      </w:r>
      <w:r w:rsidR="008969E7">
        <w:t xml:space="preserve">window </w:t>
      </w:r>
      <w:r w:rsidR="0037375B">
        <w:t xml:space="preserve">- </w:t>
      </w:r>
      <w:r w:rsidR="005E19B3">
        <w:t>The first window that the user sees when he opens the application</w:t>
      </w:r>
      <w:r w:rsidR="00B21367">
        <w:t xml:space="preserve">. The user </w:t>
      </w:r>
      <w:r w:rsidR="008969E7">
        <w:t>needs</w:t>
      </w:r>
      <w:r w:rsidR="00B21367">
        <w:t xml:space="preserve"> to select which role he </w:t>
      </w:r>
      <w:r w:rsidR="00202E38">
        <w:t>wants</w:t>
      </w:r>
      <w:r w:rsidR="00B21367">
        <w:t xml:space="preserve"> to be in the system – regular user, manager. </w:t>
      </w:r>
      <w:r w:rsidR="0076729E">
        <w:t xml:space="preserve">Also, the user can click on “Exit” button if he wants to exit from the program, and he can press on “Help” button if he wants to see explanations about the system, and this current window. </w:t>
      </w:r>
    </w:p>
    <w:p w14:paraId="07E26B72" w14:textId="7FEA0074" w:rsidR="0037375B" w:rsidRDefault="005B3AB9" w:rsidP="005B3AB9">
      <w:pPr>
        <w:pStyle w:val="BodyText"/>
        <w:spacing w:before="146" w:line="264" w:lineRule="auto"/>
        <w:ind w:left="118" w:right="1037" w:firstLine="288"/>
      </w:pPr>
      <w:r w:rsidRPr="005B3AB9">
        <w:rPr>
          <w:noProof/>
        </w:rPr>
        <w:drawing>
          <wp:anchor distT="0" distB="0" distL="114300" distR="114300" simplePos="0" relativeHeight="251664384" behindDoc="0" locked="0" layoutInCell="1" allowOverlap="1" wp14:anchorId="4F5ED549" wp14:editId="4673A3D1">
            <wp:simplePos x="0" y="0"/>
            <wp:positionH relativeFrom="column">
              <wp:posOffset>19240</wp:posOffset>
            </wp:positionH>
            <wp:positionV relativeFrom="paragraph">
              <wp:posOffset>122574</wp:posOffset>
            </wp:positionV>
            <wp:extent cx="5970832" cy="2484755"/>
            <wp:effectExtent l="19050" t="19050" r="0" b="0"/>
            <wp:wrapNone/>
            <wp:docPr id="47" name="Picture 1">
              <a:extLst xmlns:a="http://schemas.openxmlformats.org/drawingml/2006/main">
                <a:ext uri="{FF2B5EF4-FFF2-40B4-BE49-F238E27FC236}">
                  <a16:creationId xmlns:a16="http://schemas.microsoft.com/office/drawing/2014/main" id="{1C21D620-012E-457B-93A1-362B0B0F5C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C21D620-012E-457B-93A1-362B0B0F5C50}"/>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091946" cy="2535157"/>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20188EBE" w14:textId="7C7DC48B" w:rsidR="0037375B" w:rsidRDefault="0037375B" w:rsidP="00181664">
      <w:pPr>
        <w:pStyle w:val="BodyText"/>
        <w:spacing w:before="146" w:line="264" w:lineRule="auto"/>
        <w:ind w:left="118" w:right="1037" w:firstLine="288"/>
      </w:pPr>
    </w:p>
    <w:p w14:paraId="5B501EF5" w14:textId="399142FC" w:rsidR="0037375B" w:rsidRDefault="0037375B" w:rsidP="00181664">
      <w:pPr>
        <w:pStyle w:val="BodyText"/>
        <w:spacing w:before="146" w:line="264" w:lineRule="auto"/>
        <w:ind w:left="118" w:right="1037" w:firstLine="288"/>
      </w:pPr>
    </w:p>
    <w:p w14:paraId="1165709A" w14:textId="20509B67" w:rsidR="0037375B" w:rsidRDefault="0037375B" w:rsidP="00181664">
      <w:pPr>
        <w:pStyle w:val="BodyText"/>
        <w:spacing w:before="146" w:line="264" w:lineRule="auto"/>
        <w:ind w:left="118" w:right="1037" w:firstLine="288"/>
      </w:pPr>
    </w:p>
    <w:p w14:paraId="632659F7" w14:textId="08754A6C" w:rsidR="0037375B" w:rsidRDefault="0037375B" w:rsidP="00181664">
      <w:pPr>
        <w:pStyle w:val="BodyText"/>
        <w:spacing w:before="146" w:line="264" w:lineRule="auto"/>
        <w:ind w:left="118" w:right="1037" w:firstLine="288"/>
      </w:pPr>
    </w:p>
    <w:p w14:paraId="750C839E" w14:textId="31810F36" w:rsidR="0037375B" w:rsidRDefault="0037375B" w:rsidP="00181664">
      <w:pPr>
        <w:pStyle w:val="BodyText"/>
        <w:spacing w:before="146" w:line="264" w:lineRule="auto"/>
        <w:ind w:left="118" w:right="1037" w:firstLine="288"/>
      </w:pPr>
    </w:p>
    <w:p w14:paraId="4A890FDD" w14:textId="35AF0362" w:rsidR="0037375B" w:rsidRDefault="0037375B" w:rsidP="00181664">
      <w:pPr>
        <w:pStyle w:val="BodyText"/>
        <w:spacing w:before="146" w:line="264" w:lineRule="auto"/>
        <w:ind w:left="118" w:right="1037" w:firstLine="288"/>
      </w:pPr>
    </w:p>
    <w:p w14:paraId="344FFBC8" w14:textId="25156FCD" w:rsidR="0037375B" w:rsidRDefault="0037375B" w:rsidP="00181664">
      <w:pPr>
        <w:pStyle w:val="BodyText"/>
        <w:spacing w:before="146" w:line="264" w:lineRule="auto"/>
        <w:ind w:left="118" w:right="1037" w:firstLine="288"/>
      </w:pPr>
    </w:p>
    <w:p w14:paraId="366B940A" w14:textId="7665F2E6" w:rsidR="0037375B" w:rsidRDefault="0037375B" w:rsidP="00181664">
      <w:pPr>
        <w:pStyle w:val="BodyText"/>
        <w:spacing w:before="146" w:line="264" w:lineRule="auto"/>
        <w:ind w:left="118" w:right="1037" w:firstLine="288"/>
      </w:pPr>
    </w:p>
    <w:p w14:paraId="22681340" w14:textId="55576A31" w:rsidR="00B21367" w:rsidRPr="0076729E" w:rsidRDefault="0076729E" w:rsidP="0076729E">
      <w:pPr>
        <w:spacing w:before="85"/>
        <w:ind w:left="2592" w:right="3859"/>
        <w:rPr>
          <w:i/>
          <w:color w:val="1F487C"/>
        </w:rPr>
      </w:pPr>
      <w:r>
        <w:rPr>
          <w:i/>
          <w:color w:val="1F487C"/>
        </w:rPr>
        <w:br/>
        <w:t xml:space="preserve">                    </w:t>
      </w:r>
      <w:r w:rsidR="005E19B3">
        <w:rPr>
          <w:i/>
          <w:color w:val="1F487C"/>
        </w:rPr>
        <w:t xml:space="preserve">Figure </w:t>
      </w:r>
      <w:r w:rsidR="00A72ADF">
        <w:rPr>
          <w:i/>
          <w:color w:val="1F487C"/>
        </w:rPr>
        <w:t>27</w:t>
      </w:r>
      <w:r w:rsidR="00181664">
        <w:rPr>
          <w:i/>
          <w:color w:val="1F487C"/>
        </w:rPr>
        <w:t xml:space="preserve"> </w:t>
      </w:r>
      <w:r w:rsidR="005E19B3">
        <w:rPr>
          <w:i/>
          <w:color w:val="1F487C"/>
        </w:rPr>
        <w:t xml:space="preserve">- </w:t>
      </w:r>
      <w:r w:rsidR="005B3AB9">
        <w:rPr>
          <w:i/>
          <w:color w:val="1F487C"/>
        </w:rPr>
        <w:t>Start</w:t>
      </w:r>
      <w:r w:rsidR="005E19B3">
        <w:rPr>
          <w:i/>
          <w:color w:val="1F487C"/>
        </w:rPr>
        <w:t xml:space="preserve"> window</w:t>
      </w:r>
    </w:p>
    <w:p w14:paraId="25EB1868" w14:textId="33BE1DE4" w:rsidR="00B86AC0" w:rsidRDefault="00B21367" w:rsidP="00C1526C">
      <w:pPr>
        <w:tabs>
          <w:tab w:val="left" w:pos="3226"/>
        </w:tabs>
        <w:spacing w:before="120" w:line="264" w:lineRule="auto"/>
        <w:ind w:left="115" w:right="1109" w:firstLine="288"/>
        <w:jc w:val="both"/>
      </w:pPr>
      <w:r>
        <w:lastRenderedPageBreak/>
        <w:t>User</w:t>
      </w:r>
      <w:r w:rsidR="005E19B3">
        <w:t xml:space="preserve"> window</w:t>
      </w:r>
      <w:r w:rsidR="00BE5521">
        <w:t xml:space="preserve"> -</w:t>
      </w:r>
      <w:r w:rsidR="005E19B3">
        <w:t xml:space="preserve"> After the user </w:t>
      </w:r>
      <w:r>
        <w:t>decide to be regular user</w:t>
      </w:r>
      <w:r w:rsidR="005E19B3">
        <w:t xml:space="preserve">, the system display </w:t>
      </w:r>
      <w:r>
        <w:t xml:space="preserve">to him the window of regular user. In this window the user can run two types of model. First type is model without data augmentation, and second type is model with data augmentation. The differences between the models is the augmentations, it means change word to their synonyms. The model with data augmentations change the words to their synonyms, and </w:t>
      </w:r>
      <w:r w:rsidR="00314D96">
        <w:t>the model without augmentations do</w:t>
      </w:r>
      <w:r w:rsidR="00202E38">
        <w:t xml:space="preserve"> </w:t>
      </w:r>
      <w:r w:rsidR="00314D96">
        <w:t>not make these operations.</w:t>
      </w:r>
      <w:r>
        <w:t xml:space="preserve"> Also, the user can click on “Back” button if he wants to return to previous window, and he can press on “Help” button if he </w:t>
      </w:r>
      <w:r w:rsidR="00314D96">
        <w:t>wants</w:t>
      </w:r>
      <w:r>
        <w:t xml:space="preserve"> to see explanations about the system, and this current window.</w:t>
      </w:r>
    </w:p>
    <w:p w14:paraId="77E3F91D" w14:textId="19EC9EC5" w:rsidR="0037375B" w:rsidRDefault="00B21367" w:rsidP="00B21367">
      <w:pPr>
        <w:tabs>
          <w:tab w:val="left" w:pos="3226"/>
        </w:tabs>
        <w:spacing w:before="146" w:line="264" w:lineRule="auto"/>
        <w:ind w:left="119" w:right="1038" w:firstLine="289"/>
        <w:jc w:val="both"/>
        <w:rPr>
          <w:rtl/>
          <w:lang w:bidi="he-IL"/>
        </w:rPr>
      </w:pPr>
      <w:r w:rsidRPr="00B21367">
        <w:rPr>
          <w:noProof/>
        </w:rPr>
        <w:drawing>
          <wp:anchor distT="0" distB="0" distL="114300" distR="114300" simplePos="0" relativeHeight="251674624" behindDoc="0" locked="0" layoutInCell="1" allowOverlap="1" wp14:anchorId="205FD329" wp14:editId="5D60708D">
            <wp:simplePos x="0" y="0"/>
            <wp:positionH relativeFrom="column">
              <wp:posOffset>19240</wp:posOffset>
            </wp:positionH>
            <wp:positionV relativeFrom="paragraph">
              <wp:posOffset>117655</wp:posOffset>
            </wp:positionV>
            <wp:extent cx="5999612" cy="2841363"/>
            <wp:effectExtent l="19050" t="19050" r="1270" b="0"/>
            <wp:wrapNone/>
            <wp:docPr id="48" name="Picture 1">
              <a:extLst xmlns:a="http://schemas.openxmlformats.org/drawingml/2006/main">
                <a:ext uri="{FF2B5EF4-FFF2-40B4-BE49-F238E27FC236}">
                  <a16:creationId xmlns:a16="http://schemas.microsoft.com/office/drawing/2014/main" id="{41171CA7-70C0-4EEF-A16A-159FB36599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1171CA7-70C0-4EEF-A16A-159FB3659997}"/>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035836" cy="2858518"/>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30736F5B" w14:textId="5D7907AB" w:rsidR="0037375B" w:rsidRDefault="0037375B" w:rsidP="00181664">
      <w:pPr>
        <w:tabs>
          <w:tab w:val="left" w:pos="3226"/>
        </w:tabs>
        <w:spacing w:before="146" w:line="264" w:lineRule="auto"/>
        <w:ind w:left="119" w:right="1038" w:firstLine="289"/>
        <w:jc w:val="both"/>
      </w:pPr>
    </w:p>
    <w:p w14:paraId="73DA5E1B" w14:textId="6BD3F4EC" w:rsidR="0037375B" w:rsidRDefault="0037375B" w:rsidP="00181664">
      <w:pPr>
        <w:tabs>
          <w:tab w:val="left" w:pos="3226"/>
        </w:tabs>
        <w:spacing w:before="146" w:line="264" w:lineRule="auto"/>
        <w:ind w:left="119" w:right="1038" w:firstLine="289"/>
        <w:jc w:val="both"/>
      </w:pPr>
    </w:p>
    <w:p w14:paraId="48A3E60B" w14:textId="4430EEE1" w:rsidR="0037375B" w:rsidRDefault="0037375B" w:rsidP="00181664">
      <w:pPr>
        <w:tabs>
          <w:tab w:val="left" w:pos="3226"/>
        </w:tabs>
        <w:spacing w:before="146" w:line="264" w:lineRule="auto"/>
        <w:ind w:left="119" w:right="1038" w:firstLine="289"/>
        <w:jc w:val="both"/>
      </w:pPr>
    </w:p>
    <w:p w14:paraId="39024557" w14:textId="24ABD765" w:rsidR="0037375B" w:rsidRDefault="0037375B" w:rsidP="00181664">
      <w:pPr>
        <w:tabs>
          <w:tab w:val="left" w:pos="3226"/>
        </w:tabs>
        <w:spacing w:before="146" w:line="264" w:lineRule="auto"/>
        <w:ind w:left="119" w:right="1038" w:firstLine="289"/>
        <w:jc w:val="both"/>
      </w:pPr>
    </w:p>
    <w:p w14:paraId="327E12CA" w14:textId="50AD32C7" w:rsidR="0037375B" w:rsidRDefault="0037375B" w:rsidP="00181664">
      <w:pPr>
        <w:tabs>
          <w:tab w:val="left" w:pos="3226"/>
        </w:tabs>
        <w:spacing w:before="146" w:line="264" w:lineRule="auto"/>
        <w:ind w:left="119" w:right="1038" w:firstLine="289"/>
        <w:jc w:val="both"/>
      </w:pPr>
    </w:p>
    <w:p w14:paraId="066EE395" w14:textId="25D08A6D" w:rsidR="0037375B" w:rsidRDefault="0037375B" w:rsidP="00181664">
      <w:pPr>
        <w:tabs>
          <w:tab w:val="left" w:pos="3226"/>
        </w:tabs>
        <w:spacing w:before="146" w:line="264" w:lineRule="auto"/>
        <w:ind w:left="119" w:right="1038" w:firstLine="289"/>
        <w:jc w:val="both"/>
      </w:pPr>
    </w:p>
    <w:p w14:paraId="707DBE44" w14:textId="3C2E5056" w:rsidR="0037375B" w:rsidRDefault="0037375B" w:rsidP="00181664">
      <w:pPr>
        <w:tabs>
          <w:tab w:val="left" w:pos="3226"/>
        </w:tabs>
        <w:spacing w:before="146" w:line="264" w:lineRule="auto"/>
        <w:ind w:left="119" w:right="1038" w:firstLine="289"/>
        <w:jc w:val="both"/>
      </w:pPr>
    </w:p>
    <w:p w14:paraId="49190984" w14:textId="5B24480A" w:rsidR="0037375B" w:rsidRDefault="0037375B" w:rsidP="00181664">
      <w:pPr>
        <w:tabs>
          <w:tab w:val="left" w:pos="3226"/>
        </w:tabs>
        <w:spacing w:before="146" w:line="264" w:lineRule="auto"/>
        <w:ind w:left="119" w:right="1038" w:firstLine="289"/>
        <w:jc w:val="both"/>
      </w:pPr>
    </w:p>
    <w:p w14:paraId="6950110C" w14:textId="77777777" w:rsidR="00BE5521" w:rsidRDefault="00BE5521">
      <w:pPr>
        <w:spacing w:before="142"/>
        <w:ind w:left="2793"/>
      </w:pPr>
    </w:p>
    <w:p w14:paraId="2E01B73E" w14:textId="77777777" w:rsidR="00A41BB9" w:rsidRDefault="00A41BB9">
      <w:pPr>
        <w:spacing w:before="142"/>
        <w:ind w:left="2793"/>
        <w:rPr>
          <w:i/>
          <w:color w:val="1F487C"/>
        </w:rPr>
      </w:pPr>
    </w:p>
    <w:p w14:paraId="471421ED" w14:textId="74A7D30B" w:rsidR="00B86AC0" w:rsidRDefault="005E19B3" w:rsidP="00A72ADF">
      <w:pPr>
        <w:spacing w:before="142"/>
        <w:ind w:left="2793"/>
        <w:rPr>
          <w:i/>
        </w:rPr>
      </w:pPr>
      <w:r>
        <w:rPr>
          <w:i/>
          <w:color w:val="1F487C"/>
        </w:rPr>
        <w:t xml:space="preserve">Figure </w:t>
      </w:r>
      <w:r w:rsidR="00A72ADF">
        <w:rPr>
          <w:i/>
          <w:color w:val="1F487C"/>
        </w:rPr>
        <w:t xml:space="preserve">28 </w:t>
      </w:r>
      <w:r>
        <w:rPr>
          <w:i/>
          <w:color w:val="1F487C"/>
        </w:rPr>
        <w:t>- Main window for regular user</w:t>
      </w:r>
    </w:p>
    <w:p w14:paraId="43A046CE" w14:textId="77777777" w:rsidR="00A43178" w:rsidRPr="00A43178" w:rsidRDefault="00A43178" w:rsidP="00A43178">
      <w:pPr>
        <w:pStyle w:val="TableParagraph"/>
        <w:rPr>
          <w:sz w:val="12"/>
          <w:szCs w:val="12"/>
        </w:rPr>
      </w:pPr>
    </w:p>
    <w:p w14:paraId="6A665A43" w14:textId="5465B025" w:rsidR="00B86AC0" w:rsidRDefault="00314D96" w:rsidP="00C1526C">
      <w:pPr>
        <w:pStyle w:val="BodyText"/>
        <w:spacing w:before="120" w:line="264" w:lineRule="auto"/>
        <w:ind w:left="115" w:right="1109" w:firstLine="288"/>
        <w:jc w:val="both"/>
      </w:pPr>
      <w:r>
        <w:t xml:space="preserve">Manager window – After the user decide to be manager, the system display to him the window of manager. In this window the manager can run two types of model like the regular user. It means that the operation of running model is similar to both roles. Also, the manager can click on “Settings” button and change some important parameters that belongs to the model. Furthermore, the manager can click on “Back” button if he </w:t>
      </w:r>
      <w:r w:rsidR="008969E7">
        <w:t>wants</w:t>
      </w:r>
      <w:r>
        <w:t xml:space="preserve"> to return to previous page, and he can click on “Help” button if he wants to see explanations about the system, and this current window.  </w:t>
      </w:r>
    </w:p>
    <w:p w14:paraId="7B278E3D" w14:textId="4962FEDF" w:rsidR="00861DF0" w:rsidRDefault="00314D96" w:rsidP="00314D96">
      <w:pPr>
        <w:pStyle w:val="BodyText"/>
        <w:spacing w:before="145"/>
        <w:ind w:left="406"/>
      </w:pPr>
      <w:r w:rsidRPr="00314D96">
        <w:rPr>
          <w:noProof/>
        </w:rPr>
        <w:drawing>
          <wp:anchor distT="0" distB="0" distL="114300" distR="114300" simplePos="0" relativeHeight="251675648" behindDoc="1" locked="0" layoutInCell="1" allowOverlap="1" wp14:anchorId="354C46ED" wp14:editId="57CAB314">
            <wp:simplePos x="0" y="0"/>
            <wp:positionH relativeFrom="column">
              <wp:posOffset>20320</wp:posOffset>
            </wp:positionH>
            <wp:positionV relativeFrom="paragraph">
              <wp:posOffset>121920</wp:posOffset>
            </wp:positionV>
            <wp:extent cx="5979160" cy="2557145"/>
            <wp:effectExtent l="19050" t="19050" r="2540" b="0"/>
            <wp:wrapThrough wrapText="bothSides">
              <wp:wrapPolygon edited="0">
                <wp:start x="-69" y="-161"/>
                <wp:lineTo x="-69" y="21562"/>
                <wp:lineTo x="21609" y="21562"/>
                <wp:lineTo x="21609" y="-161"/>
                <wp:lineTo x="-69" y="-161"/>
              </wp:wrapPolygon>
            </wp:wrapThrough>
            <wp:docPr id="50" name="Picture 2">
              <a:extLst xmlns:a="http://schemas.openxmlformats.org/drawingml/2006/main">
                <a:ext uri="{FF2B5EF4-FFF2-40B4-BE49-F238E27FC236}">
                  <a16:creationId xmlns:a16="http://schemas.microsoft.com/office/drawing/2014/main" id="{C9878A02-B7F2-4F12-B900-D430CF34AD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9878A02-B7F2-4F12-B900-D430CF34AD11}"/>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979160" cy="2557145"/>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1062D5FD" w14:textId="303A5887" w:rsidR="00861DF0" w:rsidRDefault="00861DF0">
      <w:pPr>
        <w:pStyle w:val="BodyText"/>
        <w:spacing w:before="145"/>
        <w:ind w:left="406"/>
      </w:pPr>
    </w:p>
    <w:p w14:paraId="4380E147" w14:textId="424F401A" w:rsidR="00861DF0" w:rsidRDefault="00861DF0">
      <w:pPr>
        <w:pStyle w:val="BodyText"/>
        <w:spacing w:before="145"/>
        <w:ind w:left="406"/>
      </w:pPr>
    </w:p>
    <w:p w14:paraId="755B0114" w14:textId="3F456217" w:rsidR="00861DF0" w:rsidRDefault="00861DF0">
      <w:pPr>
        <w:pStyle w:val="BodyText"/>
        <w:spacing w:before="145"/>
        <w:ind w:left="406"/>
      </w:pPr>
    </w:p>
    <w:p w14:paraId="63D0CFB7" w14:textId="5CBD84A2" w:rsidR="00861DF0" w:rsidRDefault="00861DF0">
      <w:pPr>
        <w:pStyle w:val="BodyText"/>
        <w:spacing w:before="145"/>
        <w:ind w:left="406"/>
      </w:pPr>
    </w:p>
    <w:p w14:paraId="73A19C05" w14:textId="7AB9CCF7" w:rsidR="00B86AC0" w:rsidRDefault="00B86AC0">
      <w:pPr>
        <w:pStyle w:val="BodyText"/>
        <w:spacing w:before="1"/>
      </w:pPr>
    </w:p>
    <w:p w14:paraId="44F91FA2" w14:textId="243F6617" w:rsidR="00A41BB9" w:rsidRDefault="00A41BB9">
      <w:pPr>
        <w:pStyle w:val="BodyText"/>
        <w:spacing w:before="1"/>
      </w:pPr>
    </w:p>
    <w:p w14:paraId="2F3C4AD6" w14:textId="370FBC59" w:rsidR="00A41BB9" w:rsidRDefault="00A41BB9">
      <w:pPr>
        <w:pStyle w:val="BodyText"/>
        <w:spacing w:before="1"/>
      </w:pPr>
    </w:p>
    <w:p w14:paraId="71B97C8B" w14:textId="73EBD502" w:rsidR="00A41BB9" w:rsidRDefault="00A41BB9">
      <w:pPr>
        <w:pStyle w:val="BodyText"/>
        <w:spacing w:before="1"/>
      </w:pPr>
    </w:p>
    <w:p w14:paraId="395798F3" w14:textId="7093796B" w:rsidR="00A41BB9" w:rsidRDefault="00A41BB9">
      <w:pPr>
        <w:pStyle w:val="BodyText"/>
        <w:spacing w:before="1"/>
      </w:pPr>
    </w:p>
    <w:p w14:paraId="5F9F8805" w14:textId="77777777" w:rsidR="00A41BB9" w:rsidRDefault="00A41BB9" w:rsidP="00314D96">
      <w:pPr>
        <w:spacing w:before="143"/>
        <w:rPr>
          <w:i/>
          <w:color w:val="1F487C"/>
        </w:rPr>
      </w:pPr>
    </w:p>
    <w:p w14:paraId="41FD45F9" w14:textId="142493AB" w:rsidR="004E3ABC" w:rsidRPr="008969E7" w:rsidRDefault="00A43178" w:rsidP="008969E7">
      <w:pPr>
        <w:spacing w:before="143"/>
        <w:ind w:left="2477"/>
        <w:rPr>
          <w:i/>
        </w:rPr>
      </w:pPr>
      <w:r>
        <w:rPr>
          <w:i/>
          <w:color w:val="1F487C"/>
        </w:rPr>
        <w:t xml:space="preserve">  </w:t>
      </w:r>
      <w:r w:rsidR="008969E7">
        <w:rPr>
          <w:i/>
          <w:color w:val="1F487C"/>
        </w:rPr>
        <w:br/>
      </w:r>
      <w:r w:rsidR="008969E7">
        <w:rPr>
          <w:i/>
          <w:color w:val="1F487C"/>
        </w:rPr>
        <w:br/>
        <w:t xml:space="preserve">    </w:t>
      </w:r>
      <w:r w:rsidR="005E19B3">
        <w:rPr>
          <w:i/>
          <w:color w:val="1F487C"/>
        </w:rPr>
        <w:t xml:space="preserve">Figure </w:t>
      </w:r>
      <w:r w:rsidR="00A72ADF">
        <w:rPr>
          <w:i/>
          <w:color w:val="1F487C"/>
        </w:rPr>
        <w:t>29</w:t>
      </w:r>
      <w:r w:rsidR="005E19B3">
        <w:rPr>
          <w:i/>
          <w:color w:val="1F487C"/>
        </w:rPr>
        <w:t xml:space="preserve"> – Main window for </w:t>
      </w:r>
      <w:r w:rsidR="008969E7">
        <w:rPr>
          <w:i/>
          <w:color w:val="1F487C"/>
        </w:rPr>
        <w:t>manager</w:t>
      </w:r>
      <w:r w:rsidR="005E19B3">
        <w:rPr>
          <w:i/>
          <w:color w:val="1F487C"/>
        </w:rPr>
        <w:t xml:space="preserve"> use</w:t>
      </w:r>
      <w:r w:rsidR="000C72AE">
        <w:rPr>
          <w:i/>
          <w:color w:val="1F487C"/>
        </w:rPr>
        <w:t>r</w:t>
      </w:r>
    </w:p>
    <w:p w14:paraId="3A7A7759" w14:textId="35993B4E" w:rsidR="00C67CEA" w:rsidRDefault="008969E7" w:rsidP="00C1526C">
      <w:pPr>
        <w:pStyle w:val="BodyText"/>
        <w:spacing w:before="120" w:line="264" w:lineRule="auto"/>
        <w:ind w:left="115" w:right="1109" w:firstLine="288"/>
        <w:jc w:val="both"/>
        <w:rPr>
          <w:rtl/>
        </w:rPr>
      </w:pPr>
      <w:r>
        <w:lastRenderedPageBreak/>
        <w:t xml:space="preserve">Select source, target window </w:t>
      </w:r>
      <w:r w:rsidR="00C67CEA">
        <w:t>–</w:t>
      </w:r>
      <w:r>
        <w:t xml:space="preserve"> </w:t>
      </w:r>
      <w:r w:rsidR="00C67CEA">
        <w:t xml:space="preserve">In this window the user </w:t>
      </w:r>
      <w:r w:rsidR="00202E38">
        <w:t xml:space="preserve">/ manager </w:t>
      </w:r>
      <w:r w:rsidR="00C67CEA">
        <w:t>needs to select source and target prose</w:t>
      </w:r>
      <w:r w:rsidR="00C15CA2">
        <w:t>.</w:t>
      </w:r>
      <w:r w:rsidR="005E19B3">
        <w:t xml:space="preserve"> </w:t>
      </w:r>
      <w:r w:rsidR="00C67CEA">
        <w:t xml:space="preserve">After the user </w:t>
      </w:r>
      <w:r w:rsidR="00202E38">
        <w:t xml:space="preserve">/ manager </w:t>
      </w:r>
      <w:r w:rsidR="00C67CEA">
        <w:t xml:space="preserve">select his proses, he can run the model by click on “Run Model” button. Also, the </w:t>
      </w:r>
      <w:r w:rsidR="00202E38">
        <w:t xml:space="preserve">user / manager can click on “Back” button if he wants to return to the previous page, and he can click on “Help” button if he wants to see explanations about the system, and this current window.  </w:t>
      </w:r>
    </w:p>
    <w:p w14:paraId="3BD2452E" w14:textId="712A44F2" w:rsidR="004E3ABC" w:rsidRDefault="008969E7" w:rsidP="008969E7">
      <w:pPr>
        <w:pStyle w:val="BodyText"/>
        <w:spacing w:before="145" w:line="264" w:lineRule="auto"/>
        <w:ind w:left="118" w:right="1115" w:firstLine="288"/>
        <w:jc w:val="both"/>
        <w:rPr>
          <w:rtl/>
          <w:lang w:bidi="he-IL"/>
        </w:rPr>
      </w:pPr>
      <w:r w:rsidRPr="008969E7">
        <w:rPr>
          <w:noProof/>
        </w:rPr>
        <w:drawing>
          <wp:anchor distT="0" distB="0" distL="114300" distR="114300" simplePos="0" relativeHeight="251683840" behindDoc="0" locked="0" layoutInCell="1" allowOverlap="1" wp14:anchorId="7DA3E6CE" wp14:editId="1644E8A6">
            <wp:simplePos x="0" y="0"/>
            <wp:positionH relativeFrom="column">
              <wp:posOffset>12065</wp:posOffset>
            </wp:positionH>
            <wp:positionV relativeFrom="paragraph">
              <wp:posOffset>108585</wp:posOffset>
            </wp:positionV>
            <wp:extent cx="5944870" cy="3049905"/>
            <wp:effectExtent l="19050" t="19050" r="0" b="0"/>
            <wp:wrapThrough wrapText="bothSides">
              <wp:wrapPolygon edited="0">
                <wp:start x="-69" y="-135"/>
                <wp:lineTo x="-69" y="21587"/>
                <wp:lineTo x="21595" y="21587"/>
                <wp:lineTo x="21595" y="-135"/>
                <wp:lineTo x="-69" y="-135"/>
              </wp:wrapPolygon>
            </wp:wrapThrough>
            <wp:docPr id="51" name="Picture 1">
              <a:extLst xmlns:a="http://schemas.openxmlformats.org/drawingml/2006/main">
                <a:ext uri="{FF2B5EF4-FFF2-40B4-BE49-F238E27FC236}">
                  <a16:creationId xmlns:a16="http://schemas.microsoft.com/office/drawing/2014/main" id="{68DF84C9-DCBA-47F9-9F3C-DD9D5192D7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8DF84C9-DCBA-47F9-9F3C-DD9D5192D70B}"/>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4870" cy="3049905"/>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104E9D1B" w14:textId="4C9FD015" w:rsidR="004E3ABC" w:rsidRDefault="004E3ABC">
      <w:pPr>
        <w:pStyle w:val="BodyText"/>
        <w:spacing w:before="145" w:line="264" w:lineRule="auto"/>
        <w:ind w:left="118" w:right="1115" w:firstLine="288"/>
        <w:jc w:val="both"/>
      </w:pPr>
    </w:p>
    <w:p w14:paraId="6557BF24" w14:textId="5489BFE7" w:rsidR="004E3ABC" w:rsidRDefault="004E3ABC">
      <w:pPr>
        <w:pStyle w:val="BodyText"/>
        <w:spacing w:before="145" w:line="264" w:lineRule="auto"/>
        <w:ind w:left="118" w:right="1115" w:firstLine="288"/>
        <w:jc w:val="both"/>
      </w:pPr>
    </w:p>
    <w:p w14:paraId="032B6C2F" w14:textId="54E7AF9E" w:rsidR="004E3ABC" w:rsidRDefault="004E3ABC">
      <w:pPr>
        <w:pStyle w:val="BodyText"/>
        <w:spacing w:before="145" w:line="264" w:lineRule="auto"/>
        <w:ind w:left="118" w:right="1115" w:firstLine="288"/>
        <w:jc w:val="both"/>
      </w:pPr>
    </w:p>
    <w:p w14:paraId="7C81657C" w14:textId="037DB375" w:rsidR="004E3ABC" w:rsidRDefault="004E3ABC">
      <w:pPr>
        <w:pStyle w:val="BodyText"/>
        <w:spacing w:before="145" w:line="264" w:lineRule="auto"/>
        <w:ind w:left="118" w:right="1115" w:firstLine="288"/>
        <w:jc w:val="both"/>
      </w:pPr>
    </w:p>
    <w:p w14:paraId="47DFCD8E" w14:textId="13783DC3" w:rsidR="004E3ABC" w:rsidRDefault="004E3ABC">
      <w:pPr>
        <w:pStyle w:val="BodyText"/>
        <w:spacing w:before="145" w:line="264" w:lineRule="auto"/>
        <w:ind w:left="118" w:right="1115" w:firstLine="288"/>
        <w:jc w:val="both"/>
      </w:pPr>
    </w:p>
    <w:p w14:paraId="2240C75E" w14:textId="3B61B743" w:rsidR="004E3ABC" w:rsidRDefault="004E3ABC">
      <w:pPr>
        <w:pStyle w:val="BodyText"/>
        <w:spacing w:before="145" w:line="264" w:lineRule="auto"/>
        <w:ind w:left="118" w:right="1115" w:firstLine="288"/>
        <w:jc w:val="both"/>
      </w:pPr>
    </w:p>
    <w:p w14:paraId="22822180" w14:textId="754BF35A" w:rsidR="004E3ABC" w:rsidRDefault="004E3ABC">
      <w:pPr>
        <w:pStyle w:val="BodyText"/>
        <w:spacing w:before="145" w:line="264" w:lineRule="auto"/>
        <w:ind w:left="118" w:right="1115" w:firstLine="288"/>
        <w:jc w:val="both"/>
      </w:pPr>
    </w:p>
    <w:p w14:paraId="7DC3CB50" w14:textId="5A1C01A2" w:rsidR="004E3ABC" w:rsidRDefault="004E3ABC">
      <w:pPr>
        <w:pStyle w:val="BodyText"/>
        <w:spacing w:before="145" w:line="264" w:lineRule="auto"/>
        <w:ind w:left="118" w:right="1115" w:firstLine="288"/>
        <w:jc w:val="both"/>
      </w:pPr>
    </w:p>
    <w:p w14:paraId="7F779331" w14:textId="2956BBDC" w:rsidR="004E3ABC" w:rsidRDefault="004E3ABC">
      <w:pPr>
        <w:pStyle w:val="BodyText"/>
        <w:spacing w:before="145" w:line="264" w:lineRule="auto"/>
        <w:ind w:left="118" w:right="1115" w:firstLine="288"/>
        <w:jc w:val="both"/>
      </w:pPr>
    </w:p>
    <w:p w14:paraId="7F71A08A" w14:textId="4528C21F" w:rsidR="004E3ABC" w:rsidRDefault="004E3ABC">
      <w:pPr>
        <w:pStyle w:val="BodyText"/>
        <w:spacing w:before="145" w:line="264" w:lineRule="auto"/>
        <w:ind w:left="118" w:right="1115" w:firstLine="288"/>
        <w:jc w:val="both"/>
      </w:pPr>
    </w:p>
    <w:p w14:paraId="47ABFFFE" w14:textId="2C88A038" w:rsidR="004E3ABC" w:rsidRDefault="004E3ABC">
      <w:pPr>
        <w:pStyle w:val="BodyText"/>
        <w:spacing w:before="145" w:line="264" w:lineRule="auto"/>
        <w:ind w:left="118" w:right="1115" w:firstLine="288"/>
        <w:jc w:val="both"/>
      </w:pPr>
    </w:p>
    <w:p w14:paraId="64AFE808" w14:textId="7D77D549" w:rsidR="00B86AC0" w:rsidRDefault="00181664" w:rsidP="00A72ADF">
      <w:pPr>
        <w:tabs>
          <w:tab w:val="left" w:pos="2998"/>
        </w:tabs>
        <w:rPr>
          <w:i/>
        </w:rPr>
      </w:pPr>
      <w:r>
        <w:tab/>
      </w:r>
      <w:r w:rsidR="00A43178">
        <w:t xml:space="preserve">   </w:t>
      </w:r>
      <w:r w:rsidR="005E19B3">
        <w:rPr>
          <w:i/>
          <w:color w:val="1F487C"/>
        </w:rPr>
        <w:t xml:space="preserve">Figure </w:t>
      </w:r>
      <w:r w:rsidR="00A72ADF">
        <w:rPr>
          <w:i/>
          <w:color w:val="1F487C"/>
        </w:rPr>
        <w:t>30</w:t>
      </w:r>
      <w:r w:rsidR="005E19B3">
        <w:rPr>
          <w:i/>
          <w:color w:val="1F487C"/>
        </w:rPr>
        <w:t xml:space="preserve"> - </w:t>
      </w:r>
      <w:r w:rsidR="004B53B9">
        <w:rPr>
          <w:i/>
          <w:color w:val="1F487C"/>
        </w:rPr>
        <w:t>Select</w:t>
      </w:r>
      <w:r w:rsidR="005E19B3">
        <w:rPr>
          <w:i/>
          <w:color w:val="1F487C"/>
        </w:rPr>
        <w:t xml:space="preserve"> </w:t>
      </w:r>
      <w:r w:rsidR="004B53B9">
        <w:rPr>
          <w:i/>
          <w:color w:val="1F487C"/>
        </w:rPr>
        <w:t>source, target prose</w:t>
      </w:r>
    </w:p>
    <w:p w14:paraId="50DA0B02" w14:textId="77777777" w:rsidR="00A43178" w:rsidRPr="00C1526C" w:rsidRDefault="00A43178" w:rsidP="00A43178">
      <w:pPr>
        <w:pStyle w:val="TableParagraph"/>
        <w:rPr>
          <w:sz w:val="2"/>
          <w:szCs w:val="2"/>
        </w:rPr>
      </w:pPr>
    </w:p>
    <w:p w14:paraId="4B657291" w14:textId="715E2CE2" w:rsidR="00B86AC0" w:rsidRDefault="00202E38" w:rsidP="00C1526C">
      <w:pPr>
        <w:pStyle w:val="BodyText"/>
        <w:spacing w:before="120" w:line="264" w:lineRule="auto"/>
        <w:ind w:left="115" w:right="1109" w:firstLine="288"/>
        <w:jc w:val="both"/>
      </w:pPr>
      <w:r>
        <w:t>The u</w:t>
      </w:r>
      <w:r w:rsidR="005E19B3">
        <w:t>ser</w:t>
      </w:r>
      <w:r>
        <w:t xml:space="preserve"> / manager</w:t>
      </w:r>
      <w:r w:rsidR="005E19B3">
        <w:t xml:space="preserve"> </w:t>
      </w:r>
      <w:r>
        <w:t>chooses</w:t>
      </w:r>
      <w:r w:rsidR="005E19B3">
        <w:t xml:space="preserve"> </w:t>
      </w:r>
      <w:r w:rsidR="00181664">
        <w:t xml:space="preserve">source prose, </w:t>
      </w:r>
      <w:r w:rsidR="00E7034A">
        <w:t xml:space="preserve">and </w:t>
      </w:r>
      <w:r w:rsidR="00181664">
        <w:t>target prose</w:t>
      </w:r>
      <w:r w:rsidR="005E19B3">
        <w:t xml:space="preserve"> from the </w:t>
      </w:r>
      <w:r w:rsidR="00181664">
        <w:t xml:space="preserve">repository </w:t>
      </w:r>
      <w:r w:rsidR="005E19B3">
        <w:t>and click on the</w:t>
      </w:r>
      <w:r w:rsidR="00181664">
        <w:t>m</w:t>
      </w:r>
      <w:r w:rsidR="005E19B3">
        <w:t xml:space="preserve">, then he </w:t>
      </w:r>
      <w:r w:rsidR="000C72AE">
        <w:t>needs</w:t>
      </w:r>
      <w:r w:rsidR="00C129A6">
        <w:t xml:space="preserve"> to </w:t>
      </w:r>
      <w:r w:rsidR="005E19B3">
        <w:t xml:space="preserve">click on the </w:t>
      </w:r>
      <w:r w:rsidR="004104EA">
        <w:t>"</w:t>
      </w:r>
      <w:r>
        <w:t>Run Model</w:t>
      </w:r>
      <w:r w:rsidR="004104EA">
        <w:t>"</w:t>
      </w:r>
      <w:r w:rsidR="005E19B3">
        <w:t xml:space="preserve"> button. </w:t>
      </w:r>
    </w:p>
    <w:p w14:paraId="502ABB98" w14:textId="76414DCB" w:rsidR="00E7034A" w:rsidRDefault="00202E38" w:rsidP="00202E38">
      <w:pPr>
        <w:pStyle w:val="BodyText"/>
        <w:spacing w:before="146" w:line="264" w:lineRule="auto"/>
        <w:ind w:left="118" w:right="1114" w:firstLine="288"/>
        <w:jc w:val="both"/>
      </w:pPr>
      <w:r w:rsidRPr="00202E38">
        <w:rPr>
          <w:noProof/>
        </w:rPr>
        <w:drawing>
          <wp:anchor distT="0" distB="0" distL="114300" distR="114300" simplePos="0" relativeHeight="251682816" behindDoc="0" locked="0" layoutInCell="1" allowOverlap="1" wp14:anchorId="17AB146B" wp14:editId="6C9DEEBC">
            <wp:simplePos x="0" y="0"/>
            <wp:positionH relativeFrom="column">
              <wp:posOffset>19240</wp:posOffset>
            </wp:positionH>
            <wp:positionV relativeFrom="paragraph">
              <wp:posOffset>125683</wp:posOffset>
            </wp:positionV>
            <wp:extent cx="2969895" cy="3366770"/>
            <wp:effectExtent l="19050" t="19050" r="1905" b="5080"/>
            <wp:wrapNone/>
            <wp:docPr id="53" name="Picture 2">
              <a:extLst xmlns:a="http://schemas.openxmlformats.org/drawingml/2006/main">
                <a:ext uri="{FF2B5EF4-FFF2-40B4-BE49-F238E27FC236}">
                  <a16:creationId xmlns:a16="http://schemas.microsoft.com/office/drawing/2014/main" id="{63275F9F-F860-452C-A81D-BB17A944D2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3275F9F-F860-452C-A81D-BB17A944D215}"/>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87077" cy="3386248"/>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r w:rsidRPr="00202E38">
        <w:rPr>
          <w:noProof/>
        </w:rPr>
        <w:drawing>
          <wp:anchor distT="0" distB="0" distL="114300" distR="114300" simplePos="0" relativeHeight="251684864" behindDoc="0" locked="0" layoutInCell="1" allowOverlap="1" wp14:anchorId="4534C593" wp14:editId="01DC989D">
            <wp:simplePos x="0" y="0"/>
            <wp:positionH relativeFrom="column">
              <wp:posOffset>3054738</wp:posOffset>
            </wp:positionH>
            <wp:positionV relativeFrom="paragraph">
              <wp:posOffset>124377</wp:posOffset>
            </wp:positionV>
            <wp:extent cx="2917880" cy="3367331"/>
            <wp:effectExtent l="19050" t="19050" r="0" b="5080"/>
            <wp:wrapNone/>
            <wp:docPr id="55" name="Picture 2">
              <a:extLst xmlns:a="http://schemas.openxmlformats.org/drawingml/2006/main">
                <a:ext uri="{FF2B5EF4-FFF2-40B4-BE49-F238E27FC236}">
                  <a16:creationId xmlns:a16="http://schemas.microsoft.com/office/drawing/2014/main" id="{63275F9F-F860-452C-A81D-BB17A944D2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3275F9F-F860-452C-A81D-BB17A944D215}"/>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28033" cy="3379048"/>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0A34A1DE" w14:textId="7895F446" w:rsidR="00E7034A" w:rsidRDefault="00E7034A">
      <w:pPr>
        <w:pStyle w:val="BodyText"/>
        <w:spacing w:before="146" w:line="264" w:lineRule="auto"/>
        <w:ind w:left="118" w:right="1114" w:firstLine="288"/>
        <w:jc w:val="both"/>
      </w:pPr>
    </w:p>
    <w:p w14:paraId="719D9B49" w14:textId="48D24750" w:rsidR="00E7034A" w:rsidRDefault="00E7034A" w:rsidP="00202E38">
      <w:pPr>
        <w:pStyle w:val="BodyText"/>
        <w:spacing w:before="146" w:line="264" w:lineRule="auto"/>
        <w:ind w:right="1114"/>
        <w:jc w:val="both"/>
      </w:pPr>
    </w:p>
    <w:p w14:paraId="4606A8B8" w14:textId="1FEFA219" w:rsidR="00202E38" w:rsidRDefault="00202E38" w:rsidP="00202E38">
      <w:pPr>
        <w:pStyle w:val="BodyText"/>
        <w:spacing w:before="146" w:line="264" w:lineRule="auto"/>
        <w:ind w:right="1114"/>
        <w:jc w:val="both"/>
      </w:pPr>
    </w:p>
    <w:p w14:paraId="472A5639" w14:textId="3E3AAAF0" w:rsidR="00202E38" w:rsidRDefault="00202E38" w:rsidP="00202E38">
      <w:pPr>
        <w:pStyle w:val="BodyText"/>
        <w:spacing w:before="146" w:line="264" w:lineRule="auto"/>
        <w:ind w:right="1114"/>
        <w:jc w:val="both"/>
      </w:pPr>
    </w:p>
    <w:p w14:paraId="6BBC980B" w14:textId="3D21DC8D" w:rsidR="00202E38" w:rsidRDefault="00202E38" w:rsidP="00202E38">
      <w:pPr>
        <w:pStyle w:val="BodyText"/>
        <w:spacing w:before="146" w:line="264" w:lineRule="auto"/>
        <w:ind w:right="1114"/>
        <w:jc w:val="both"/>
      </w:pPr>
    </w:p>
    <w:p w14:paraId="5716DF1E" w14:textId="237A7032" w:rsidR="00202E38" w:rsidRDefault="00202E38" w:rsidP="00202E38">
      <w:pPr>
        <w:pStyle w:val="BodyText"/>
        <w:spacing w:before="146" w:line="264" w:lineRule="auto"/>
        <w:ind w:right="1114"/>
        <w:jc w:val="both"/>
      </w:pPr>
    </w:p>
    <w:p w14:paraId="2B2EF007" w14:textId="42BB096B" w:rsidR="00202E38" w:rsidRDefault="00202E38" w:rsidP="00202E38">
      <w:pPr>
        <w:pStyle w:val="BodyText"/>
        <w:spacing w:before="146" w:line="264" w:lineRule="auto"/>
        <w:ind w:right="1114"/>
        <w:jc w:val="both"/>
      </w:pPr>
    </w:p>
    <w:p w14:paraId="1C6535A6" w14:textId="71C7EABB" w:rsidR="00202E38" w:rsidRDefault="00202E38" w:rsidP="00202E38">
      <w:pPr>
        <w:pStyle w:val="BodyText"/>
        <w:spacing w:before="146" w:line="264" w:lineRule="auto"/>
        <w:ind w:right="1114"/>
        <w:jc w:val="both"/>
      </w:pPr>
    </w:p>
    <w:p w14:paraId="1D850870" w14:textId="13A177F3" w:rsidR="00202E38" w:rsidRDefault="00202E38" w:rsidP="00202E38">
      <w:pPr>
        <w:pStyle w:val="BodyText"/>
        <w:spacing w:before="146" w:line="264" w:lineRule="auto"/>
        <w:ind w:right="1114"/>
        <w:jc w:val="both"/>
      </w:pPr>
    </w:p>
    <w:p w14:paraId="34834ECA" w14:textId="2C7266FD" w:rsidR="00202E38" w:rsidRDefault="00202E38" w:rsidP="00202E38">
      <w:pPr>
        <w:pStyle w:val="BodyText"/>
        <w:spacing w:before="146" w:line="264" w:lineRule="auto"/>
        <w:ind w:right="1114"/>
        <w:jc w:val="both"/>
      </w:pPr>
    </w:p>
    <w:p w14:paraId="3BE5B5F4" w14:textId="76821466" w:rsidR="00202E38" w:rsidRDefault="00202E38" w:rsidP="00202E38">
      <w:pPr>
        <w:pStyle w:val="BodyText"/>
        <w:spacing w:before="146" w:line="264" w:lineRule="auto"/>
        <w:ind w:right="1114"/>
        <w:jc w:val="both"/>
      </w:pPr>
    </w:p>
    <w:p w14:paraId="7755872F" w14:textId="77777777" w:rsidR="00202E38" w:rsidRDefault="00202E38" w:rsidP="00202E38">
      <w:pPr>
        <w:pStyle w:val="BodyText"/>
        <w:spacing w:before="146" w:line="264" w:lineRule="auto"/>
        <w:ind w:right="1114"/>
        <w:jc w:val="both"/>
      </w:pPr>
    </w:p>
    <w:p w14:paraId="42338039" w14:textId="5652AA2A" w:rsidR="00C129A6" w:rsidRPr="00202E38" w:rsidRDefault="00A43178" w:rsidP="00202E38">
      <w:pPr>
        <w:spacing w:before="137"/>
        <w:ind w:left="356" w:right="1354"/>
        <w:jc w:val="center"/>
        <w:rPr>
          <w:i/>
        </w:rPr>
      </w:pPr>
      <w:r>
        <w:rPr>
          <w:i/>
          <w:color w:val="1F487C"/>
        </w:rPr>
        <w:t xml:space="preserve">    </w:t>
      </w:r>
      <w:r w:rsidR="005E19B3">
        <w:rPr>
          <w:i/>
          <w:color w:val="1F487C"/>
        </w:rPr>
        <w:t xml:space="preserve">Figure </w:t>
      </w:r>
      <w:r w:rsidR="00A72ADF">
        <w:rPr>
          <w:i/>
          <w:color w:val="1F487C"/>
        </w:rPr>
        <w:t>31</w:t>
      </w:r>
      <w:r w:rsidR="005E19B3">
        <w:rPr>
          <w:i/>
          <w:color w:val="1F487C"/>
        </w:rPr>
        <w:t xml:space="preserve"> </w:t>
      </w:r>
      <w:r w:rsidR="004B3C83">
        <w:rPr>
          <w:i/>
          <w:color w:val="1F487C"/>
        </w:rPr>
        <w:t>–</w:t>
      </w:r>
      <w:r w:rsidR="005E19B3">
        <w:rPr>
          <w:i/>
          <w:color w:val="1F487C"/>
        </w:rPr>
        <w:t xml:space="preserve"> </w:t>
      </w:r>
      <w:r w:rsidR="004B3C83">
        <w:rPr>
          <w:i/>
          <w:color w:val="1F487C"/>
        </w:rPr>
        <w:t xml:space="preserve">(Left picture) </w:t>
      </w:r>
      <w:r w:rsidR="00A72ADF">
        <w:rPr>
          <w:i/>
          <w:color w:val="1F487C"/>
        </w:rPr>
        <w:t>the</w:t>
      </w:r>
      <w:r w:rsidR="004B3C83">
        <w:rPr>
          <w:i/>
          <w:color w:val="1F487C"/>
        </w:rPr>
        <w:t xml:space="preserve"> user</w:t>
      </w:r>
      <w:r w:rsidR="00202E38">
        <w:rPr>
          <w:i/>
          <w:color w:val="1F487C"/>
        </w:rPr>
        <w:t xml:space="preserve"> / manager</w:t>
      </w:r>
      <w:r w:rsidR="004B3C83">
        <w:rPr>
          <w:i/>
          <w:color w:val="1F487C"/>
        </w:rPr>
        <w:t xml:space="preserve"> </w:t>
      </w:r>
      <w:r w:rsidR="008E3D63">
        <w:rPr>
          <w:i/>
          <w:color w:val="1F487C"/>
        </w:rPr>
        <w:t>selects</w:t>
      </w:r>
      <w:r w:rsidR="004B3C83">
        <w:rPr>
          <w:i/>
          <w:color w:val="1F487C"/>
        </w:rPr>
        <w:t xml:space="preserve"> </w:t>
      </w:r>
      <w:r w:rsidR="005E19B3">
        <w:rPr>
          <w:i/>
          <w:color w:val="1F487C"/>
        </w:rPr>
        <w:t>available</w:t>
      </w:r>
      <w:r w:rsidR="004B53B9">
        <w:rPr>
          <w:i/>
          <w:color w:val="1F487C"/>
        </w:rPr>
        <w:t xml:space="preserve"> source</w:t>
      </w:r>
      <w:r w:rsidR="004B3C83">
        <w:rPr>
          <w:i/>
          <w:color w:val="1F487C"/>
        </w:rPr>
        <w:t xml:space="preserve"> from </w:t>
      </w:r>
      <w:r w:rsidR="004104EA">
        <w:rPr>
          <w:i/>
          <w:color w:val="1F487C"/>
        </w:rPr>
        <w:t>repository</w:t>
      </w:r>
      <w:r w:rsidR="004B53B9">
        <w:rPr>
          <w:i/>
          <w:color w:val="1F487C"/>
        </w:rPr>
        <w:t xml:space="preserve">, </w:t>
      </w:r>
      <w:r w:rsidR="00202E38">
        <w:rPr>
          <w:i/>
          <w:color w:val="1F487C"/>
        </w:rPr>
        <w:br/>
      </w:r>
      <w:r w:rsidR="004B3C83">
        <w:rPr>
          <w:i/>
          <w:color w:val="1F487C"/>
        </w:rPr>
        <w:t xml:space="preserve">(Right picture) </w:t>
      </w:r>
      <w:r w:rsidR="00A72ADF">
        <w:rPr>
          <w:i/>
          <w:color w:val="1F487C"/>
        </w:rPr>
        <w:t>the</w:t>
      </w:r>
      <w:r w:rsidR="004B3C83">
        <w:rPr>
          <w:i/>
          <w:color w:val="1F487C"/>
        </w:rPr>
        <w:t xml:space="preserve"> user</w:t>
      </w:r>
      <w:r w:rsidR="00202E38">
        <w:rPr>
          <w:i/>
          <w:color w:val="1F487C"/>
        </w:rPr>
        <w:t xml:space="preserve"> / manager</w:t>
      </w:r>
      <w:r w:rsidR="004B3C83">
        <w:rPr>
          <w:i/>
          <w:color w:val="1F487C"/>
        </w:rPr>
        <w:t xml:space="preserve"> select</w:t>
      </w:r>
      <w:r w:rsidR="005578CE">
        <w:rPr>
          <w:i/>
          <w:color w:val="1F487C"/>
        </w:rPr>
        <w:t>s</w:t>
      </w:r>
      <w:r w:rsidR="004B3C83">
        <w:rPr>
          <w:i/>
          <w:color w:val="1F487C"/>
        </w:rPr>
        <w:t xml:space="preserve"> </w:t>
      </w:r>
      <w:r w:rsidR="004B53B9">
        <w:rPr>
          <w:i/>
          <w:color w:val="1F487C"/>
        </w:rPr>
        <w:t>target prose from repository</w:t>
      </w:r>
    </w:p>
    <w:p w14:paraId="51DF5D0C" w14:textId="038DA2EF" w:rsidR="00202E38" w:rsidRDefault="00202E38" w:rsidP="00C1526C">
      <w:pPr>
        <w:pStyle w:val="BodyText"/>
        <w:spacing w:before="120" w:line="264" w:lineRule="auto"/>
        <w:ind w:left="115" w:right="1109" w:firstLine="288"/>
        <w:jc w:val="both"/>
      </w:pPr>
      <w:r>
        <w:lastRenderedPageBreak/>
        <w:t>Settings</w:t>
      </w:r>
      <w:r w:rsidR="0076729E">
        <w:t xml:space="preserve"> </w:t>
      </w:r>
      <w:r>
        <w:t xml:space="preserve">window – This window is available only for the manager. </w:t>
      </w:r>
      <w:r w:rsidR="005E19B3">
        <w:t xml:space="preserve">The </w:t>
      </w:r>
      <w:r>
        <w:t>manager</w:t>
      </w:r>
      <w:r w:rsidR="005E19B3">
        <w:t xml:space="preserve"> </w:t>
      </w:r>
      <w:r>
        <w:t xml:space="preserve">can change important settings that belongs to the model of the system. When the manager finish to fill his parameters, he can click on “Apply” button and then the settings will save in the system. </w:t>
      </w:r>
      <w:r w:rsidR="00927AC8">
        <w:t xml:space="preserve">Furthermore, if the manager clicks on “Apply” button before he starts to fill parameters, he will get message from the system if he wants to use with the default parameters of the system. </w:t>
      </w:r>
      <w:r>
        <w:t xml:space="preserve">Also, the manager can click on “Back” button if he wants to return to the previous page, and he can click on “Help” button if he wants to see explanations about the system, and this current window.  </w:t>
      </w:r>
    </w:p>
    <w:p w14:paraId="73F5643A" w14:textId="5CB0D152" w:rsidR="000C72AE" w:rsidRDefault="00202E38" w:rsidP="00181664">
      <w:pPr>
        <w:pStyle w:val="BodyText"/>
        <w:spacing w:before="146" w:line="264" w:lineRule="auto"/>
        <w:ind w:left="119" w:right="1038" w:firstLine="289"/>
        <w:jc w:val="both"/>
      </w:pPr>
      <w:r w:rsidRPr="00202E38">
        <w:rPr>
          <w:noProof/>
        </w:rPr>
        <w:drawing>
          <wp:anchor distT="0" distB="0" distL="114300" distR="114300" simplePos="0" relativeHeight="251685888" behindDoc="0" locked="0" layoutInCell="1" allowOverlap="1" wp14:anchorId="42135098" wp14:editId="06D76B52">
            <wp:simplePos x="0" y="0"/>
            <wp:positionH relativeFrom="column">
              <wp:posOffset>12416</wp:posOffset>
            </wp:positionH>
            <wp:positionV relativeFrom="paragraph">
              <wp:posOffset>124479</wp:posOffset>
            </wp:positionV>
            <wp:extent cx="6006304" cy="2756886"/>
            <wp:effectExtent l="19050" t="19050" r="0" b="5715"/>
            <wp:wrapNone/>
            <wp:docPr id="56" name="Picture 1">
              <a:extLst xmlns:a="http://schemas.openxmlformats.org/drawingml/2006/main">
                <a:ext uri="{FF2B5EF4-FFF2-40B4-BE49-F238E27FC236}">
                  <a16:creationId xmlns:a16="http://schemas.microsoft.com/office/drawing/2014/main" id="{8AB7D9B7-A8A9-4E5F-BFD5-D7B608131C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AB7D9B7-A8A9-4E5F-BFD5-D7B608131CAC}"/>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077821" cy="2789712"/>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068E50A3" w14:textId="49CB8491" w:rsidR="00C129A6" w:rsidRDefault="00C129A6" w:rsidP="00181664">
      <w:pPr>
        <w:pStyle w:val="BodyText"/>
        <w:spacing w:before="146" w:line="264" w:lineRule="auto"/>
        <w:ind w:left="119" w:right="1038" w:firstLine="289"/>
        <w:jc w:val="both"/>
      </w:pPr>
    </w:p>
    <w:p w14:paraId="616A4562" w14:textId="2F7D7FDA" w:rsidR="00C129A6" w:rsidRDefault="00C129A6" w:rsidP="00181664">
      <w:pPr>
        <w:pStyle w:val="BodyText"/>
        <w:spacing w:before="146" w:line="264" w:lineRule="auto"/>
        <w:ind w:left="119" w:right="1038" w:firstLine="289"/>
        <w:jc w:val="both"/>
      </w:pPr>
    </w:p>
    <w:p w14:paraId="7BA9BB1C" w14:textId="378B2197" w:rsidR="00C129A6" w:rsidRDefault="00C129A6" w:rsidP="00181664">
      <w:pPr>
        <w:pStyle w:val="BodyText"/>
        <w:spacing w:before="146" w:line="264" w:lineRule="auto"/>
        <w:ind w:left="119" w:right="1038" w:firstLine="289"/>
        <w:jc w:val="both"/>
      </w:pPr>
    </w:p>
    <w:p w14:paraId="68EE3F12" w14:textId="31C9269E" w:rsidR="00C129A6" w:rsidRDefault="00C129A6" w:rsidP="00181664">
      <w:pPr>
        <w:pStyle w:val="BodyText"/>
        <w:spacing w:before="146" w:line="264" w:lineRule="auto"/>
        <w:ind w:left="119" w:right="1038" w:firstLine="289"/>
        <w:jc w:val="both"/>
      </w:pPr>
    </w:p>
    <w:p w14:paraId="0912B748" w14:textId="68CBD0C7" w:rsidR="00C129A6" w:rsidRDefault="00C129A6" w:rsidP="00181664">
      <w:pPr>
        <w:pStyle w:val="BodyText"/>
        <w:spacing w:before="146" w:line="264" w:lineRule="auto"/>
        <w:ind w:left="119" w:right="1038" w:firstLine="289"/>
        <w:jc w:val="both"/>
      </w:pPr>
    </w:p>
    <w:p w14:paraId="6A1F03FA" w14:textId="72666154" w:rsidR="00C129A6" w:rsidRDefault="00C129A6" w:rsidP="00181664">
      <w:pPr>
        <w:pStyle w:val="BodyText"/>
        <w:spacing w:before="146" w:line="264" w:lineRule="auto"/>
        <w:ind w:left="119" w:right="1038" w:firstLine="289"/>
        <w:jc w:val="both"/>
      </w:pPr>
    </w:p>
    <w:p w14:paraId="6C220A6E" w14:textId="77777777" w:rsidR="00C129A6" w:rsidRDefault="00C129A6" w:rsidP="00181664">
      <w:pPr>
        <w:pStyle w:val="BodyText"/>
        <w:spacing w:before="146" w:line="264" w:lineRule="auto"/>
        <w:ind w:left="119" w:right="1038" w:firstLine="289"/>
        <w:jc w:val="both"/>
      </w:pPr>
    </w:p>
    <w:p w14:paraId="7745E977" w14:textId="27001150" w:rsidR="00B86AC0" w:rsidRDefault="00B86AC0" w:rsidP="00181664">
      <w:pPr>
        <w:tabs>
          <w:tab w:val="left" w:pos="2233"/>
        </w:tabs>
        <w:rPr>
          <w:sz w:val="6"/>
        </w:rPr>
      </w:pPr>
    </w:p>
    <w:p w14:paraId="40F14EE9" w14:textId="7179F4FE" w:rsidR="000C72AE" w:rsidRDefault="000C72AE">
      <w:pPr>
        <w:spacing w:before="92"/>
        <w:ind w:left="2680"/>
        <w:rPr>
          <w:i/>
          <w:color w:val="1F487C"/>
        </w:rPr>
      </w:pPr>
    </w:p>
    <w:p w14:paraId="6561FDF6" w14:textId="74D2AB43" w:rsidR="000C72AE" w:rsidRDefault="000C72AE">
      <w:pPr>
        <w:spacing w:before="92"/>
        <w:ind w:left="2680"/>
        <w:rPr>
          <w:i/>
          <w:color w:val="1F487C"/>
        </w:rPr>
      </w:pPr>
    </w:p>
    <w:p w14:paraId="175965A1" w14:textId="6B233690" w:rsidR="000C72AE" w:rsidRDefault="000C72AE">
      <w:pPr>
        <w:spacing w:before="92"/>
        <w:ind w:left="2680"/>
        <w:rPr>
          <w:i/>
          <w:color w:val="1F487C"/>
        </w:rPr>
      </w:pPr>
    </w:p>
    <w:p w14:paraId="501A7C3B" w14:textId="7BA4DEE1" w:rsidR="00B86AC0" w:rsidRDefault="000C72AE" w:rsidP="00927AC8">
      <w:pPr>
        <w:spacing w:before="92"/>
        <w:ind w:left="2304"/>
        <w:rPr>
          <w:i/>
        </w:rPr>
      </w:pPr>
      <w:r>
        <w:rPr>
          <w:i/>
          <w:color w:val="1F487C"/>
        </w:rPr>
        <w:t xml:space="preserve">      </w:t>
      </w:r>
      <w:r w:rsidR="00A43178">
        <w:rPr>
          <w:i/>
          <w:color w:val="1F487C"/>
        </w:rPr>
        <w:t xml:space="preserve">  </w:t>
      </w:r>
      <w:r w:rsidR="005E19B3">
        <w:rPr>
          <w:i/>
          <w:color w:val="1F487C"/>
        </w:rPr>
        <w:t xml:space="preserve">Figure </w:t>
      </w:r>
      <w:r w:rsidR="00A72ADF">
        <w:rPr>
          <w:i/>
          <w:color w:val="1F487C"/>
        </w:rPr>
        <w:t>32</w:t>
      </w:r>
      <w:r w:rsidR="005E19B3">
        <w:rPr>
          <w:i/>
          <w:color w:val="1F487C"/>
        </w:rPr>
        <w:t xml:space="preserve"> </w:t>
      </w:r>
      <w:r w:rsidR="00927AC8">
        <w:rPr>
          <w:i/>
          <w:color w:val="1F487C"/>
        </w:rPr>
        <w:t>–</w:t>
      </w:r>
      <w:r w:rsidR="004825EC">
        <w:rPr>
          <w:i/>
          <w:color w:val="1F487C"/>
        </w:rPr>
        <w:t xml:space="preserve"> </w:t>
      </w:r>
      <w:r w:rsidR="00927AC8">
        <w:rPr>
          <w:i/>
          <w:color w:val="1F487C"/>
        </w:rPr>
        <w:t>Settings window for the manager</w:t>
      </w:r>
    </w:p>
    <w:p w14:paraId="55DD7A12" w14:textId="77777777" w:rsidR="00A43178" w:rsidRPr="00A43178" w:rsidRDefault="00A43178" w:rsidP="00A43178">
      <w:pPr>
        <w:pStyle w:val="TableParagraph"/>
        <w:rPr>
          <w:sz w:val="12"/>
          <w:szCs w:val="12"/>
        </w:rPr>
      </w:pPr>
    </w:p>
    <w:p w14:paraId="231CC2F8" w14:textId="12B74489" w:rsidR="00B86AC0" w:rsidRDefault="00927AC8" w:rsidP="00C1526C">
      <w:pPr>
        <w:pStyle w:val="BodyText"/>
        <w:spacing w:before="120" w:line="264" w:lineRule="auto"/>
        <w:ind w:left="115" w:right="1109" w:firstLine="288"/>
        <w:jc w:val="both"/>
      </w:pPr>
      <w:r>
        <w:t>Progress window – In this window we have the prediction phase</w:t>
      </w:r>
      <w:r w:rsidR="005E19B3">
        <w:t>.</w:t>
      </w:r>
      <w:r>
        <w:t xml:space="preserve"> After the user / manager selects his versions, he predicts his choices with the model of the system. The user / manager needs to wait until the process of the prediction will done. When the prediction process finished the user / manager will get message from the system that he can see the results of the model. Also, the </w:t>
      </w:r>
      <w:r w:rsidR="0076729E">
        <w:t xml:space="preserve">user / </w:t>
      </w:r>
      <w:r>
        <w:t xml:space="preserve">manager can click on “Back” button if he wants to return to the previous page, and he can click on “Help” button if he wants to see explanations about the system, and this current window.  </w:t>
      </w:r>
    </w:p>
    <w:p w14:paraId="16994E8F" w14:textId="76EBF8F2" w:rsidR="000C72AE" w:rsidRDefault="00927AC8" w:rsidP="00927AC8">
      <w:pPr>
        <w:pStyle w:val="BodyText"/>
        <w:spacing w:before="145" w:line="264" w:lineRule="auto"/>
        <w:ind w:left="118" w:right="1019" w:firstLine="288"/>
      </w:pPr>
      <w:r w:rsidRPr="00927AC8">
        <w:rPr>
          <w:noProof/>
        </w:rPr>
        <w:drawing>
          <wp:anchor distT="0" distB="0" distL="114300" distR="114300" simplePos="0" relativeHeight="251686912" behindDoc="0" locked="0" layoutInCell="1" allowOverlap="1" wp14:anchorId="55BA64CF" wp14:editId="113CE9AF">
            <wp:simplePos x="0" y="0"/>
            <wp:positionH relativeFrom="column">
              <wp:posOffset>19240</wp:posOffset>
            </wp:positionH>
            <wp:positionV relativeFrom="paragraph">
              <wp:posOffset>113618</wp:posOffset>
            </wp:positionV>
            <wp:extent cx="5997166" cy="2730500"/>
            <wp:effectExtent l="19050" t="19050" r="3810" b="0"/>
            <wp:wrapNone/>
            <wp:docPr id="63" name="Picture 2">
              <a:extLst xmlns:a="http://schemas.openxmlformats.org/drawingml/2006/main">
                <a:ext uri="{FF2B5EF4-FFF2-40B4-BE49-F238E27FC236}">
                  <a16:creationId xmlns:a16="http://schemas.microsoft.com/office/drawing/2014/main" id="{E81CA439-ECBD-421E-B3AA-49FCAA7D2B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81CA439-ECBD-421E-B3AA-49FCAA7D2B46}"/>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074694" cy="2765798"/>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27577705" w14:textId="7AAB6C64" w:rsidR="000C72AE" w:rsidRDefault="000C72AE">
      <w:pPr>
        <w:pStyle w:val="BodyText"/>
        <w:spacing w:before="145" w:line="264" w:lineRule="auto"/>
        <w:ind w:left="118" w:right="1019" w:firstLine="288"/>
      </w:pPr>
    </w:p>
    <w:p w14:paraId="3145FA5F" w14:textId="2083248C" w:rsidR="000C72AE" w:rsidRDefault="000C72AE">
      <w:pPr>
        <w:pStyle w:val="BodyText"/>
        <w:spacing w:before="145" w:line="264" w:lineRule="auto"/>
        <w:ind w:left="118" w:right="1019" w:firstLine="288"/>
      </w:pPr>
    </w:p>
    <w:p w14:paraId="56B04DC6" w14:textId="599AE0D4" w:rsidR="000C72AE" w:rsidRDefault="000C72AE">
      <w:pPr>
        <w:pStyle w:val="BodyText"/>
        <w:spacing w:before="145" w:line="264" w:lineRule="auto"/>
        <w:ind w:left="118" w:right="1019" w:firstLine="288"/>
      </w:pPr>
    </w:p>
    <w:p w14:paraId="781B60A7" w14:textId="33FCA8B1" w:rsidR="000C72AE" w:rsidRDefault="000C72AE">
      <w:pPr>
        <w:pStyle w:val="BodyText"/>
        <w:spacing w:before="145" w:line="264" w:lineRule="auto"/>
        <w:ind w:left="118" w:right="1019" w:firstLine="288"/>
      </w:pPr>
    </w:p>
    <w:p w14:paraId="41ADDA69" w14:textId="54BB7DE6" w:rsidR="000C72AE" w:rsidRDefault="000C72AE">
      <w:pPr>
        <w:pStyle w:val="BodyText"/>
        <w:spacing w:before="145" w:line="264" w:lineRule="auto"/>
        <w:ind w:left="118" w:right="1019" w:firstLine="288"/>
      </w:pPr>
    </w:p>
    <w:p w14:paraId="4278937D" w14:textId="7C9CF52C" w:rsidR="000C72AE" w:rsidRDefault="000C72AE">
      <w:pPr>
        <w:pStyle w:val="BodyText"/>
        <w:spacing w:before="145" w:line="264" w:lineRule="auto"/>
        <w:ind w:left="118" w:right="1019" w:firstLine="288"/>
      </w:pPr>
    </w:p>
    <w:p w14:paraId="07D75550" w14:textId="6AF09D73" w:rsidR="000C72AE" w:rsidRDefault="000C72AE">
      <w:pPr>
        <w:pStyle w:val="BodyText"/>
        <w:spacing w:before="145" w:line="264" w:lineRule="auto"/>
        <w:ind w:left="118" w:right="1019" w:firstLine="288"/>
      </w:pPr>
    </w:p>
    <w:p w14:paraId="75B95E20" w14:textId="7FEBEB21" w:rsidR="00557C1C" w:rsidRDefault="00557C1C" w:rsidP="00927AC8">
      <w:pPr>
        <w:spacing w:before="136"/>
        <w:rPr>
          <w:i/>
          <w:color w:val="1F487C"/>
        </w:rPr>
      </w:pPr>
    </w:p>
    <w:p w14:paraId="7DC4DA35" w14:textId="77777777" w:rsidR="00557C1C" w:rsidRDefault="00557C1C">
      <w:pPr>
        <w:spacing w:before="136"/>
        <w:ind w:left="2579"/>
        <w:rPr>
          <w:i/>
          <w:color w:val="1F487C"/>
        </w:rPr>
      </w:pPr>
    </w:p>
    <w:p w14:paraId="186196C9" w14:textId="2E7E5212" w:rsidR="00557C1C" w:rsidRPr="00927AC8" w:rsidRDefault="00A43178" w:rsidP="00927AC8">
      <w:pPr>
        <w:spacing w:before="136"/>
        <w:ind w:left="2579"/>
        <w:rPr>
          <w:i/>
        </w:rPr>
      </w:pPr>
      <w:r>
        <w:rPr>
          <w:i/>
          <w:color w:val="1F487C"/>
        </w:rPr>
        <w:t xml:space="preserve">     </w:t>
      </w:r>
      <w:r w:rsidR="00927AC8">
        <w:rPr>
          <w:i/>
          <w:color w:val="1F487C"/>
        </w:rPr>
        <w:br/>
      </w:r>
      <w:r w:rsidR="005E19B3">
        <w:rPr>
          <w:i/>
          <w:color w:val="1F487C"/>
        </w:rPr>
        <w:t xml:space="preserve">Figure </w:t>
      </w:r>
      <w:r w:rsidR="00A72ADF">
        <w:rPr>
          <w:i/>
          <w:color w:val="1F487C"/>
        </w:rPr>
        <w:t>33</w:t>
      </w:r>
      <w:r w:rsidR="005E19B3">
        <w:rPr>
          <w:i/>
          <w:color w:val="1F487C"/>
        </w:rPr>
        <w:t xml:space="preserve"> – </w:t>
      </w:r>
      <w:r w:rsidR="0076729E">
        <w:rPr>
          <w:i/>
          <w:color w:val="1F487C"/>
        </w:rPr>
        <w:t>Progress window for predict phase</w:t>
      </w:r>
    </w:p>
    <w:p w14:paraId="03E580A4" w14:textId="668A9A4D" w:rsidR="0076729E" w:rsidRDefault="00927AC8" w:rsidP="00C1526C">
      <w:pPr>
        <w:pStyle w:val="BodyText"/>
        <w:spacing w:before="120" w:line="264" w:lineRule="auto"/>
        <w:ind w:left="115" w:right="1109" w:firstLine="288"/>
        <w:jc w:val="both"/>
      </w:pPr>
      <w:r>
        <w:lastRenderedPageBreak/>
        <w:t>Results</w:t>
      </w:r>
      <w:r w:rsidR="005E19B3">
        <w:t xml:space="preserve"> window</w:t>
      </w:r>
      <w:r w:rsidR="00AC649E">
        <w:t xml:space="preserve"> </w:t>
      </w:r>
      <w:r>
        <w:t>–</w:t>
      </w:r>
      <w:r w:rsidR="005E19B3">
        <w:t xml:space="preserve"> </w:t>
      </w:r>
      <w:r>
        <w:t xml:space="preserve">The user / manager can see the results of the model. The result contains two main parts. The first part </w:t>
      </w:r>
      <w:r w:rsidR="0076729E">
        <w:t>represents</w:t>
      </w:r>
      <w:r>
        <w:t xml:space="preserve"> the accuracy between the first version and the second version that the</w:t>
      </w:r>
      <w:r w:rsidR="00C1526C">
        <w:t xml:space="preserve"> </w:t>
      </w:r>
      <w:r>
        <w:t xml:space="preserve">user / manager </w:t>
      </w:r>
      <w:r w:rsidR="0076729E">
        <w:t>selects</w:t>
      </w:r>
      <w:r>
        <w:t xml:space="preserve">. </w:t>
      </w:r>
      <w:r w:rsidR="0076729E">
        <w:t xml:space="preserve">The second part represent in more details the compressions between sentences from both versions that the user / manager selects. Also, the user / manager can click on “Home” button if he wants to return to the home page, and he can click on “Help” button if he wants to see explanations about the system, and this current window. Important note – if the user is regular user and he press on “Home” button, he will come back to the “User window”, and If the user is manager and he press on “Home” button, he will come back to the “Manager window”.  </w:t>
      </w:r>
    </w:p>
    <w:p w14:paraId="4408EBF0" w14:textId="32975BC5" w:rsidR="00927AC8" w:rsidRDefault="00D2466A" w:rsidP="00927AC8">
      <w:pPr>
        <w:pStyle w:val="BodyText"/>
        <w:spacing w:before="146" w:line="264" w:lineRule="auto"/>
        <w:ind w:left="118" w:right="1058" w:firstLine="288"/>
        <w:rPr>
          <w:noProof/>
          <w:lang w:bidi="he-IL"/>
        </w:rPr>
      </w:pPr>
      <w:r>
        <w:rPr>
          <w:noProof/>
        </w:rPr>
        <w:drawing>
          <wp:anchor distT="0" distB="0" distL="114300" distR="114300" simplePos="0" relativeHeight="251656192" behindDoc="0" locked="0" layoutInCell="1" allowOverlap="1" wp14:anchorId="68FB399D" wp14:editId="78857F6A">
            <wp:simplePos x="0" y="0"/>
            <wp:positionH relativeFrom="column">
              <wp:posOffset>1436</wp:posOffset>
            </wp:positionH>
            <wp:positionV relativeFrom="paragraph">
              <wp:posOffset>106045</wp:posOffset>
            </wp:positionV>
            <wp:extent cx="6098540" cy="2909570"/>
            <wp:effectExtent l="19050" t="19050" r="0" b="508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098540" cy="2909570"/>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1001B1B6" w14:textId="59E6C197" w:rsidR="00927AC8" w:rsidRDefault="00927AC8" w:rsidP="00AC2E80">
      <w:pPr>
        <w:pStyle w:val="BodyText"/>
        <w:spacing w:before="146" w:line="264" w:lineRule="auto"/>
        <w:ind w:left="118" w:right="1058" w:firstLine="288"/>
        <w:rPr>
          <w:noProof/>
          <w:lang w:bidi="he-IL"/>
        </w:rPr>
      </w:pPr>
    </w:p>
    <w:p w14:paraId="46FC2E43" w14:textId="0485BE42" w:rsidR="00927AC8" w:rsidRDefault="00927AC8" w:rsidP="00AC2E80">
      <w:pPr>
        <w:pStyle w:val="BodyText"/>
        <w:spacing w:before="146" w:line="264" w:lineRule="auto"/>
        <w:ind w:left="118" w:right="1058" w:firstLine="288"/>
        <w:rPr>
          <w:noProof/>
          <w:lang w:bidi="he-IL"/>
        </w:rPr>
      </w:pPr>
    </w:p>
    <w:p w14:paraId="14D68104" w14:textId="11F688CD" w:rsidR="00927AC8" w:rsidRDefault="00927AC8" w:rsidP="00AC2E80">
      <w:pPr>
        <w:pStyle w:val="BodyText"/>
        <w:spacing w:before="146" w:line="264" w:lineRule="auto"/>
        <w:ind w:left="118" w:right="1058" w:firstLine="288"/>
        <w:rPr>
          <w:noProof/>
          <w:lang w:bidi="he-IL"/>
        </w:rPr>
      </w:pPr>
    </w:p>
    <w:p w14:paraId="602F0A0E" w14:textId="2C7C3832" w:rsidR="00927AC8" w:rsidRDefault="00927AC8" w:rsidP="00AC2E80">
      <w:pPr>
        <w:pStyle w:val="BodyText"/>
        <w:spacing w:before="146" w:line="264" w:lineRule="auto"/>
        <w:ind w:left="118" w:right="1058" w:firstLine="288"/>
        <w:rPr>
          <w:noProof/>
          <w:lang w:bidi="he-IL"/>
        </w:rPr>
      </w:pPr>
    </w:p>
    <w:p w14:paraId="5F285F42" w14:textId="3A8AEDE7" w:rsidR="00927AC8" w:rsidRDefault="00927AC8" w:rsidP="00AC2E80">
      <w:pPr>
        <w:pStyle w:val="BodyText"/>
        <w:spacing w:before="146" w:line="264" w:lineRule="auto"/>
        <w:ind w:left="118" w:right="1058" w:firstLine="288"/>
        <w:rPr>
          <w:noProof/>
          <w:lang w:bidi="he-IL"/>
        </w:rPr>
      </w:pPr>
    </w:p>
    <w:p w14:paraId="382185CC" w14:textId="0869EB88" w:rsidR="00927AC8" w:rsidRDefault="00927AC8" w:rsidP="00AC2E80">
      <w:pPr>
        <w:pStyle w:val="BodyText"/>
        <w:spacing w:before="146" w:line="264" w:lineRule="auto"/>
        <w:ind w:left="118" w:right="1058" w:firstLine="288"/>
        <w:rPr>
          <w:noProof/>
          <w:lang w:bidi="he-IL"/>
        </w:rPr>
      </w:pPr>
    </w:p>
    <w:p w14:paraId="774A743B" w14:textId="48B102B6" w:rsidR="00927AC8" w:rsidRDefault="00927AC8" w:rsidP="00AC2E80">
      <w:pPr>
        <w:pStyle w:val="BodyText"/>
        <w:spacing w:before="146" w:line="264" w:lineRule="auto"/>
        <w:ind w:left="118" w:right="1058" w:firstLine="288"/>
        <w:rPr>
          <w:noProof/>
          <w:lang w:bidi="he-IL"/>
        </w:rPr>
      </w:pPr>
    </w:p>
    <w:p w14:paraId="5E36E107" w14:textId="6F0F9597" w:rsidR="00927AC8" w:rsidRDefault="00927AC8" w:rsidP="00AC2E80">
      <w:pPr>
        <w:pStyle w:val="BodyText"/>
        <w:spacing w:before="146" w:line="264" w:lineRule="auto"/>
        <w:ind w:left="118" w:right="1058" w:firstLine="288"/>
        <w:rPr>
          <w:noProof/>
          <w:lang w:bidi="he-IL"/>
        </w:rPr>
      </w:pPr>
    </w:p>
    <w:p w14:paraId="5F6CF38E" w14:textId="222AE2BA" w:rsidR="00927AC8" w:rsidRDefault="00927AC8" w:rsidP="00AC2E80">
      <w:pPr>
        <w:pStyle w:val="BodyText"/>
        <w:spacing w:before="146" w:line="264" w:lineRule="auto"/>
        <w:ind w:left="118" w:right="1058" w:firstLine="288"/>
        <w:rPr>
          <w:noProof/>
        </w:rPr>
      </w:pPr>
    </w:p>
    <w:p w14:paraId="61CA7D98" w14:textId="0404ECE4" w:rsidR="00AC649E" w:rsidRDefault="004B3C83" w:rsidP="00AC2E80">
      <w:pPr>
        <w:pStyle w:val="BodyText"/>
        <w:spacing w:before="146" w:line="264" w:lineRule="auto"/>
        <w:ind w:left="118" w:right="1058" w:firstLine="288"/>
      </w:pPr>
      <w:r>
        <w:rPr>
          <w:noProof/>
        </w:rPr>
        <w:t xml:space="preserve"> </w:t>
      </w:r>
    </w:p>
    <w:p w14:paraId="63E673B2" w14:textId="682FE7BD" w:rsidR="00B86AC0" w:rsidRDefault="00181664" w:rsidP="00181664">
      <w:pPr>
        <w:tabs>
          <w:tab w:val="left" w:pos="1887"/>
        </w:tabs>
        <w:rPr>
          <w:sz w:val="6"/>
        </w:rPr>
      </w:pPr>
      <w:r>
        <w:tab/>
      </w:r>
    </w:p>
    <w:p w14:paraId="1AF16FD3" w14:textId="32A25041" w:rsidR="00B86AC0" w:rsidRDefault="005E19B3" w:rsidP="0076729E">
      <w:pPr>
        <w:spacing w:before="92"/>
        <w:ind w:right="720"/>
        <w:jc w:val="center"/>
        <w:rPr>
          <w:i/>
        </w:rPr>
      </w:pPr>
      <w:r>
        <w:rPr>
          <w:i/>
          <w:color w:val="1F487C"/>
        </w:rPr>
        <w:t xml:space="preserve">Figure </w:t>
      </w:r>
      <w:r w:rsidR="00A72ADF">
        <w:rPr>
          <w:i/>
          <w:color w:val="1F487C"/>
        </w:rPr>
        <w:t>34</w:t>
      </w:r>
      <w:r>
        <w:rPr>
          <w:i/>
          <w:color w:val="1F487C"/>
        </w:rPr>
        <w:t xml:space="preserve"> – </w:t>
      </w:r>
      <w:r w:rsidR="0076729E">
        <w:rPr>
          <w:i/>
          <w:color w:val="1F487C"/>
        </w:rPr>
        <w:t xml:space="preserve">Results window, after the model finish his prediction for </w:t>
      </w:r>
      <w:r w:rsidR="0076729E">
        <w:rPr>
          <w:i/>
          <w:color w:val="1F487C"/>
        </w:rPr>
        <w:br/>
        <w:t>the versions that the user / manager selects</w:t>
      </w:r>
    </w:p>
    <w:p w14:paraId="1B64DBCC" w14:textId="28315ED9" w:rsidR="00A43178" w:rsidRPr="00C1526C" w:rsidRDefault="00A43178" w:rsidP="00A43178">
      <w:pPr>
        <w:pStyle w:val="TableParagraph"/>
        <w:rPr>
          <w:sz w:val="2"/>
          <w:szCs w:val="2"/>
        </w:rPr>
      </w:pPr>
    </w:p>
    <w:p w14:paraId="29240604" w14:textId="2CE6E12F" w:rsidR="00A03610" w:rsidRDefault="0076729E" w:rsidP="00C1526C">
      <w:pPr>
        <w:pStyle w:val="BodyText"/>
        <w:spacing w:before="120" w:line="264" w:lineRule="auto"/>
        <w:ind w:left="115" w:right="1109" w:firstLine="288"/>
        <w:jc w:val="both"/>
      </w:pPr>
      <w:r>
        <w:t>Create model window – Only the manager can create new model for the system. If we don’t have any model in the</w:t>
      </w:r>
      <w:r w:rsidR="00843355">
        <w:t xml:space="preserve"> system, the manager must create new one. If the manager wants to build new model, he needs to click on “Build Model” button. After the manager create new model, he will get a message that the model created successfully, and he can continue to the prediction phase. Also, the manager can click on “Back” button if he wants to return to the previous page, and he can click on “Help” button if he wants to see explanations about the system, and this current window.</w:t>
      </w:r>
    </w:p>
    <w:p w14:paraId="79178213" w14:textId="6248C28C" w:rsidR="00A03610" w:rsidRDefault="00C30A82">
      <w:pPr>
        <w:pStyle w:val="BodyText"/>
        <w:spacing w:before="145" w:line="264" w:lineRule="auto"/>
        <w:ind w:left="118" w:right="1051" w:firstLine="288"/>
      </w:pPr>
      <w:r>
        <w:rPr>
          <w:noProof/>
        </w:rPr>
        <w:drawing>
          <wp:anchor distT="0" distB="0" distL="114300" distR="114300" simplePos="0" relativeHeight="251658240" behindDoc="0" locked="0" layoutInCell="1" allowOverlap="1" wp14:anchorId="15CAF5EE" wp14:editId="4A6BAFBF">
            <wp:simplePos x="0" y="0"/>
            <wp:positionH relativeFrom="column">
              <wp:posOffset>24765</wp:posOffset>
            </wp:positionH>
            <wp:positionV relativeFrom="paragraph">
              <wp:posOffset>45174</wp:posOffset>
            </wp:positionV>
            <wp:extent cx="6070614" cy="2349486"/>
            <wp:effectExtent l="19050" t="19050" r="635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070614" cy="2349486"/>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r w:rsidR="004825EC">
        <w:rPr>
          <w:noProof/>
        </w:rPr>
        <w:t xml:space="preserve"> </w:t>
      </w:r>
    </w:p>
    <w:p w14:paraId="340240CE" w14:textId="74292411" w:rsidR="00A03610" w:rsidRDefault="00A03610">
      <w:pPr>
        <w:pStyle w:val="BodyText"/>
        <w:spacing w:before="145" w:line="264" w:lineRule="auto"/>
        <w:ind w:left="118" w:right="1051" w:firstLine="288"/>
      </w:pPr>
    </w:p>
    <w:p w14:paraId="339116B9" w14:textId="07510BD0" w:rsidR="00A03610" w:rsidRDefault="00A03610">
      <w:pPr>
        <w:pStyle w:val="BodyText"/>
        <w:spacing w:before="145" w:line="264" w:lineRule="auto"/>
        <w:ind w:left="118" w:right="1051" w:firstLine="288"/>
        <w:rPr>
          <w:noProof/>
        </w:rPr>
      </w:pPr>
    </w:p>
    <w:p w14:paraId="3CB4D6AA" w14:textId="76116654" w:rsidR="00A03610" w:rsidRDefault="00A03610" w:rsidP="0076729E">
      <w:pPr>
        <w:pStyle w:val="BodyText"/>
        <w:spacing w:before="145" w:line="264" w:lineRule="auto"/>
        <w:ind w:left="118" w:right="1051" w:firstLine="288"/>
        <w:rPr>
          <w:noProof/>
        </w:rPr>
      </w:pPr>
    </w:p>
    <w:p w14:paraId="1BFAEFF3" w14:textId="27F2BCFB" w:rsidR="00A03610" w:rsidRDefault="00A03610">
      <w:pPr>
        <w:pStyle w:val="BodyText"/>
        <w:spacing w:before="145" w:line="264" w:lineRule="auto"/>
        <w:ind w:left="118" w:right="1051" w:firstLine="288"/>
      </w:pPr>
    </w:p>
    <w:p w14:paraId="01423C7F" w14:textId="4F155F37" w:rsidR="00A03610" w:rsidRDefault="00A03610">
      <w:pPr>
        <w:pStyle w:val="BodyText"/>
        <w:spacing w:before="145" w:line="264" w:lineRule="auto"/>
        <w:ind w:left="118" w:right="1051" w:firstLine="288"/>
      </w:pPr>
    </w:p>
    <w:p w14:paraId="4FCC2576" w14:textId="2D57A28B" w:rsidR="00A03610" w:rsidRDefault="00A03610">
      <w:pPr>
        <w:pStyle w:val="BodyText"/>
        <w:spacing w:before="145" w:line="264" w:lineRule="auto"/>
        <w:ind w:left="118" w:right="1051" w:firstLine="288"/>
      </w:pPr>
    </w:p>
    <w:p w14:paraId="3B5BA44E" w14:textId="32B926EE" w:rsidR="00B86AC0" w:rsidRDefault="00B86AC0" w:rsidP="00AC2E80">
      <w:pPr>
        <w:pStyle w:val="BodyText"/>
        <w:spacing w:before="145" w:line="264" w:lineRule="auto"/>
        <w:ind w:right="1051"/>
      </w:pPr>
    </w:p>
    <w:p w14:paraId="2024AA00" w14:textId="30B38797" w:rsidR="008D22E9" w:rsidRPr="008D22E9" w:rsidRDefault="002B2962" w:rsidP="008D22E9">
      <w:pPr>
        <w:spacing w:before="240"/>
        <w:ind w:left="1152"/>
      </w:pPr>
      <w:r>
        <w:rPr>
          <w:i/>
          <w:color w:val="1F487C"/>
        </w:rPr>
        <w:br/>
        <w:t xml:space="preserve"> </w:t>
      </w:r>
      <w:r w:rsidR="008D22E9">
        <w:rPr>
          <w:i/>
          <w:color w:val="1F487C"/>
        </w:rPr>
        <w:t xml:space="preserve">       </w:t>
      </w:r>
      <w:r w:rsidR="005E19B3">
        <w:rPr>
          <w:i/>
          <w:color w:val="1F487C"/>
        </w:rPr>
        <w:t xml:space="preserve">Figure </w:t>
      </w:r>
      <w:r w:rsidR="00A72ADF">
        <w:rPr>
          <w:i/>
          <w:color w:val="1F487C"/>
        </w:rPr>
        <w:t>35</w:t>
      </w:r>
      <w:r w:rsidR="005E19B3">
        <w:rPr>
          <w:i/>
          <w:color w:val="1F487C"/>
        </w:rPr>
        <w:t xml:space="preserve"> – </w:t>
      </w:r>
      <w:r w:rsidR="00843355">
        <w:rPr>
          <w:i/>
          <w:color w:val="1F487C"/>
        </w:rPr>
        <w:t>Build new model before we continue to the prediction phase</w:t>
      </w:r>
      <w:r w:rsidR="00D2466A">
        <w:tab/>
      </w:r>
    </w:p>
    <w:p w14:paraId="665FFD18" w14:textId="225A9D9B" w:rsidR="00D2466A" w:rsidRDefault="00D2466A" w:rsidP="00D2466A">
      <w:pPr>
        <w:pStyle w:val="BodyText"/>
        <w:spacing w:before="120" w:line="264" w:lineRule="auto"/>
        <w:ind w:left="115" w:right="1109" w:firstLine="288"/>
        <w:jc w:val="both"/>
      </w:pPr>
      <w:r>
        <w:lastRenderedPageBreak/>
        <w:t xml:space="preserve">Histogram window – In this window the user / manager can see the results of the output excel as histogram. The results at the output excel consist </w:t>
      </w:r>
      <w:r w:rsidR="002B2962">
        <w:t xml:space="preserve">accuracies </w:t>
      </w:r>
      <w:r>
        <w:t>between sentences from both versions that the user / manager select. The histogram window represent for the user / manager the results in another way</w:t>
      </w:r>
      <w:r w:rsidR="002B2962">
        <w:t>, its mean in more comfortable way</w:t>
      </w:r>
      <w:r>
        <w:t xml:space="preserve">. </w:t>
      </w:r>
    </w:p>
    <w:p w14:paraId="473B67E8" w14:textId="6C2130C8" w:rsidR="00D2466A" w:rsidRDefault="002B2962" w:rsidP="00D2466A">
      <w:pPr>
        <w:tabs>
          <w:tab w:val="left" w:pos="4646"/>
        </w:tabs>
      </w:pPr>
      <w:r>
        <w:rPr>
          <w:noProof/>
        </w:rPr>
        <w:drawing>
          <wp:anchor distT="0" distB="0" distL="114300" distR="114300" simplePos="0" relativeHeight="251672576" behindDoc="0" locked="0" layoutInCell="1" allowOverlap="1" wp14:anchorId="23BF0BD2" wp14:editId="0680611E">
            <wp:simplePos x="0" y="0"/>
            <wp:positionH relativeFrom="column">
              <wp:posOffset>20486</wp:posOffset>
            </wp:positionH>
            <wp:positionV relativeFrom="paragraph">
              <wp:posOffset>77166</wp:posOffset>
            </wp:positionV>
            <wp:extent cx="6079540" cy="2859322"/>
            <wp:effectExtent l="19050" t="1905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096891" cy="2867483"/>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2E8C3B6B" w14:textId="12413F2C" w:rsidR="00D2466A" w:rsidRDefault="00D2466A" w:rsidP="00D2466A">
      <w:pPr>
        <w:tabs>
          <w:tab w:val="left" w:pos="4646"/>
        </w:tabs>
      </w:pPr>
    </w:p>
    <w:p w14:paraId="5451E204" w14:textId="38A2DA14" w:rsidR="00D2466A" w:rsidRDefault="00D2466A" w:rsidP="00D2466A">
      <w:pPr>
        <w:tabs>
          <w:tab w:val="left" w:pos="4646"/>
        </w:tabs>
      </w:pPr>
    </w:p>
    <w:p w14:paraId="35B83655" w14:textId="77091CE3" w:rsidR="00D2466A" w:rsidRDefault="00D2466A" w:rsidP="00D2466A">
      <w:pPr>
        <w:tabs>
          <w:tab w:val="left" w:pos="4646"/>
        </w:tabs>
      </w:pPr>
    </w:p>
    <w:p w14:paraId="33A631A4" w14:textId="09CB401E" w:rsidR="00D2466A" w:rsidRDefault="00D2466A" w:rsidP="00D2466A">
      <w:pPr>
        <w:tabs>
          <w:tab w:val="left" w:pos="4646"/>
        </w:tabs>
      </w:pPr>
    </w:p>
    <w:p w14:paraId="556762B7" w14:textId="479D3B53" w:rsidR="00D2466A" w:rsidRDefault="00D2466A" w:rsidP="00D2466A">
      <w:pPr>
        <w:tabs>
          <w:tab w:val="left" w:pos="4646"/>
        </w:tabs>
      </w:pPr>
    </w:p>
    <w:p w14:paraId="75F9C906" w14:textId="0AA1DE46" w:rsidR="002B2962" w:rsidRDefault="002B2962" w:rsidP="00D2466A">
      <w:pPr>
        <w:tabs>
          <w:tab w:val="left" w:pos="4646"/>
        </w:tabs>
      </w:pPr>
    </w:p>
    <w:p w14:paraId="7ED8D6E7" w14:textId="5FB953F4" w:rsidR="002B2962" w:rsidRDefault="002B2962" w:rsidP="00D2466A">
      <w:pPr>
        <w:tabs>
          <w:tab w:val="left" w:pos="4646"/>
        </w:tabs>
      </w:pPr>
    </w:p>
    <w:p w14:paraId="63D6912E" w14:textId="398C6DE0" w:rsidR="002B2962" w:rsidRDefault="002B2962" w:rsidP="00D2466A">
      <w:pPr>
        <w:tabs>
          <w:tab w:val="left" w:pos="4646"/>
        </w:tabs>
      </w:pPr>
    </w:p>
    <w:p w14:paraId="5B5FEDE2" w14:textId="0A35EA32" w:rsidR="002B2962" w:rsidRDefault="002B2962" w:rsidP="00D2466A">
      <w:pPr>
        <w:tabs>
          <w:tab w:val="left" w:pos="4646"/>
        </w:tabs>
      </w:pPr>
    </w:p>
    <w:p w14:paraId="516633A4" w14:textId="58D7EC40" w:rsidR="002B2962" w:rsidRDefault="002B2962" w:rsidP="00D2466A">
      <w:pPr>
        <w:tabs>
          <w:tab w:val="left" w:pos="4646"/>
        </w:tabs>
      </w:pPr>
    </w:p>
    <w:p w14:paraId="6E8F2CA3" w14:textId="164F85B7" w:rsidR="002B2962" w:rsidRDefault="002B2962" w:rsidP="00D2466A">
      <w:pPr>
        <w:tabs>
          <w:tab w:val="left" w:pos="4646"/>
        </w:tabs>
      </w:pPr>
    </w:p>
    <w:p w14:paraId="03C97C80" w14:textId="5E4A50A8" w:rsidR="002B2962" w:rsidRDefault="002B2962" w:rsidP="00D2466A">
      <w:pPr>
        <w:tabs>
          <w:tab w:val="left" w:pos="4646"/>
        </w:tabs>
      </w:pPr>
    </w:p>
    <w:p w14:paraId="076C0B94" w14:textId="1EE31395" w:rsidR="002B2962" w:rsidRDefault="002B2962" w:rsidP="00D2466A">
      <w:pPr>
        <w:tabs>
          <w:tab w:val="left" w:pos="4646"/>
        </w:tabs>
      </w:pPr>
    </w:p>
    <w:p w14:paraId="70C81FF1" w14:textId="487E64B9" w:rsidR="002B2962" w:rsidRDefault="002B2962" w:rsidP="00D2466A">
      <w:pPr>
        <w:tabs>
          <w:tab w:val="left" w:pos="4646"/>
        </w:tabs>
      </w:pPr>
    </w:p>
    <w:p w14:paraId="33EAF6EF" w14:textId="79AF5533" w:rsidR="002B2962" w:rsidRDefault="002B2962" w:rsidP="00D2466A">
      <w:pPr>
        <w:tabs>
          <w:tab w:val="left" w:pos="4646"/>
        </w:tabs>
      </w:pPr>
    </w:p>
    <w:p w14:paraId="761B821D" w14:textId="1CE26AD3" w:rsidR="002B2962" w:rsidRDefault="002B2962" w:rsidP="00D2466A">
      <w:pPr>
        <w:tabs>
          <w:tab w:val="left" w:pos="4646"/>
        </w:tabs>
      </w:pPr>
    </w:p>
    <w:p w14:paraId="0AC31DBA" w14:textId="23ED713D" w:rsidR="002B2962" w:rsidRDefault="002B2962" w:rsidP="00D2466A">
      <w:pPr>
        <w:tabs>
          <w:tab w:val="left" w:pos="4646"/>
        </w:tabs>
      </w:pPr>
    </w:p>
    <w:p w14:paraId="0D25D359" w14:textId="06F8D9BC" w:rsidR="002B2962" w:rsidRPr="003615C0" w:rsidRDefault="002B2962" w:rsidP="00C02966">
      <w:pPr>
        <w:spacing w:before="120"/>
        <w:ind w:left="360" w:right="1008"/>
        <w:jc w:val="center"/>
        <w:rPr>
          <w:sz w:val="12"/>
          <w:szCs w:val="12"/>
          <w:lang w:bidi="he-IL"/>
        </w:rPr>
      </w:pPr>
      <w:r>
        <w:rPr>
          <w:i/>
          <w:color w:val="1F487C"/>
        </w:rPr>
        <w:t xml:space="preserve">Figure 36 – Histogram window that represent in more comfortable way the </w:t>
      </w:r>
      <w:r>
        <w:rPr>
          <w:i/>
          <w:color w:val="1F487C"/>
        </w:rPr>
        <w:br/>
        <w:t>accuracy between sentences</w:t>
      </w:r>
      <w:r w:rsidR="00C02966">
        <w:rPr>
          <w:i/>
          <w:color w:val="1F487C"/>
        </w:rPr>
        <w:t xml:space="preserve"> that belongs to both versions that user / manager select</w:t>
      </w:r>
    </w:p>
    <w:p w14:paraId="1FE8792A" w14:textId="76C2D536" w:rsidR="002B2962" w:rsidRDefault="002B2962" w:rsidP="00D2466A">
      <w:pPr>
        <w:tabs>
          <w:tab w:val="left" w:pos="4646"/>
        </w:tabs>
        <w:rPr>
          <w:sz w:val="12"/>
          <w:szCs w:val="12"/>
        </w:rPr>
      </w:pPr>
    </w:p>
    <w:p w14:paraId="63772235" w14:textId="4AFF79EC" w:rsidR="00814900" w:rsidRDefault="00814900" w:rsidP="00814900">
      <w:pPr>
        <w:pStyle w:val="BodyText"/>
        <w:spacing w:before="120" w:line="264" w:lineRule="auto"/>
        <w:ind w:left="115" w:right="1109" w:firstLine="288"/>
        <w:jc w:val="both"/>
      </w:pPr>
      <w:r>
        <w:t xml:space="preserve">Help page – </w:t>
      </w:r>
      <w:r w:rsidR="00485C24">
        <w:t>W</w:t>
      </w:r>
      <w:r>
        <w:t xml:space="preserve">ith </w:t>
      </w:r>
      <w:r w:rsidR="00485C24">
        <w:t>the</w:t>
      </w:r>
      <w:r>
        <w:t xml:space="preserve"> help page the user / manager can </w:t>
      </w:r>
      <w:r w:rsidR="00485C24">
        <w:t xml:space="preserve">see all the instructions and explanations about the system. In each window, the user / manager can see explanations about each component and process in the system. </w:t>
      </w:r>
      <w:r>
        <w:t xml:space="preserve"> </w:t>
      </w:r>
    </w:p>
    <w:p w14:paraId="7E05692E" w14:textId="76B8B63F" w:rsidR="00814900" w:rsidRDefault="00485C24" w:rsidP="00D2466A">
      <w:pPr>
        <w:tabs>
          <w:tab w:val="left" w:pos="4646"/>
        </w:tabs>
        <w:rPr>
          <w:sz w:val="12"/>
          <w:szCs w:val="12"/>
        </w:rPr>
      </w:pPr>
      <w:r>
        <w:rPr>
          <w:noProof/>
        </w:rPr>
        <w:drawing>
          <wp:anchor distT="0" distB="0" distL="114300" distR="114300" simplePos="0" relativeHeight="251664384" behindDoc="0" locked="0" layoutInCell="1" allowOverlap="1" wp14:anchorId="7E841411" wp14:editId="0CB664B8">
            <wp:simplePos x="0" y="0"/>
            <wp:positionH relativeFrom="column">
              <wp:posOffset>20486</wp:posOffset>
            </wp:positionH>
            <wp:positionV relativeFrom="paragraph">
              <wp:posOffset>62147</wp:posOffset>
            </wp:positionV>
            <wp:extent cx="6079490" cy="3638550"/>
            <wp:effectExtent l="19050" t="1905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6102336" cy="3652223"/>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r>
        <w:rPr>
          <w:noProof/>
        </w:rPr>
        <w:t xml:space="preserve"> </w:t>
      </w:r>
    </w:p>
    <w:p w14:paraId="2CB2CB95" w14:textId="5E9D947E" w:rsidR="00814900" w:rsidRDefault="00814900" w:rsidP="00D2466A">
      <w:pPr>
        <w:tabs>
          <w:tab w:val="left" w:pos="4646"/>
        </w:tabs>
        <w:rPr>
          <w:sz w:val="12"/>
          <w:szCs w:val="12"/>
        </w:rPr>
      </w:pPr>
    </w:p>
    <w:p w14:paraId="39D6FB12" w14:textId="4F7FF826" w:rsidR="00814900" w:rsidRDefault="00814900" w:rsidP="00D2466A">
      <w:pPr>
        <w:tabs>
          <w:tab w:val="left" w:pos="4646"/>
        </w:tabs>
        <w:rPr>
          <w:sz w:val="12"/>
          <w:szCs w:val="12"/>
        </w:rPr>
      </w:pPr>
    </w:p>
    <w:p w14:paraId="26721517" w14:textId="368F7E71" w:rsidR="00814900" w:rsidRDefault="00814900" w:rsidP="00D2466A">
      <w:pPr>
        <w:tabs>
          <w:tab w:val="left" w:pos="4646"/>
        </w:tabs>
        <w:rPr>
          <w:sz w:val="12"/>
          <w:szCs w:val="12"/>
        </w:rPr>
      </w:pPr>
    </w:p>
    <w:p w14:paraId="6D981D23" w14:textId="05DBEB31" w:rsidR="00814900" w:rsidRDefault="00814900" w:rsidP="00D2466A">
      <w:pPr>
        <w:tabs>
          <w:tab w:val="left" w:pos="4646"/>
        </w:tabs>
        <w:rPr>
          <w:sz w:val="12"/>
          <w:szCs w:val="12"/>
        </w:rPr>
      </w:pPr>
    </w:p>
    <w:p w14:paraId="2204C949" w14:textId="2CAAA9BF" w:rsidR="00814900" w:rsidRDefault="00814900" w:rsidP="00D2466A">
      <w:pPr>
        <w:tabs>
          <w:tab w:val="left" w:pos="4646"/>
        </w:tabs>
        <w:rPr>
          <w:sz w:val="12"/>
          <w:szCs w:val="12"/>
        </w:rPr>
      </w:pPr>
    </w:p>
    <w:p w14:paraId="2A3ECF04" w14:textId="4698A2FF" w:rsidR="00814900" w:rsidRDefault="00814900" w:rsidP="00D2466A">
      <w:pPr>
        <w:tabs>
          <w:tab w:val="left" w:pos="4646"/>
        </w:tabs>
        <w:rPr>
          <w:sz w:val="12"/>
          <w:szCs w:val="12"/>
        </w:rPr>
      </w:pPr>
    </w:p>
    <w:p w14:paraId="68B1E29B" w14:textId="0B4F4993" w:rsidR="00814900" w:rsidRDefault="00814900" w:rsidP="00D2466A">
      <w:pPr>
        <w:tabs>
          <w:tab w:val="left" w:pos="4646"/>
        </w:tabs>
        <w:rPr>
          <w:sz w:val="12"/>
          <w:szCs w:val="12"/>
        </w:rPr>
      </w:pPr>
    </w:p>
    <w:p w14:paraId="7BC64A24" w14:textId="01173AB2" w:rsidR="00814900" w:rsidRDefault="00814900" w:rsidP="00D2466A">
      <w:pPr>
        <w:tabs>
          <w:tab w:val="left" w:pos="4646"/>
        </w:tabs>
        <w:rPr>
          <w:sz w:val="12"/>
          <w:szCs w:val="12"/>
        </w:rPr>
      </w:pPr>
    </w:p>
    <w:p w14:paraId="73337CA1" w14:textId="19410EA6" w:rsidR="00814900" w:rsidRDefault="00814900" w:rsidP="00D2466A">
      <w:pPr>
        <w:tabs>
          <w:tab w:val="left" w:pos="4646"/>
        </w:tabs>
        <w:rPr>
          <w:sz w:val="12"/>
          <w:szCs w:val="12"/>
        </w:rPr>
      </w:pPr>
    </w:p>
    <w:p w14:paraId="6FDBB35E" w14:textId="5A7D1EC6" w:rsidR="00814900" w:rsidRDefault="00814900" w:rsidP="00D2466A">
      <w:pPr>
        <w:tabs>
          <w:tab w:val="left" w:pos="4646"/>
        </w:tabs>
        <w:rPr>
          <w:sz w:val="12"/>
          <w:szCs w:val="12"/>
        </w:rPr>
      </w:pPr>
    </w:p>
    <w:p w14:paraId="0D127510" w14:textId="1821A634" w:rsidR="00814900" w:rsidRDefault="00814900" w:rsidP="00D2466A">
      <w:pPr>
        <w:tabs>
          <w:tab w:val="left" w:pos="4646"/>
        </w:tabs>
        <w:rPr>
          <w:sz w:val="12"/>
          <w:szCs w:val="12"/>
        </w:rPr>
      </w:pPr>
    </w:p>
    <w:p w14:paraId="5DF1E5FE" w14:textId="24111798" w:rsidR="00814900" w:rsidRDefault="00814900" w:rsidP="00D2466A">
      <w:pPr>
        <w:tabs>
          <w:tab w:val="left" w:pos="4646"/>
        </w:tabs>
        <w:rPr>
          <w:sz w:val="12"/>
          <w:szCs w:val="12"/>
        </w:rPr>
      </w:pPr>
    </w:p>
    <w:p w14:paraId="3EC2DF49" w14:textId="54FCCEC8" w:rsidR="00814900" w:rsidRDefault="00814900" w:rsidP="00D2466A">
      <w:pPr>
        <w:tabs>
          <w:tab w:val="left" w:pos="4646"/>
        </w:tabs>
        <w:rPr>
          <w:sz w:val="12"/>
          <w:szCs w:val="12"/>
        </w:rPr>
      </w:pPr>
    </w:p>
    <w:p w14:paraId="0195B1A4" w14:textId="66CC9207" w:rsidR="00814900" w:rsidRDefault="00814900" w:rsidP="00D2466A">
      <w:pPr>
        <w:tabs>
          <w:tab w:val="left" w:pos="4646"/>
        </w:tabs>
        <w:rPr>
          <w:sz w:val="12"/>
          <w:szCs w:val="12"/>
        </w:rPr>
      </w:pPr>
    </w:p>
    <w:p w14:paraId="510B1240" w14:textId="30C80249" w:rsidR="00814900" w:rsidRDefault="00814900" w:rsidP="00D2466A">
      <w:pPr>
        <w:tabs>
          <w:tab w:val="left" w:pos="4646"/>
        </w:tabs>
        <w:rPr>
          <w:sz w:val="12"/>
          <w:szCs w:val="12"/>
        </w:rPr>
      </w:pPr>
    </w:p>
    <w:p w14:paraId="040C669E" w14:textId="6AC9626F" w:rsidR="00814900" w:rsidRDefault="00814900" w:rsidP="00D2466A">
      <w:pPr>
        <w:tabs>
          <w:tab w:val="left" w:pos="4646"/>
        </w:tabs>
        <w:rPr>
          <w:sz w:val="12"/>
          <w:szCs w:val="12"/>
        </w:rPr>
      </w:pPr>
    </w:p>
    <w:p w14:paraId="4AD22E84" w14:textId="7C4F50E5" w:rsidR="00814900" w:rsidRDefault="00814900" w:rsidP="00D2466A">
      <w:pPr>
        <w:tabs>
          <w:tab w:val="left" w:pos="4646"/>
        </w:tabs>
        <w:rPr>
          <w:sz w:val="12"/>
          <w:szCs w:val="12"/>
        </w:rPr>
      </w:pPr>
    </w:p>
    <w:p w14:paraId="09DF6452" w14:textId="5A184C78" w:rsidR="00814900" w:rsidRDefault="00814900" w:rsidP="00D2466A">
      <w:pPr>
        <w:tabs>
          <w:tab w:val="left" w:pos="4646"/>
        </w:tabs>
        <w:rPr>
          <w:sz w:val="12"/>
          <w:szCs w:val="12"/>
        </w:rPr>
      </w:pPr>
    </w:p>
    <w:p w14:paraId="713A77A6" w14:textId="6B0D1642" w:rsidR="00814900" w:rsidRDefault="00814900" w:rsidP="00D2466A">
      <w:pPr>
        <w:tabs>
          <w:tab w:val="left" w:pos="4646"/>
        </w:tabs>
        <w:rPr>
          <w:sz w:val="12"/>
          <w:szCs w:val="12"/>
        </w:rPr>
      </w:pPr>
    </w:p>
    <w:p w14:paraId="701BE506" w14:textId="792E0B8A" w:rsidR="00814900" w:rsidRDefault="00814900" w:rsidP="00D2466A">
      <w:pPr>
        <w:tabs>
          <w:tab w:val="left" w:pos="4646"/>
        </w:tabs>
        <w:rPr>
          <w:sz w:val="12"/>
          <w:szCs w:val="12"/>
        </w:rPr>
      </w:pPr>
    </w:p>
    <w:p w14:paraId="767DB0C7" w14:textId="4EF3C80A" w:rsidR="00814900" w:rsidRDefault="00814900" w:rsidP="00D2466A">
      <w:pPr>
        <w:tabs>
          <w:tab w:val="left" w:pos="4646"/>
        </w:tabs>
        <w:rPr>
          <w:sz w:val="12"/>
          <w:szCs w:val="12"/>
        </w:rPr>
      </w:pPr>
    </w:p>
    <w:p w14:paraId="794E0A4F" w14:textId="41EE815E" w:rsidR="00814900" w:rsidRDefault="00814900" w:rsidP="00D2466A">
      <w:pPr>
        <w:tabs>
          <w:tab w:val="left" w:pos="4646"/>
        </w:tabs>
        <w:rPr>
          <w:sz w:val="12"/>
          <w:szCs w:val="12"/>
        </w:rPr>
      </w:pPr>
    </w:p>
    <w:p w14:paraId="75E5D8F9" w14:textId="0DC1C2E5" w:rsidR="00814900" w:rsidRDefault="00814900" w:rsidP="00D2466A">
      <w:pPr>
        <w:tabs>
          <w:tab w:val="left" w:pos="4646"/>
        </w:tabs>
        <w:rPr>
          <w:sz w:val="12"/>
          <w:szCs w:val="12"/>
        </w:rPr>
      </w:pPr>
    </w:p>
    <w:p w14:paraId="5D5E772C" w14:textId="0C0EC4BB" w:rsidR="00814900" w:rsidRDefault="00814900" w:rsidP="00D2466A">
      <w:pPr>
        <w:tabs>
          <w:tab w:val="left" w:pos="4646"/>
        </w:tabs>
        <w:rPr>
          <w:sz w:val="12"/>
          <w:szCs w:val="12"/>
        </w:rPr>
      </w:pPr>
    </w:p>
    <w:p w14:paraId="2D9DE312" w14:textId="1D1CF8AA" w:rsidR="00814900" w:rsidRDefault="00814900" w:rsidP="00D2466A">
      <w:pPr>
        <w:tabs>
          <w:tab w:val="left" w:pos="4646"/>
        </w:tabs>
        <w:rPr>
          <w:sz w:val="12"/>
          <w:szCs w:val="12"/>
        </w:rPr>
      </w:pPr>
    </w:p>
    <w:p w14:paraId="7B7C6467" w14:textId="6E24AAAB" w:rsidR="00814900" w:rsidRDefault="00814900" w:rsidP="00D2466A">
      <w:pPr>
        <w:tabs>
          <w:tab w:val="left" w:pos="4646"/>
        </w:tabs>
        <w:rPr>
          <w:sz w:val="12"/>
          <w:szCs w:val="12"/>
        </w:rPr>
      </w:pPr>
    </w:p>
    <w:p w14:paraId="0FB447A7" w14:textId="122D89F1" w:rsidR="00814900" w:rsidRDefault="00814900" w:rsidP="00D2466A">
      <w:pPr>
        <w:tabs>
          <w:tab w:val="left" w:pos="4646"/>
        </w:tabs>
        <w:rPr>
          <w:sz w:val="12"/>
          <w:szCs w:val="12"/>
        </w:rPr>
      </w:pPr>
    </w:p>
    <w:p w14:paraId="7811A5D5" w14:textId="5813E0ED" w:rsidR="00814900" w:rsidRDefault="00814900" w:rsidP="00D2466A">
      <w:pPr>
        <w:tabs>
          <w:tab w:val="left" w:pos="4646"/>
        </w:tabs>
        <w:rPr>
          <w:sz w:val="12"/>
          <w:szCs w:val="12"/>
        </w:rPr>
      </w:pPr>
    </w:p>
    <w:p w14:paraId="0DA8CA61" w14:textId="1F689C65" w:rsidR="00814900" w:rsidRDefault="00814900" w:rsidP="00D2466A">
      <w:pPr>
        <w:tabs>
          <w:tab w:val="left" w:pos="4646"/>
        </w:tabs>
        <w:rPr>
          <w:sz w:val="12"/>
          <w:szCs w:val="12"/>
        </w:rPr>
      </w:pPr>
    </w:p>
    <w:p w14:paraId="0B44882A" w14:textId="5F2872F2" w:rsidR="00814900" w:rsidRDefault="00814900" w:rsidP="00D2466A">
      <w:pPr>
        <w:tabs>
          <w:tab w:val="left" w:pos="4646"/>
        </w:tabs>
        <w:rPr>
          <w:sz w:val="12"/>
          <w:szCs w:val="12"/>
        </w:rPr>
      </w:pPr>
    </w:p>
    <w:p w14:paraId="2DCE96E4" w14:textId="697F6EA9" w:rsidR="00814900" w:rsidRDefault="00814900" w:rsidP="00D2466A">
      <w:pPr>
        <w:tabs>
          <w:tab w:val="left" w:pos="4646"/>
        </w:tabs>
        <w:rPr>
          <w:sz w:val="12"/>
          <w:szCs w:val="12"/>
        </w:rPr>
      </w:pPr>
    </w:p>
    <w:p w14:paraId="58C52E52" w14:textId="1F8EF355" w:rsidR="00814900" w:rsidRDefault="00814900" w:rsidP="00D2466A">
      <w:pPr>
        <w:tabs>
          <w:tab w:val="left" w:pos="4646"/>
        </w:tabs>
        <w:rPr>
          <w:sz w:val="12"/>
          <w:szCs w:val="12"/>
        </w:rPr>
      </w:pPr>
    </w:p>
    <w:p w14:paraId="4A19BACD" w14:textId="582029C8" w:rsidR="00814900" w:rsidRDefault="00814900" w:rsidP="00D2466A">
      <w:pPr>
        <w:tabs>
          <w:tab w:val="left" w:pos="4646"/>
        </w:tabs>
        <w:rPr>
          <w:sz w:val="12"/>
          <w:szCs w:val="12"/>
        </w:rPr>
      </w:pPr>
    </w:p>
    <w:p w14:paraId="64EFB94B" w14:textId="5BA451B4" w:rsidR="00814900" w:rsidRDefault="00814900" w:rsidP="00D2466A">
      <w:pPr>
        <w:tabs>
          <w:tab w:val="left" w:pos="4646"/>
        </w:tabs>
        <w:rPr>
          <w:sz w:val="12"/>
          <w:szCs w:val="12"/>
        </w:rPr>
      </w:pPr>
    </w:p>
    <w:p w14:paraId="49DF4FF7" w14:textId="170B8DF3" w:rsidR="00814900" w:rsidRDefault="00814900" w:rsidP="00D2466A">
      <w:pPr>
        <w:tabs>
          <w:tab w:val="left" w:pos="4646"/>
        </w:tabs>
        <w:rPr>
          <w:sz w:val="12"/>
          <w:szCs w:val="12"/>
        </w:rPr>
      </w:pPr>
    </w:p>
    <w:p w14:paraId="3151673D" w14:textId="1AF25F56" w:rsidR="00814900" w:rsidRDefault="00814900" w:rsidP="00D2466A">
      <w:pPr>
        <w:tabs>
          <w:tab w:val="left" w:pos="4646"/>
        </w:tabs>
        <w:rPr>
          <w:sz w:val="12"/>
          <w:szCs w:val="12"/>
        </w:rPr>
      </w:pPr>
    </w:p>
    <w:p w14:paraId="5F40275A" w14:textId="3B32A1FB" w:rsidR="00814900" w:rsidRDefault="00814900" w:rsidP="00D2466A">
      <w:pPr>
        <w:tabs>
          <w:tab w:val="left" w:pos="4646"/>
        </w:tabs>
        <w:rPr>
          <w:sz w:val="12"/>
          <w:szCs w:val="12"/>
        </w:rPr>
      </w:pPr>
    </w:p>
    <w:p w14:paraId="207CDE72" w14:textId="716E8118" w:rsidR="00814900" w:rsidRDefault="00814900" w:rsidP="00D2466A">
      <w:pPr>
        <w:tabs>
          <w:tab w:val="left" w:pos="4646"/>
        </w:tabs>
        <w:rPr>
          <w:sz w:val="12"/>
          <w:szCs w:val="12"/>
        </w:rPr>
      </w:pPr>
    </w:p>
    <w:p w14:paraId="4EF65E13" w14:textId="7A458774" w:rsidR="00814900" w:rsidRDefault="00814900" w:rsidP="00D2466A">
      <w:pPr>
        <w:tabs>
          <w:tab w:val="left" w:pos="4646"/>
        </w:tabs>
        <w:rPr>
          <w:sz w:val="12"/>
          <w:szCs w:val="12"/>
        </w:rPr>
      </w:pPr>
    </w:p>
    <w:p w14:paraId="586A7270" w14:textId="77777777" w:rsidR="00485C24" w:rsidRDefault="00485C24" w:rsidP="00D2466A">
      <w:pPr>
        <w:tabs>
          <w:tab w:val="left" w:pos="4646"/>
        </w:tabs>
        <w:rPr>
          <w:sz w:val="12"/>
          <w:szCs w:val="12"/>
        </w:rPr>
      </w:pPr>
    </w:p>
    <w:p w14:paraId="12A94663" w14:textId="00FB9BF0" w:rsidR="00814900" w:rsidRPr="007901DB" w:rsidRDefault="00485C24" w:rsidP="00D2466A">
      <w:pPr>
        <w:tabs>
          <w:tab w:val="left" w:pos="4646"/>
        </w:tabs>
        <w:rPr>
          <w:sz w:val="12"/>
          <w:szCs w:val="12"/>
        </w:rPr>
      </w:pPr>
      <w:r>
        <w:rPr>
          <w:i/>
          <w:color w:val="1F487C"/>
        </w:rPr>
        <w:t xml:space="preserve">                           </w:t>
      </w:r>
      <w:r>
        <w:rPr>
          <w:i/>
          <w:color w:val="1F487C"/>
        </w:rPr>
        <w:br/>
        <w:t xml:space="preserve"> </w:t>
      </w:r>
      <w:r>
        <w:rPr>
          <w:i/>
          <w:color w:val="1F487C"/>
        </w:rPr>
        <w:t>Figure 3</w:t>
      </w:r>
      <w:r>
        <w:rPr>
          <w:i/>
          <w:color w:val="1F487C"/>
        </w:rPr>
        <w:t>7</w:t>
      </w:r>
      <w:r>
        <w:rPr>
          <w:i/>
          <w:color w:val="1F487C"/>
        </w:rPr>
        <w:t xml:space="preserve"> – </w:t>
      </w:r>
      <w:r>
        <w:rPr>
          <w:i/>
          <w:color w:val="1F487C"/>
        </w:rPr>
        <w:t xml:space="preserve">Help page that explain to the user / manager about each component and scenario  in the system </w:t>
      </w:r>
    </w:p>
    <w:p w14:paraId="5FC3004B" w14:textId="56B11241" w:rsidR="00B86AC0" w:rsidRPr="00916544" w:rsidRDefault="005E19B3" w:rsidP="00916544">
      <w:pPr>
        <w:pStyle w:val="Heading3"/>
        <w:numPr>
          <w:ilvl w:val="2"/>
          <w:numId w:val="23"/>
        </w:numPr>
        <w:rPr>
          <w:rFonts w:asciiTheme="majorBidi" w:hAnsiTheme="majorBidi"/>
          <w:color w:val="auto"/>
          <w:sz w:val="22"/>
          <w:szCs w:val="22"/>
        </w:rPr>
      </w:pPr>
      <w:bookmarkStart w:id="58" w:name="_bookmark42"/>
      <w:bookmarkStart w:id="59" w:name="_Errors_and_alerts"/>
      <w:bookmarkEnd w:id="58"/>
      <w:bookmarkEnd w:id="59"/>
      <w:r w:rsidRPr="00916544">
        <w:rPr>
          <w:rFonts w:asciiTheme="majorBidi" w:hAnsiTheme="majorBidi"/>
          <w:color w:val="auto"/>
          <w:sz w:val="22"/>
          <w:szCs w:val="22"/>
        </w:rPr>
        <w:lastRenderedPageBreak/>
        <w:t>Errors and alerts</w:t>
      </w:r>
    </w:p>
    <w:p w14:paraId="5848BCEF" w14:textId="43B59ACD" w:rsidR="00C37A70" w:rsidRDefault="005E19B3" w:rsidP="00C1526C">
      <w:pPr>
        <w:pStyle w:val="BodyText"/>
        <w:spacing w:before="120" w:line="264" w:lineRule="auto"/>
        <w:ind w:left="115" w:right="1109" w:firstLine="288"/>
        <w:jc w:val="both"/>
      </w:pPr>
      <w:r>
        <w:t xml:space="preserve">If </w:t>
      </w:r>
      <w:r w:rsidR="008F28E0">
        <w:t>the user does not select any role to be in the system</w:t>
      </w:r>
      <w:r w:rsidR="004B3C83">
        <w:t xml:space="preserve"> </w:t>
      </w:r>
      <w:r w:rsidR="00C37A70">
        <w:t>–</w:t>
      </w:r>
      <w:r w:rsidR="004B3C83">
        <w:t xml:space="preserve"> </w:t>
      </w:r>
    </w:p>
    <w:p w14:paraId="693DEF0C" w14:textId="43D95949" w:rsidR="00C37A70" w:rsidRDefault="00FF1BD8" w:rsidP="003615C0">
      <w:pPr>
        <w:spacing w:before="120"/>
        <w:ind w:right="1353"/>
        <w:rPr>
          <w:i/>
          <w:color w:val="1F487C"/>
        </w:rPr>
      </w:pPr>
      <w:r>
        <w:rPr>
          <w:noProof/>
        </w:rPr>
        <w:drawing>
          <wp:anchor distT="0" distB="0" distL="114300" distR="114300" simplePos="0" relativeHeight="251650048" behindDoc="0" locked="0" layoutInCell="1" allowOverlap="1" wp14:anchorId="7C1765A5" wp14:editId="624A7337">
            <wp:simplePos x="0" y="0"/>
            <wp:positionH relativeFrom="column">
              <wp:posOffset>688395</wp:posOffset>
            </wp:positionH>
            <wp:positionV relativeFrom="paragraph">
              <wp:posOffset>108143</wp:posOffset>
            </wp:positionV>
            <wp:extent cx="4512572" cy="1960825"/>
            <wp:effectExtent l="19050" t="19050" r="2540"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644781" cy="2018273"/>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60180919" w14:textId="51DB8B6C" w:rsidR="00C37A70" w:rsidRDefault="00C37A70">
      <w:pPr>
        <w:spacing w:before="120"/>
        <w:ind w:left="358" w:right="1353"/>
        <w:jc w:val="center"/>
        <w:rPr>
          <w:i/>
          <w:color w:val="1F487C"/>
        </w:rPr>
      </w:pPr>
    </w:p>
    <w:p w14:paraId="7069529F" w14:textId="1881BA6B" w:rsidR="001465AD" w:rsidRDefault="001465AD">
      <w:pPr>
        <w:spacing w:before="120"/>
        <w:ind w:left="358" w:right="1353"/>
        <w:jc w:val="center"/>
        <w:rPr>
          <w:i/>
          <w:color w:val="1F487C"/>
        </w:rPr>
      </w:pPr>
    </w:p>
    <w:p w14:paraId="39ED720E" w14:textId="1613C3EE" w:rsidR="003615C0" w:rsidRDefault="00814900" w:rsidP="002B2962">
      <w:pPr>
        <w:spacing w:before="120"/>
        <w:ind w:right="1353"/>
        <w:rPr>
          <w:i/>
          <w:color w:val="1F487C"/>
        </w:rPr>
      </w:pPr>
      <w:r>
        <w:rPr>
          <w:i/>
          <w:color w:val="1F487C"/>
        </w:rPr>
        <w:br/>
      </w:r>
    </w:p>
    <w:p w14:paraId="2569BC60" w14:textId="77777777" w:rsidR="00814900" w:rsidRDefault="00814900" w:rsidP="00814900">
      <w:pPr>
        <w:pStyle w:val="BodyText"/>
        <w:spacing w:before="120" w:line="264" w:lineRule="auto"/>
        <w:ind w:right="1109"/>
        <w:jc w:val="both"/>
      </w:pPr>
    </w:p>
    <w:p w14:paraId="7C848360" w14:textId="77777777" w:rsidR="00814900" w:rsidRDefault="00814900" w:rsidP="00814900">
      <w:pPr>
        <w:spacing w:before="120"/>
        <w:ind w:left="358" w:right="1353"/>
        <w:jc w:val="center"/>
        <w:rPr>
          <w:i/>
          <w:color w:val="1F487C"/>
        </w:rPr>
      </w:pPr>
    </w:p>
    <w:p w14:paraId="578B44A3" w14:textId="77777777" w:rsidR="00814900" w:rsidRDefault="00814900" w:rsidP="00814900">
      <w:pPr>
        <w:spacing w:before="120"/>
        <w:ind w:left="358" w:right="1353"/>
        <w:jc w:val="center"/>
        <w:rPr>
          <w:i/>
          <w:color w:val="1F487C"/>
        </w:rPr>
      </w:pPr>
    </w:p>
    <w:p w14:paraId="1DA809A7" w14:textId="77777777" w:rsidR="00814900" w:rsidRDefault="00814900" w:rsidP="00814900">
      <w:pPr>
        <w:spacing w:before="120"/>
        <w:ind w:left="358" w:right="1353"/>
        <w:jc w:val="center"/>
        <w:rPr>
          <w:i/>
          <w:color w:val="1F487C"/>
        </w:rPr>
      </w:pPr>
    </w:p>
    <w:p w14:paraId="445C3F43" w14:textId="40311B57" w:rsidR="00814900" w:rsidRPr="00814900" w:rsidRDefault="00814900" w:rsidP="00814900">
      <w:pPr>
        <w:spacing w:before="120"/>
        <w:ind w:left="358" w:right="1353"/>
        <w:jc w:val="center"/>
        <w:rPr>
          <w:i/>
          <w:color w:val="1F487C"/>
          <w:lang w:bidi="he-IL"/>
        </w:rPr>
      </w:pPr>
      <w:r>
        <w:rPr>
          <w:i/>
          <w:color w:val="1F487C"/>
        </w:rPr>
        <w:t>Figure 3</w:t>
      </w:r>
      <w:r w:rsidR="00485C24">
        <w:rPr>
          <w:i/>
          <w:color w:val="1F487C"/>
        </w:rPr>
        <w:t>8</w:t>
      </w:r>
      <w:r>
        <w:rPr>
          <w:i/>
          <w:color w:val="1F487C"/>
        </w:rPr>
        <w:t xml:space="preserve"> – The user does not select any role</w:t>
      </w:r>
      <w:r>
        <w:rPr>
          <w:i/>
          <w:color w:val="1F487C"/>
          <w:lang w:bidi="he-IL"/>
        </w:rPr>
        <w:t xml:space="preserve"> – error message</w:t>
      </w:r>
    </w:p>
    <w:p w14:paraId="770A2191" w14:textId="596696AE" w:rsidR="00FF1BD8" w:rsidRPr="00FF1BD8" w:rsidRDefault="005E19B3" w:rsidP="00C1526C">
      <w:pPr>
        <w:pStyle w:val="BodyText"/>
        <w:spacing w:before="120" w:line="264" w:lineRule="auto"/>
        <w:ind w:left="115" w:right="1109" w:firstLine="288"/>
        <w:jc w:val="both"/>
      </w:pPr>
      <w:r>
        <w:t xml:space="preserve">If the user </w:t>
      </w:r>
      <w:r w:rsidR="008F28E0">
        <w:t xml:space="preserve">/ manager </w:t>
      </w:r>
      <w:r>
        <w:t xml:space="preserve">doesn't </w:t>
      </w:r>
      <w:r w:rsidR="008C50FF">
        <w:t>select</w:t>
      </w:r>
      <w:r>
        <w:t xml:space="preserve"> </w:t>
      </w:r>
      <w:r w:rsidR="004B53B9">
        <w:t>prose</w:t>
      </w:r>
      <w:r>
        <w:t xml:space="preserve"> to upload</w:t>
      </w:r>
      <w:r w:rsidR="004B53B9">
        <w:t xml:space="preserve"> as source or target</w:t>
      </w:r>
      <w:r w:rsidR="004104EA">
        <w:t xml:space="preserve"> prose</w:t>
      </w:r>
      <w:r w:rsidR="004B3C83">
        <w:t xml:space="preserve"> -</w:t>
      </w:r>
    </w:p>
    <w:p w14:paraId="2D7FB2A8" w14:textId="2442A6A5" w:rsidR="00FF1BD8" w:rsidRDefault="00814900" w:rsidP="00FF1BD8">
      <w:pPr>
        <w:spacing w:before="145"/>
        <w:ind w:left="1623"/>
        <w:rPr>
          <w:i/>
          <w:color w:val="1F487C"/>
        </w:rPr>
      </w:pPr>
      <w:r>
        <w:rPr>
          <w:noProof/>
        </w:rPr>
        <w:drawing>
          <wp:anchor distT="0" distB="0" distL="114300" distR="114300" simplePos="0" relativeHeight="251642880" behindDoc="0" locked="0" layoutInCell="1" allowOverlap="1" wp14:anchorId="0824063D" wp14:editId="5A1EB753">
            <wp:simplePos x="0" y="0"/>
            <wp:positionH relativeFrom="column">
              <wp:posOffset>704298</wp:posOffset>
            </wp:positionH>
            <wp:positionV relativeFrom="paragraph">
              <wp:posOffset>114825</wp:posOffset>
            </wp:positionV>
            <wp:extent cx="4518116" cy="1936970"/>
            <wp:effectExtent l="19050" t="19050" r="0" b="635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65435" cy="1957256"/>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43683E21" w14:textId="551F13AD" w:rsidR="00FF1BD8" w:rsidRDefault="00FF1BD8" w:rsidP="00FF1BD8">
      <w:pPr>
        <w:spacing w:before="145"/>
        <w:ind w:left="1623"/>
        <w:rPr>
          <w:i/>
          <w:color w:val="1F487C"/>
        </w:rPr>
      </w:pPr>
    </w:p>
    <w:p w14:paraId="39B1A032" w14:textId="2F291BE0" w:rsidR="00FF1BD8" w:rsidRDefault="00FF1BD8" w:rsidP="00FF1BD8">
      <w:pPr>
        <w:spacing w:before="145"/>
        <w:ind w:left="1623"/>
        <w:rPr>
          <w:i/>
          <w:color w:val="1F487C"/>
        </w:rPr>
      </w:pPr>
    </w:p>
    <w:p w14:paraId="4698EA37" w14:textId="47291162" w:rsidR="00FF1BD8" w:rsidRDefault="00FF1BD8" w:rsidP="00FF1BD8">
      <w:pPr>
        <w:spacing w:before="145"/>
        <w:ind w:left="1623"/>
        <w:rPr>
          <w:i/>
          <w:color w:val="1F487C"/>
        </w:rPr>
      </w:pPr>
    </w:p>
    <w:p w14:paraId="6B27ACBC" w14:textId="0E0E91C5" w:rsidR="002B2962" w:rsidRPr="008D22E9" w:rsidRDefault="008D22E9" w:rsidP="008D22E9">
      <w:pPr>
        <w:spacing w:before="60"/>
        <w:ind w:left="115"/>
        <w:rPr>
          <w:i/>
          <w:color w:val="1F487C"/>
        </w:rPr>
      </w:pPr>
      <w:r>
        <w:rPr>
          <w:i/>
          <w:color w:val="1F487C"/>
        </w:rPr>
        <w:br/>
      </w:r>
      <w:r w:rsidR="002B2962">
        <w:rPr>
          <w:i/>
          <w:color w:val="1F487C"/>
        </w:rPr>
        <w:br/>
      </w:r>
    </w:p>
    <w:p w14:paraId="24AFA7EC" w14:textId="77777777" w:rsidR="00814900" w:rsidRDefault="00814900" w:rsidP="00C1526C">
      <w:pPr>
        <w:pStyle w:val="BodyText"/>
        <w:spacing w:before="120" w:line="264" w:lineRule="auto"/>
        <w:ind w:left="115" w:right="1109" w:firstLine="288"/>
        <w:jc w:val="both"/>
        <w:rPr>
          <w:i/>
          <w:color w:val="1F487C"/>
        </w:rPr>
      </w:pPr>
      <w:r>
        <w:rPr>
          <w:i/>
          <w:color w:val="1F487C"/>
        </w:rPr>
        <w:t xml:space="preserve">                              </w:t>
      </w:r>
    </w:p>
    <w:p w14:paraId="2736EFAE" w14:textId="77777777" w:rsidR="00814900" w:rsidRDefault="00814900" w:rsidP="00C1526C">
      <w:pPr>
        <w:pStyle w:val="BodyText"/>
        <w:spacing w:before="120" w:line="264" w:lineRule="auto"/>
        <w:ind w:left="115" w:right="1109" w:firstLine="288"/>
        <w:jc w:val="both"/>
        <w:rPr>
          <w:i/>
          <w:color w:val="1F487C"/>
        </w:rPr>
      </w:pPr>
    </w:p>
    <w:p w14:paraId="2187DC6D" w14:textId="160B243B" w:rsidR="00814900" w:rsidRDefault="00814900" w:rsidP="00C1526C">
      <w:pPr>
        <w:pStyle w:val="BodyText"/>
        <w:spacing w:before="120" w:line="264" w:lineRule="auto"/>
        <w:ind w:left="115" w:right="1109" w:firstLine="288"/>
        <w:jc w:val="both"/>
      </w:pPr>
      <w:r>
        <w:rPr>
          <w:i/>
          <w:color w:val="1F487C"/>
        </w:rPr>
        <w:t xml:space="preserve">                        Figure 3</w:t>
      </w:r>
      <w:r w:rsidR="00485C24">
        <w:rPr>
          <w:i/>
          <w:color w:val="1F487C"/>
        </w:rPr>
        <w:t>9</w:t>
      </w:r>
      <w:r>
        <w:rPr>
          <w:i/>
          <w:color w:val="1F487C"/>
        </w:rPr>
        <w:t xml:space="preserve"> – The user doesn't choose prose to upload - error message</w:t>
      </w:r>
    </w:p>
    <w:p w14:paraId="1D28FA9E" w14:textId="580060A1" w:rsidR="00C37A70" w:rsidRDefault="005E19B3" w:rsidP="00C1526C">
      <w:pPr>
        <w:pStyle w:val="BodyText"/>
        <w:spacing w:before="120" w:line="264" w:lineRule="auto"/>
        <w:ind w:left="115" w:right="1109" w:firstLine="288"/>
        <w:jc w:val="both"/>
      </w:pPr>
      <w:r>
        <w:t xml:space="preserve">If the </w:t>
      </w:r>
      <w:r w:rsidR="008F28E0">
        <w:t xml:space="preserve">manager does not fill ant details at settings </w:t>
      </w:r>
      <w:r w:rsidR="00C37A70">
        <w:t>–</w:t>
      </w:r>
    </w:p>
    <w:p w14:paraId="0A71C0E5" w14:textId="17D6F770" w:rsidR="00C37A70" w:rsidRDefault="002B2962">
      <w:pPr>
        <w:pStyle w:val="BodyText"/>
        <w:spacing w:before="146"/>
        <w:ind w:left="406"/>
      </w:pPr>
      <w:r>
        <w:rPr>
          <w:noProof/>
        </w:rPr>
        <w:drawing>
          <wp:anchor distT="0" distB="0" distL="114300" distR="114300" simplePos="0" relativeHeight="251639808" behindDoc="0" locked="0" layoutInCell="1" allowOverlap="1" wp14:anchorId="4F2C48C3" wp14:editId="04A5031C">
            <wp:simplePos x="0" y="0"/>
            <wp:positionH relativeFrom="column">
              <wp:posOffset>696347</wp:posOffset>
            </wp:positionH>
            <wp:positionV relativeFrom="paragraph">
              <wp:posOffset>124653</wp:posOffset>
            </wp:positionV>
            <wp:extent cx="4523740" cy="2477660"/>
            <wp:effectExtent l="19050" t="1905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584383" cy="2510874"/>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373CFCF6" w14:textId="5DD2060D" w:rsidR="008F28E0" w:rsidRDefault="008F28E0">
      <w:pPr>
        <w:pStyle w:val="BodyText"/>
        <w:spacing w:before="146"/>
        <w:ind w:left="406"/>
      </w:pPr>
    </w:p>
    <w:p w14:paraId="0390C64B" w14:textId="63D292D7" w:rsidR="008F28E0" w:rsidRDefault="008F28E0">
      <w:pPr>
        <w:pStyle w:val="BodyText"/>
        <w:spacing w:before="146"/>
        <w:ind w:left="406"/>
      </w:pPr>
    </w:p>
    <w:p w14:paraId="3ECCF86F" w14:textId="7A5F4A7B" w:rsidR="00B86AC0" w:rsidRDefault="008F28E0">
      <w:pPr>
        <w:pStyle w:val="BodyText"/>
        <w:spacing w:before="1"/>
        <w:rPr>
          <w:sz w:val="9"/>
        </w:rPr>
      </w:pPr>
      <w:r>
        <w:br/>
      </w:r>
    </w:p>
    <w:p w14:paraId="3211F95E" w14:textId="77777777" w:rsidR="00FF1BD8" w:rsidRDefault="008F28E0" w:rsidP="008F28E0">
      <w:pPr>
        <w:spacing w:before="119"/>
        <w:rPr>
          <w:i/>
          <w:color w:val="1F487C"/>
        </w:rPr>
      </w:pPr>
      <w:r>
        <w:rPr>
          <w:i/>
          <w:color w:val="1F487C"/>
        </w:rPr>
        <w:t xml:space="preserve">                      </w:t>
      </w:r>
    </w:p>
    <w:p w14:paraId="22729B9D" w14:textId="3F4711F8" w:rsidR="00FF1BD8" w:rsidRDefault="00814900" w:rsidP="008F28E0">
      <w:pPr>
        <w:spacing w:before="119"/>
        <w:rPr>
          <w:i/>
          <w:color w:val="1F487C"/>
        </w:rPr>
      </w:pPr>
      <w:r>
        <w:rPr>
          <w:i/>
          <w:color w:val="1F487C"/>
        </w:rPr>
        <w:br/>
      </w:r>
    </w:p>
    <w:p w14:paraId="2B68EFCD" w14:textId="77777777" w:rsidR="00814900" w:rsidRDefault="00814900" w:rsidP="00814900">
      <w:pPr>
        <w:spacing w:before="60"/>
        <w:ind w:left="1008"/>
        <w:rPr>
          <w:i/>
          <w:color w:val="1F487C"/>
        </w:rPr>
      </w:pPr>
    </w:p>
    <w:p w14:paraId="6DF3FAC8" w14:textId="77777777" w:rsidR="00814900" w:rsidRDefault="008F28E0" w:rsidP="00814900">
      <w:pPr>
        <w:spacing w:before="60"/>
        <w:ind w:left="1008"/>
        <w:rPr>
          <w:i/>
          <w:color w:val="1F487C"/>
        </w:rPr>
      </w:pPr>
      <w:r>
        <w:rPr>
          <w:i/>
          <w:color w:val="1F487C"/>
        </w:rPr>
        <w:t xml:space="preserve"> </w:t>
      </w:r>
    </w:p>
    <w:p w14:paraId="551FC737" w14:textId="77777777" w:rsidR="00814900" w:rsidRDefault="00814900" w:rsidP="00814900">
      <w:pPr>
        <w:spacing w:before="60"/>
        <w:ind w:left="1008"/>
        <w:rPr>
          <w:i/>
          <w:color w:val="1F487C"/>
        </w:rPr>
      </w:pPr>
    </w:p>
    <w:p w14:paraId="5B84DCC6" w14:textId="77777777" w:rsidR="00814900" w:rsidRDefault="00814900" w:rsidP="00814900">
      <w:pPr>
        <w:spacing w:before="60"/>
        <w:ind w:left="1008"/>
        <w:rPr>
          <w:i/>
          <w:color w:val="1F487C"/>
        </w:rPr>
      </w:pPr>
    </w:p>
    <w:p w14:paraId="619E2723" w14:textId="77777777" w:rsidR="00814900" w:rsidRDefault="00814900" w:rsidP="00814900">
      <w:pPr>
        <w:spacing w:before="60"/>
        <w:ind w:left="1008"/>
        <w:rPr>
          <w:i/>
          <w:color w:val="1F487C"/>
        </w:rPr>
      </w:pPr>
    </w:p>
    <w:p w14:paraId="1DCACB7C" w14:textId="0D913CB0" w:rsidR="00814900" w:rsidRPr="00814900" w:rsidRDefault="005E19B3" w:rsidP="00814900">
      <w:pPr>
        <w:spacing w:before="60"/>
        <w:ind w:left="1008"/>
        <w:rPr>
          <w:i/>
        </w:rPr>
      </w:pPr>
      <w:r>
        <w:rPr>
          <w:i/>
          <w:color w:val="1F487C"/>
        </w:rPr>
        <w:t xml:space="preserve">Figure </w:t>
      </w:r>
      <w:r w:rsidR="00485C24">
        <w:rPr>
          <w:i/>
          <w:color w:val="1F487C"/>
        </w:rPr>
        <w:t>40</w:t>
      </w:r>
      <w:r>
        <w:rPr>
          <w:i/>
          <w:color w:val="1F487C"/>
        </w:rPr>
        <w:t xml:space="preserve"> </w:t>
      </w:r>
      <w:r w:rsidR="00485C24">
        <w:rPr>
          <w:i/>
          <w:color w:val="1F487C"/>
        </w:rPr>
        <w:t xml:space="preserve">- </w:t>
      </w:r>
      <w:r w:rsidR="008F28E0">
        <w:rPr>
          <w:i/>
          <w:color w:val="1F487C"/>
        </w:rPr>
        <w:t>Message for using in default settings of the system</w:t>
      </w:r>
      <w:r>
        <w:rPr>
          <w:i/>
          <w:color w:val="1F487C"/>
        </w:rPr>
        <w:t xml:space="preserve"> </w:t>
      </w:r>
      <w:r w:rsidR="004B3C83">
        <w:rPr>
          <w:i/>
          <w:color w:val="1F487C"/>
        </w:rPr>
        <w:t xml:space="preserve">- </w:t>
      </w:r>
      <w:r w:rsidR="008F28E0">
        <w:rPr>
          <w:i/>
          <w:color w:val="1F487C"/>
        </w:rPr>
        <w:t>warning</w:t>
      </w:r>
      <w:r>
        <w:rPr>
          <w:i/>
          <w:color w:val="1F487C"/>
        </w:rPr>
        <w:t xml:space="preserve"> message</w:t>
      </w:r>
    </w:p>
    <w:p w14:paraId="1CC8B96D" w14:textId="77777777" w:rsidR="00814900" w:rsidRDefault="00814900" w:rsidP="00814900">
      <w:pPr>
        <w:pStyle w:val="BodyText"/>
        <w:spacing w:before="120" w:line="264" w:lineRule="auto"/>
        <w:ind w:left="115" w:right="1109" w:firstLine="288"/>
        <w:jc w:val="both"/>
      </w:pPr>
    </w:p>
    <w:p w14:paraId="47AE901B" w14:textId="759CD5F3" w:rsidR="00C37A70" w:rsidRPr="00814900" w:rsidRDefault="005E19B3" w:rsidP="00814900">
      <w:pPr>
        <w:pStyle w:val="BodyText"/>
        <w:spacing w:before="120" w:line="264" w:lineRule="auto"/>
        <w:ind w:left="115" w:right="1109" w:firstLine="288"/>
        <w:jc w:val="both"/>
      </w:pPr>
      <w:r>
        <w:lastRenderedPageBreak/>
        <w:t>If</w:t>
      </w:r>
      <w:r>
        <w:rPr>
          <w:spacing w:val="-11"/>
        </w:rPr>
        <w:t xml:space="preserve"> </w:t>
      </w:r>
      <w:r w:rsidR="003615C0">
        <w:t xml:space="preserve">we have model in our system, the system will load it and send a message about that to the user </w:t>
      </w:r>
      <w:r w:rsidR="00C37A70">
        <w:t xml:space="preserve">– </w:t>
      </w:r>
    </w:p>
    <w:p w14:paraId="0813B099" w14:textId="57AE82CC" w:rsidR="00C37A70" w:rsidRDefault="00814900">
      <w:pPr>
        <w:spacing w:before="118"/>
        <w:ind w:left="357" w:right="1354"/>
        <w:jc w:val="center"/>
        <w:rPr>
          <w:i/>
          <w:color w:val="1F487C"/>
        </w:rPr>
      </w:pPr>
      <w:r>
        <w:rPr>
          <w:noProof/>
        </w:rPr>
        <w:drawing>
          <wp:anchor distT="0" distB="0" distL="114300" distR="114300" simplePos="0" relativeHeight="251651072" behindDoc="0" locked="0" layoutInCell="1" allowOverlap="1" wp14:anchorId="0A8373D8" wp14:editId="3557EB9D">
            <wp:simplePos x="0" y="0"/>
            <wp:positionH relativeFrom="column">
              <wp:posOffset>712249</wp:posOffset>
            </wp:positionH>
            <wp:positionV relativeFrom="paragraph">
              <wp:posOffset>130312</wp:posOffset>
            </wp:positionV>
            <wp:extent cx="4502227" cy="2255023"/>
            <wp:effectExtent l="19050" t="1905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4535557" cy="2271717"/>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196A2928" w14:textId="56EE190B" w:rsidR="003615C0" w:rsidRDefault="003615C0" w:rsidP="00814900">
      <w:pPr>
        <w:spacing w:before="120"/>
        <w:ind w:right="1440"/>
        <w:rPr>
          <w:i/>
          <w:color w:val="1F487C"/>
        </w:rPr>
      </w:pPr>
    </w:p>
    <w:p w14:paraId="0743AAB8" w14:textId="49F901A7" w:rsidR="00814900" w:rsidRDefault="00814900" w:rsidP="00814900">
      <w:pPr>
        <w:spacing w:before="120"/>
        <w:ind w:right="1440"/>
        <w:rPr>
          <w:i/>
          <w:color w:val="1F487C"/>
        </w:rPr>
      </w:pPr>
    </w:p>
    <w:p w14:paraId="70C12EF8" w14:textId="3E33CEFD" w:rsidR="00814900" w:rsidRDefault="00814900" w:rsidP="00814900">
      <w:pPr>
        <w:spacing w:before="120"/>
        <w:ind w:right="1440"/>
        <w:rPr>
          <w:i/>
          <w:color w:val="1F487C"/>
        </w:rPr>
      </w:pPr>
    </w:p>
    <w:p w14:paraId="64989327" w14:textId="4C5237CD" w:rsidR="00814900" w:rsidRDefault="00814900" w:rsidP="00814900">
      <w:pPr>
        <w:spacing w:before="120"/>
        <w:ind w:right="1440"/>
        <w:rPr>
          <w:i/>
          <w:color w:val="1F487C"/>
        </w:rPr>
      </w:pPr>
    </w:p>
    <w:p w14:paraId="09339E40" w14:textId="1C4AAA82" w:rsidR="00814900" w:rsidRDefault="00814900" w:rsidP="00814900">
      <w:pPr>
        <w:spacing w:before="120"/>
        <w:ind w:right="1440"/>
        <w:rPr>
          <w:i/>
          <w:color w:val="1F487C"/>
        </w:rPr>
      </w:pPr>
    </w:p>
    <w:p w14:paraId="777C0BF9" w14:textId="77777777" w:rsidR="00814900" w:rsidRDefault="00814900" w:rsidP="00814900">
      <w:pPr>
        <w:spacing w:before="120"/>
        <w:ind w:right="1440"/>
        <w:rPr>
          <w:i/>
          <w:color w:val="1F487C"/>
        </w:rPr>
      </w:pPr>
    </w:p>
    <w:p w14:paraId="6C14B115" w14:textId="77777777" w:rsidR="00814900" w:rsidRDefault="008F28E0" w:rsidP="00814900">
      <w:pPr>
        <w:spacing w:before="120"/>
        <w:rPr>
          <w:i/>
          <w:color w:val="1F487C"/>
        </w:rPr>
      </w:pPr>
      <w:r>
        <w:rPr>
          <w:i/>
          <w:color w:val="1F487C"/>
        </w:rPr>
        <w:t xml:space="preserve"> </w:t>
      </w:r>
      <w:r w:rsidR="003615C0">
        <w:rPr>
          <w:i/>
          <w:color w:val="1F487C"/>
        </w:rPr>
        <w:t xml:space="preserve">      </w:t>
      </w:r>
    </w:p>
    <w:p w14:paraId="03273896" w14:textId="77777777" w:rsidR="00814900" w:rsidRDefault="00814900" w:rsidP="00814900">
      <w:pPr>
        <w:spacing w:before="120"/>
        <w:rPr>
          <w:i/>
          <w:color w:val="1F487C"/>
        </w:rPr>
      </w:pPr>
    </w:p>
    <w:p w14:paraId="1B735F88" w14:textId="77777777" w:rsidR="00814900" w:rsidRDefault="00814900" w:rsidP="00814900">
      <w:pPr>
        <w:spacing w:before="120"/>
        <w:rPr>
          <w:i/>
          <w:color w:val="1F487C"/>
        </w:rPr>
      </w:pPr>
    </w:p>
    <w:p w14:paraId="723488AD" w14:textId="1CF4A113" w:rsidR="00814900" w:rsidRPr="00814900" w:rsidRDefault="00814900" w:rsidP="00814900">
      <w:pPr>
        <w:spacing w:before="120"/>
        <w:rPr>
          <w:i/>
          <w:color w:val="1F487C"/>
        </w:rPr>
      </w:pPr>
      <w:r>
        <w:rPr>
          <w:i/>
          <w:color w:val="1F487C"/>
        </w:rPr>
        <w:t xml:space="preserve">           </w:t>
      </w:r>
      <w:r w:rsidR="003615C0">
        <w:rPr>
          <w:i/>
          <w:color w:val="1F487C"/>
        </w:rPr>
        <w:t xml:space="preserve"> </w:t>
      </w:r>
      <w:r w:rsidR="005E19B3">
        <w:rPr>
          <w:i/>
          <w:color w:val="1F487C"/>
        </w:rPr>
        <w:t xml:space="preserve">Figure </w:t>
      </w:r>
      <w:r w:rsidR="002B2962">
        <w:rPr>
          <w:i/>
          <w:color w:val="1F487C"/>
        </w:rPr>
        <w:t>4</w:t>
      </w:r>
      <w:r w:rsidR="00485C24">
        <w:rPr>
          <w:i/>
          <w:color w:val="1F487C"/>
        </w:rPr>
        <w:t>1</w:t>
      </w:r>
      <w:r w:rsidR="005E19B3">
        <w:rPr>
          <w:i/>
          <w:color w:val="1F487C"/>
        </w:rPr>
        <w:t xml:space="preserve"> – </w:t>
      </w:r>
      <w:r w:rsidR="003615C0">
        <w:rPr>
          <w:i/>
          <w:color w:val="1F487C"/>
        </w:rPr>
        <w:t>The system loads the current model that exist in the system</w:t>
      </w:r>
      <w:r w:rsidR="005E19B3">
        <w:rPr>
          <w:i/>
          <w:color w:val="1F487C"/>
        </w:rPr>
        <w:t xml:space="preserve"> </w:t>
      </w:r>
      <w:r w:rsidR="003615C0">
        <w:rPr>
          <w:i/>
          <w:color w:val="1F487C"/>
        </w:rPr>
        <w:t>–</w:t>
      </w:r>
      <w:r w:rsidR="004B3C83">
        <w:rPr>
          <w:i/>
          <w:color w:val="1F487C"/>
        </w:rPr>
        <w:t xml:space="preserve"> </w:t>
      </w:r>
      <w:r w:rsidR="00885244">
        <w:rPr>
          <w:i/>
          <w:color w:val="1F487C"/>
        </w:rPr>
        <w:t>information</w:t>
      </w:r>
      <w:r w:rsidR="003615C0">
        <w:rPr>
          <w:i/>
          <w:color w:val="1F487C"/>
        </w:rPr>
        <w:t xml:space="preserve"> </w:t>
      </w:r>
      <w:r w:rsidR="005E19B3">
        <w:rPr>
          <w:i/>
          <w:color w:val="1F487C"/>
        </w:rPr>
        <w:t>message</w:t>
      </w:r>
      <w:bookmarkStart w:id="60" w:name="_bookmark43"/>
      <w:bookmarkEnd w:id="60"/>
    </w:p>
    <w:p w14:paraId="6DFED76B" w14:textId="77777777" w:rsidR="00814900" w:rsidRPr="00814900" w:rsidRDefault="00814900" w:rsidP="00814900">
      <w:pPr>
        <w:pStyle w:val="BodyText"/>
        <w:spacing w:before="120" w:line="264" w:lineRule="auto"/>
        <w:ind w:right="1109"/>
        <w:jc w:val="both"/>
        <w:rPr>
          <w:sz w:val="2"/>
          <w:szCs w:val="2"/>
        </w:rPr>
      </w:pPr>
    </w:p>
    <w:p w14:paraId="557C2621" w14:textId="11C5D812" w:rsidR="003615C0" w:rsidRPr="003615C0" w:rsidRDefault="003615C0" w:rsidP="00C1526C">
      <w:pPr>
        <w:pStyle w:val="BodyText"/>
        <w:spacing w:before="120" w:line="264" w:lineRule="auto"/>
        <w:ind w:left="115" w:right="1109" w:firstLine="288"/>
        <w:jc w:val="both"/>
      </w:pPr>
      <w:r>
        <w:t xml:space="preserve">After the predict phase finish, the system will </w:t>
      </w:r>
      <w:r w:rsidR="00885244">
        <w:t>send</w:t>
      </w:r>
      <w:r>
        <w:t xml:space="preserve"> a message about that to the user</w:t>
      </w:r>
      <w:r w:rsidR="00885244">
        <w:t xml:space="preserve">, because after this message the user can see the results of the model </w:t>
      </w:r>
      <w:r>
        <w:t xml:space="preserve">– </w:t>
      </w:r>
    </w:p>
    <w:p w14:paraId="2FEEC357" w14:textId="7C165E0B" w:rsidR="003615C0" w:rsidRDefault="002B2962" w:rsidP="003615C0">
      <w:pPr>
        <w:spacing w:before="120"/>
        <w:ind w:right="1440"/>
        <w:rPr>
          <w:i/>
          <w:color w:val="1F487C"/>
        </w:rPr>
      </w:pPr>
      <w:r>
        <w:rPr>
          <w:noProof/>
        </w:rPr>
        <w:drawing>
          <wp:anchor distT="0" distB="0" distL="114300" distR="114300" simplePos="0" relativeHeight="251687936" behindDoc="0" locked="0" layoutInCell="1" allowOverlap="1" wp14:anchorId="099CA9BD" wp14:editId="5E5F75EC">
            <wp:simplePos x="0" y="0"/>
            <wp:positionH relativeFrom="column">
              <wp:posOffset>712249</wp:posOffset>
            </wp:positionH>
            <wp:positionV relativeFrom="paragraph">
              <wp:posOffset>97265</wp:posOffset>
            </wp:positionV>
            <wp:extent cx="4505325" cy="2215267"/>
            <wp:effectExtent l="19050" t="1905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4531547" cy="2228160"/>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2D3E8046" w14:textId="0A9E75B5" w:rsidR="003615C0" w:rsidRDefault="003615C0" w:rsidP="003615C0">
      <w:pPr>
        <w:spacing w:before="120"/>
        <w:ind w:right="1440"/>
        <w:rPr>
          <w:i/>
          <w:color w:val="1F487C"/>
        </w:rPr>
      </w:pPr>
    </w:p>
    <w:p w14:paraId="04BA1DC1" w14:textId="77777777" w:rsidR="003615C0" w:rsidRDefault="003615C0" w:rsidP="003615C0">
      <w:pPr>
        <w:spacing w:before="120"/>
        <w:ind w:right="1440"/>
        <w:rPr>
          <w:i/>
          <w:color w:val="1F487C"/>
        </w:rPr>
      </w:pPr>
    </w:p>
    <w:p w14:paraId="65271464" w14:textId="77777777" w:rsidR="003615C0" w:rsidRDefault="003615C0" w:rsidP="003615C0">
      <w:pPr>
        <w:spacing w:before="120"/>
        <w:ind w:right="1440"/>
        <w:rPr>
          <w:i/>
          <w:color w:val="1F487C"/>
        </w:rPr>
      </w:pPr>
    </w:p>
    <w:p w14:paraId="4A2415BD" w14:textId="77777777" w:rsidR="003615C0" w:rsidRDefault="003615C0" w:rsidP="003615C0">
      <w:pPr>
        <w:spacing w:before="120"/>
        <w:ind w:right="1440"/>
        <w:rPr>
          <w:i/>
          <w:color w:val="1F487C"/>
        </w:rPr>
      </w:pPr>
    </w:p>
    <w:p w14:paraId="192AC7EB" w14:textId="77777777" w:rsidR="003615C0" w:rsidRDefault="003615C0" w:rsidP="003615C0">
      <w:pPr>
        <w:spacing w:before="120"/>
        <w:ind w:right="1440"/>
        <w:rPr>
          <w:i/>
          <w:color w:val="1F487C"/>
        </w:rPr>
      </w:pPr>
    </w:p>
    <w:p w14:paraId="6A2B87FC" w14:textId="77777777" w:rsidR="003615C0" w:rsidRDefault="003615C0" w:rsidP="003615C0">
      <w:pPr>
        <w:spacing w:before="120"/>
        <w:ind w:right="1440"/>
        <w:rPr>
          <w:i/>
          <w:color w:val="1F487C"/>
        </w:rPr>
      </w:pPr>
    </w:p>
    <w:p w14:paraId="7B036C3C" w14:textId="77777777" w:rsidR="00885244" w:rsidRDefault="00885244" w:rsidP="003615C0">
      <w:pPr>
        <w:spacing w:before="120"/>
        <w:ind w:right="1440"/>
        <w:rPr>
          <w:i/>
          <w:color w:val="1F487C"/>
        </w:rPr>
      </w:pPr>
    </w:p>
    <w:p w14:paraId="2F3B751B" w14:textId="77777777" w:rsidR="00814900" w:rsidRDefault="00885244" w:rsidP="00814900">
      <w:pPr>
        <w:spacing w:before="120"/>
        <w:rPr>
          <w:i/>
          <w:color w:val="1F487C"/>
        </w:rPr>
      </w:pPr>
      <w:r>
        <w:rPr>
          <w:i/>
          <w:color w:val="1F487C"/>
        </w:rPr>
        <w:t xml:space="preserve">               </w:t>
      </w:r>
    </w:p>
    <w:p w14:paraId="46DF5A37" w14:textId="36196D29" w:rsidR="00C37A70" w:rsidRDefault="00814900" w:rsidP="00814900">
      <w:pPr>
        <w:spacing w:before="120"/>
        <w:rPr>
          <w:i/>
          <w:color w:val="1F487C"/>
        </w:rPr>
      </w:pPr>
      <w:r>
        <w:rPr>
          <w:i/>
          <w:color w:val="1F487C"/>
        </w:rPr>
        <w:br/>
        <w:t xml:space="preserve">                </w:t>
      </w:r>
      <w:r w:rsidR="00885244">
        <w:rPr>
          <w:i/>
          <w:color w:val="1F487C"/>
        </w:rPr>
        <w:t>Figure 4</w:t>
      </w:r>
      <w:r w:rsidR="00485C24">
        <w:rPr>
          <w:i/>
          <w:color w:val="1F487C"/>
        </w:rPr>
        <w:t>2</w:t>
      </w:r>
      <w:r w:rsidR="00885244">
        <w:rPr>
          <w:i/>
          <w:color w:val="1F487C"/>
        </w:rPr>
        <w:t xml:space="preserve"> – The system sends that the prediction phase finished – information message</w:t>
      </w:r>
    </w:p>
    <w:p w14:paraId="48F57C4D" w14:textId="0CAE768F" w:rsidR="00814900" w:rsidRDefault="00814900" w:rsidP="00814900">
      <w:pPr>
        <w:spacing w:before="120"/>
        <w:rPr>
          <w:iCs/>
          <w:color w:val="1F487C"/>
          <w:sz w:val="12"/>
          <w:szCs w:val="12"/>
        </w:rPr>
      </w:pPr>
    </w:p>
    <w:p w14:paraId="1C070499" w14:textId="54482158" w:rsidR="00814900" w:rsidRDefault="00814900" w:rsidP="00814900">
      <w:pPr>
        <w:spacing w:before="120"/>
        <w:rPr>
          <w:iCs/>
          <w:color w:val="1F487C"/>
          <w:sz w:val="12"/>
          <w:szCs w:val="12"/>
        </w:rPr>
      </w:pPr>
    </w:p>
    <w:p w14:paraId="6E341CE9" w14:textId="6045FEB8" w:rsidR="00814900" w:rsidRDefault="00814900" w:rsidP="00814900">
      <w:pPr>
        <w:spacing w:before="120"/>
        <w:rPr>
          <w:iCs/>
          <w:color w:val="1F487C"/>
          <w:sz w:val="12"/>
          <w:szCs w:val="12"/>
        </w:rPr>
      </w:pPr>
    </w:p>
    <w:p w14:paraId="7849BE38" w14:textId="40136155" w:rsidR="00814900" w:rsidRDefault="00814900" w:rsidP="00814900">
      <w:pPr>
        <w:spacing w:before="120"/>
        <w:rPr>
          <w:iCs/>
          <w:color w:val="1F487C"/>
          <w:sz w:val="12"/>
          <w:szCs w:val="12"/>
        </w:rPr>
      </w:pPr>
    </w:p>
    <w:p w14:paraId="4289BE70" w14:textId="395BB03F" w:rsidR="00814900" w:rsidRDefault="00814900" w:rsidP="00814900">
      <w:pPr>
        <w:spacing w:before="120"/>
        <w:rPr>
          <w:iCs/>
          <w:color w:val="1F487C"/>
          <w:sz w:val="12"/>
          <w:szCs w:val="12"/>
        </w:rPr>
      </w:pPr>
    </w:p>
    <w:p w14:paraId="0D852766" w14:textId="4845249C" w:rsidR="00814900" w:rsidRDefault="00814900" w:rsidP="00814900">
      <w:pPr>
        <w:spacing w:before="120"/>
        <w:rPr>
          <w:iCs/>
          <w:color w:val="1F487C"/>
          <w:sz w:val="12"/>
          <w:szCs w:val="12"/>
        </w:rPr>
      </w:pPr>
    </w:p>
    <w:p w14:paraId="1F9A4320" w14:textId="7C0DDCEA" w:rsidR="00814900" w:rsidRDefault="00814900" w:rsidP="00814900">
      <w:pPr>
        <w:spacing w:before="120"/>
        <w:rPr>
          <w:iCs/>
          <w:color w:val="1F487C"/>
          <w:sz w:val="12"/>
          <w:szCs w:val="12"/>
        </w:rPr>
      </w:pPr>
    </w:p>
    <w:p w14:paraId="3AE10959" w14:textId="66307D69" w:rsidR="00814900" w:rsidRDefault="00814900" w:rsidP="00814900">
      <w:pPr>
        <w:spacing w:before="120"/>
        <w:rPr>
          <w:iCs/>
          <w:color w:val="1F487C"/>
          <w:sz w:val="12"/>
          <w:szCs w:val="12"/>
        </w:rPr>
      </w:pPr>
    </w:p>
    <w:p w14:paraId="6D481C6E" w14:textId="02778866" w:rsidR="00814900" w:rsidRDefault="00814900" w:rsidP="00814900">
      <w:pPr>
        <w:spacing w:before="120"/>
        <w:rPr>
          <w:iCs/>
          <w:color w:val="1F487C"/>
          <w:sz w:val="12"/>
          <w:szCs w:val="12"/>
        </w:rPr>
      </w:pPr>
    </w:p>
    <w:p w14:paraId="3EB85BD7" w14:textId="41A81615" w:rsidR="00814900" w:rsidRDefault="00814900" w:rsidP="00814900">
      <w:pPr>
        <w:spacing w:before="120"/>
        <w:rPr>
          <w:iCs/>
          <w:color w:val="1F487C"/>
          <w:sz w:val="12"/>
          <w:szCs w:val="12"/>
        </w:rPr>
      </w:pPr>
    </w:p>
    <w:p w14:paraId="6863FF57" w14:textId="5F479308" w:rsidR="00814900" w:rsidRDefault="00814900" w:rsidP="00814900">
      <w:pPr>
        <w:spacing w:before="120"/>
        <w:rPr>
          <w:iCs/>
          <w:color w:val="1F487C"/>
          <w:sz w:val="12"/>
          <w:szCs w:val="12"/>
        </w:rPr>
      </w:pPr>
    </w:p>
    <w:p w14:paraId="57E07F5C" w14:textId="5A82C403" w:rsidR="00814900" w:rsidRDefault="00814900" w:rsidP="00814900">
      <w:pPr>
        <w:spacing w:before="120"/>
        <w:rPr>
          <w:iCs/>
          <w:color w:val="1F487C"/>
          <w:sz w:val="12"/>
          <w:szCs w:val="12"/>
        </w:rPr>
      </w:pPr>
    </w:p>
    <w:p w14:paraId="65A68DE4" w14:textId="419E45C2" w:rsidR="00814900" w:rsidRDefault="00814900" w:rsidP="00814900">
      <w:pPr>
        <w:spacing w:before="120"/>
        <w:rPr>
          <w:iCs/>
          <w:color w:val="1F487C"/>
          <w:sz w:val="12"/>
          <w:szCs w:val="12"/>
        </w:rPr>
      </w:pPr>
    </w:p>
    <w:p w14:paraId="6FE70CD3" w14:textId="0DE3E355" w:rsidR="00814900" w:rsidRDefault="00814900" w:rsidP="00814900">
      <w:pPr>
        <w:spacing w:before="120"/>
        <w:rPr>
          <w:iCs/>
          <w:color w:val="1F487C"/>
          <w:sz w:val="12"/>
          <w:szCs w:val="12"/>
        </w:rPr>
      </w:pPr>
    </w:p>
    <w:p w14:paraId="572024D5" w14:textId="15372F8B" w:rsidR="00814900" w:rsidRDefault="00814900" w:rsidP="00814900">
      <w:pPr>
        <w:spacing w:before="120"/>
        <w:rPr>
          <w:iCs/>
          <w:color w:val="1F487C"/>
          <w:sz w:val="12"/>
          <w:szCs w:val="12"/>
        </w:rPr>
      </w:pPr>
    </w:p>
    <w:p w14:paraId="52ADA4B1" w14:textId="77777777" w:rsidR="00814900" w:rsidRDefault="00814900" w:rsidP="00814900">
      <w:pPr>
        <w:spacing w:before="120"/>
        <w:rPr>
          <w:iCs/>
          <w:color w:val="1F487C"/>
          <w:sz w:val="12"/>
          <w:szCs w:val="12"/>
        </w:rPr>
      </w:pPr>
    </w:p>
    <w:p w14:paraId="1EE86533" w14:textId="77777777" w:rsidR="00814900" w:rsidRPr="00814900" w:rsidRDefault="00814900" w:rsidP="00814900">
      <w:pPr>
        <w:spacing w:before="120"/>
        <w:rPr>
          <w:iCs/>
          <w:color w:val="1F487C"/>
          <w:sz w:val="12"/>
          <w:szCs w:val="12"/>
        </w:rPr>
      </w:pPr>
    </w:p>
    <w:p w14:paraId="7FE22ABA" w14:textId="3A6FB44F" w:rsidR="00B86AC0" w:rsidRDefault="005E19B3">
      <w:pPr>
        <w:pStyle w:val="Heading2"/>
        <w:tabs>
          <w:tab w:val="left" w:pos="838"/>
        </w:tabs>
        <w:spacing w:before="1"/>
        <w:ind w:left="118" w:firstLine="0"/>
      </w:pPr>
      <w:bookmarkStart w:id="61" w:name="_5.5._Testing_Plan"/>
      <w:bookmarkEnd w:id="61"/>
      <w:r>
        <w:lastRenderedPageBreak/>
        <w:t>5.5.</w:t>
      </w:r>
      <w:r>
        <w:tab/>
        <w:t>Testing</w:t>
      </w:r>
      <w:r>
        <w:rPr>
          <w:spacing w:val="-3"/>
        </w:rPr>
        <w:t xml:space="preserve"> </w:t>
      </w:r>
      <w:r>
        <w:t>Plan</w:t>
      </w:r>
    </w:p>
    <w:p w14:paraId="228E20E0" w14:textId="1D326081" w:rsidR="00B86AC0" w:rsidRDefault="00B86AC0">
      <w:pPr>
        <w:pStyle w:val="BodyText"/>
        <w:spacing w:before="6"/>
        <w:rPr>
          <w:b/>
          <w:sz w:val="12"/>
        </w:rPr>
      </w:pPr>
    </w:p>
    <w:tbl>
      <w:tblPr>
        <w:tblStyle w:val="ListTable3-Accent1"/>
        <w:tblW w:w="0" w:type="auto"/>
        <w:tblInd w:w="349" w:type="dxa"/>
        <w:tblLayout w:type="fixed"/>
        <w:tblLook w:val="01E0" w:firstRow="1" w:lastRow="1" w:firstColumn="1" w:lastColumn="1" w:noHBand="0" w:noVBand="0"/>
      </w:tblPr>
      <w:tblGrid>
        <w:gridCol w:w="2235"/>
        <w:gridCol w:w="2693"/>
        <w:gridCol w:w="1843"/>
        <w:gridCol w:w="1842"/>
      </w:tblGrid>
      <w:tr w:rsidR="00B86AC0" w14:paraId="182855CE" w14:textId="77777777" w:rsidTr="009608E3">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2235" w:type="dxa"/>
            <w:vAlign w:val="center"/>
          </w:tcPr>
          <w:p w14:paraId="418FFC3B" w14:textId="77777777" w:rsidR="00B86AC0" w:rsidRPr="00517715" w:rsidRDefault="005E19B3" w:rsidP="00B7023C">
            <w:pPr>
              <w:pStyle w:val="TableParagraph"/>
              <w:jc w:val="center"/>
              <w:rPr>
                <w:bCs w:val="0"/>
              </w:rPr>
            </w:pPr>
            <w:r w:rsidRPr="00517715">
              <w:rPr>
                <w:bCs w:val="0"/>
              </w:rPr>
              <w:t>Test name</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4BCC2884" w14:textId="77777777" w:rsidR="00B86AC0" w:rsidRPr="00517715" w:rsidRDefault="005E19B3" w:rsidP="00B7023C">
            <w:pPr>
              <w:pStyle w:val="TableParagraph"/>
              <w:jc w:val="center"/>
              <w:rPr>
                <w:bCs w:val="0"/>
              </w:rPr>
            </w:pPr>
            <w:r w:rsidRPr="00517715">
              <w:rPr>
                <w:bCs w:val="0"/>
              </w:rPr>
              <w:t>Description</w:t>
            </w:r>
          </w:p>
        </w:tc>
        <w:tc>
          <w:tcPr>
            <w:tcW w:w="1843" w:type="dxa"/>
            <w:vAlign w:val="center"/>
          </w:tcPr>
          <w:p w14:paraId="723B3BEC" w14:textId="77777777" w:rsidR="00B86AC0" w:rsidRPr="00517715" w:rsidRDefault="005E19B3" w:rsidP="00B7023C">
            <w:pPr>
              <w:pStyle w:val="TableParagraph"/>
              <w:ind w:left="106"/>
              <w:jc w:val="center"/>
              <w:cnfStyle w:val="100000000000" w:firstRow="1" w:lastRow="0" w:firstColumn="0" w:lastColumn="0" w:oddVBand="0" w:evenVBand="0" w:oddHBand="0" w:evenHBand="0" w:firstRowFirstColumn="0" w:firstRowLastColumn="0" w:lastRowFirstColumn="0" w:lastRowLastColumn="0"/>
              <w:rPr>
                <w:bCs w:val="0"/>
              </w:rPr>
            </w:pPr>
            <w:r w:rsidRPr="00517715">
              <w:rPr>
                <w:bCs w:val="0"/>
              </w:rPr>
              <w:t>Expected result</w:t>
            </w:r>
          </w:p>
        </w:tc>
        <w:tc>
          <w:tcPr>
            <w:cnfStyle w:val="000100001000" w:firstRow="0" w:lastRow="0" w:firstColumn="0" w:lastColumn="1" w:oddVBand="0" w:evenVBand="0" w:oddHBand="0" w:evenHBand="0" w:firstRowFirstColumn="0" w:firstRowLastColumn="1" w:lastRowFirstColumn="0" w:lastRowLastColumn="0"/>
            <w:tcW w:w="1842" w:type="dxa"/>
            <w:tcBorders>
              <w:bottom w:val="single" w:sz="4" w:space="0" w:color="4F81BD" w:themeColor="accent1"/>
            </w:tcBorders>
            <w:vAlign w:val="center"/>
          </w:tcPr>
          <w:p w14:paraId="6576C31E" w14:textId="77777777" w:rsidR="00B86AC0" w:rsidRPr="00517715" w:rsidRDefault="005E19B3" w:rsidP="00B7023C">
            <w:pPr>
              <w:pStyle w:val="TableParagraph"/>
              <w:ind w:left="105"/>
              <w:jc w:val="center"/>
              <w:rPr>
                <w:bCs w:val="0"/>
              </w:rPr>
            </w:pPr>
            <w:r w:rsidRPr="00517715">
              <w:rPr>
                <w:bCs w:val="0"/>
              </w:rPr>
              <w:t>Actual result</w:t>
            </w:r>
          </w:p>
        </w:tc>
      </w:tr>
      <w:tr w:rsidR="00B86AC0" w14:paraId="5801B786" w14:textId="77777777" w:rsidTr="009608E3">
        <w:trPr>
          <w:cnfStyle w:val="000000100000" w:firstRow="0" w:lastRow="0" w:firstColumn="0" w:lastColumn="0" w:oddVBand="0" w:evenVBand="0" w:oddHBand="1" w:evenHBand="0" w:firstRowFirstColumn="0" w:firstRowLastColumn="0" w:lastRowFirstColumn="0" w:lastRowLastColumn="0"/>
          <w:trHeight w:val="751"/>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5E7075A2" w14:textId="21C3D06F" w:rsidR="00B86AC0" w:rsidRPr="001F1F44" w:rsidRDefault="005E19B3" w:rsidP="00B7023C">
            <w:pPr>
              <w:pStyle w:val="TableParagraph"/>
              <w:jc w:val="center"/>
              <w:rPr>
                <w:b w:val="0"/>
                <w:bCs w:val="0"/>
              </w:rPr>
            </w:pPr>
            <w:r w:rsidRPr="001F1F44">
              <w:rPr>
                <w:b w:val="0"/>
                <w:bCs w:val="0"/>
              </w:rPr>
              <w:t xml:space="preserve">Corrupted </w:t>
            </w:r>
            <w:r w:rsidR="00517715" w:rsidRPr="001F1F44">
              <w:rPr>
                <w:b w:val="0"/>
                <w:bCs w:val="0"/>
              </w:rPr>
              <w:t>prose</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1B5DB1BA" w14:textId="236A506B" w:rsidR="00B86AC0" w:rsidRPr="001F1F44" w:rsidRDefault="005E19B3" w:rsidP="00B7023C">
            <w:pPr>
              <w:pStyle w:val="TableParagraph"/>
              <w:spacing w:line="264" w:lineRule="auto"/>
              <w:ind w:right="130"/>
              <w:jc w:val="center"/>
            </w:pPr>
            <w:r w:rsidRPr="001F1F44">
              <w:t xml:space="preserve">Upload corrupted </w:t>
            </w:r>
            <w:r w:rsidR="00517715" w:rsidRPr="001F1F44">
              <w:t>prose</w:t>
            </w:r>
            <w:r w:rsidRPr="001F1F44">
              <w:t xml:space="preserve"> which cannot be open</w:t>
            </w:r>
          </w:p>
        </w:tc>
        <w:tc>
          <w:tcPr>
            <w:tcW w:w="1843" w:type="dxa"/>
            <w:tcBorders>
              <w:right w:val="single" w:sz="4" w:space="0" w:color="4F81BD" w:themeColor="accent1"/>
            </w:tcBorders>
            <w:vAlign w:val="center"/>
          </w:tcPr>
          <w:p w14:paraId="7477F94B" w14:textId="77777777" w:rsidR="00B86AC0" w:rsidRPr="001F1F44" w:rsidRDefault="005E19B3" w:rsidP="00B7023C">
            <w:pPr>
              <w:pStyle w:val="TableParagraph"/>
              <w:ind w:left="106"/>
              <w:jc w:val="center"/>
              <w:cnfStyle w:val="000000100000" w:firstRow="0" w:lastRow="0" w:firstColumn="0" w:lastColumn="0" w:oddVBand="0" w:evenVBand="0" w:oddHBand="1" w:evenHBand="0" w:firstRowFirstColumn="0" w:firstRowLastColumn="0" w:lastRowFirstColumn="0" w:lastRowLastColumn="0"/>
            </w:pPr>
            <w:r w:rsidRPr="001F1F44">
              <w:t>Error</w:t>
            </w:r>
          </w:p>
        </w:tc>
        <w:tc>
          <w:tcPr>
            <w:cnfStyle w:val="000100000000" w:firstRow="0" w:lastRow="0" w:firstColumn="0" w:lastColumn="1" w:oddVBand="0" w:evenVBand="0" w:oddHBand="0" w:evenHBand="0" w:firstRowFirstColumn="0" w:firstRowLastColumn="0" w:lastRowFirstColumn="0" w:lastRowLastColumn="0"/>
            <w:tcW w:w="1842" w:type="dxa"/>
            <w:tcBorders>
              <w:left w:val="single" w:sz="4" w:space="0" w:color="4F81BD" w:themeColor="accent1"/>
            </w:tcBorders>
            <w:vAlign w:val="center"/>
          </w:tcPr>
          <w:p w14:paraId="39A3B273" w14:textId="77777777" w:rsidR="00B86AC0" w:rsidRPr="001F1F44" w:rsidRDefault="005E19B3" w:rsidP="00B7023C">
            <w:pPr>
              <w:pStyle w:val="TableParagraph"/>
              <w:ind w:left="105"/>
              <w:jc w:val="center"/>
              <w:rPr>
                <w:b w:val="0"/>
                <w:bCs w:val="0"/>
              </w:rPr>
            </w:pPr>
            <w:r w:rsidRPr="001F1F44">
              <w:rPr>
                <w:b w:val="0"/>
                <w:bCs w:val="0"/>
              </w:rPr>
              <w:t>Equal</w:t>
            </w:r>
          </w:p>
        </w:tc>
      </w:tr>
      <w:tr w:rsidR="00B86AC0" w14:paraId="6FF22861" w14:textId="77777777" w:rsidTr="00885244">
        <w:trPr>
          <w:trHeight w:val="912"/>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54EA7009" w14:textId="1A8F1E2B" w:rsidR="00B86AC0" w:rsidRPr="001F1F44" w:rsidRDefault="00AE410D" w:rsidP="00B7023C">
            <w:pPr>
              <w:pStyle w:val="TableParagraph"/>
              <w:jc w:val="center"/>
              <w:rPr>
                <w:b w:val="0"/>
                <w:bCs w:val="0"/>
              </w:rPr>
            </w:pPr>
            <w:r w:rsidRPr="001F1F44">
              <w:rPr>
                <w:b w:val="0"/>
                <w:bCs w:val="0"/>
              </w:rPr>
              <w:t xml:space="preserve">Missed prose </w:t>
            </w:r>
            <w:r w:rsidR="00885244">
              <w:rPr>
                <w:b w:val="0"/>
                <w:bCs w:val="0"/>
              </w:rPr>
              <w:t>when click on “Cancel” in file dialog</w:t>
            </w:r>
            <w:r w:rsidRPr="001F1F44">
              <w:rPr>
                <w:b w:val="0"/>
                <w:bCs w:val="0"/>
              </w:rPr>
              <w:t xml:space="preserve"> </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40D8F9BD" w14:textId="133F3F74" w:rsidR="00B86AC0" w:rsidRPr="001F1F44" w:rsidRDefault="00885244" w:rsidP="00B7023C">
            <w:pPr>
              <w:pStyle w:val="TableParagraph"/>
              <w:spacing w:line="264" w:lineRule="auto"/>
              <w:ind w:right="87"/>
              <w:jc w:val="center"/>
            </w:pPr>
            <w:r>
              <w:t>Press “Cancel” without select any prose</w:t>
            </w:r>
          </w:p>
        </w:tc>
        <w:tc>
          <w:tcPr>
            <w:tcW w:w="1843" w:type="dxa"/>
            <w:tcBorders>
              <w:right w:val="single" w:sz="4" w:space="0" w:color="4F81BD" w:themeColor="accent1"/>
            </w:tcBorders>
            <w:vAlign w:val="center"/>
          </w:tcPr>
          <w:p w14:paraId="5EF193C9" w14:textId="77777777" w:rsidR="00B86AC0" w:rsidRPr="001F1F44" w:rsidRDefault="005E19B3" w:rsidP="00B7023C">
            <w:pPr>
              <w:pStyle w:val="TableParagraph"/>
              <w:ind w:left="106"/>
              <w:jc w:val="center"/>
              <w:cnfStyle w:val="000000000000" w:firstRow="0" w:lastRow="0" w:firstColumn="0" w:lastColumn="0" w:oddVBand="0" w:evenVBand="0" w:oddHBand="0" w:evenHBand="0" w:firstRowFirstColumn="0" w:firstRowLastColumn="0" w:lastRowFirstColumn="0" w:lastRowLastColumn="0"/>
            </w:pPr>
            <w:r w:rsidRPr="001F1F44">
              <w:t>Error</w:t>
            </w:r>
          </w:p>
        </w:tc>
        <w:tc>
          <w:tcPr>
            <w:cnfStyle w:val="000100000000" w:firstRow="0" w:lastRow="0" w:firstColumn="0" w:lastColumn="1" w:oddVBand="0" w:evenVBand="0" w:oddHBand="0" w:evenHBand="0" w:firstRowFirstColumn="0" w:firstRowLastColumn="0" w:lastRowFirstColumn="0" w:lastRowLastColumn="0"/>
            <w:tcW w:w="1842" w:type="dxa"/>
            <w:tcBorders>
              <w:top w:val="single" w:sz="4" w:space="0" w:color="4F81BD" w:themeColor="accent1"/>
              <w:left w:val="single" w:sz="4" w:space="0" w:color="4F81BD" w:themeColor="accent1"/>
              <w:bottom w:val="single" w:sz="4" w:space="0" w:color="4F81BD" w:themeColor="accent1"/>
            </w:tcBorders>
            <w:vAlign w:val="center"/>
          </w:tcPr>
          <w:p w14:paraId="74BF74D6" w14:textId="77777777" w:rsidR="00B86AC0" w:rsidRPr="001F1F44" w:rsidRDefault="005E19B3" w:rsidP="00B7023C">
            <w:pPr>
              <w:pStyle w:val="TableParagraph"/>
              <w:ind w:left="105"/>
              <w:jc w:val="center"/>
              <w:rPr>
                <w:b w:val="0"/>
                <w:bCs w:val="0"/>
              </w:rPr>
            </w:pPr>
            <w:r w:rsidRPr="001F1F44">
              <w:rPr>
                <w:b w:val="0"/>
                <w:bCs w:val="0"/>
              </w:rPr>
              <w:t>Equal</w:t>
            </w:r>
          </w:p>
        </w:tc>
      </w:tr>
      <w:tr w:rsidR="00AE410D" w14:paraId="620F975B" w14:textId="77777777" w:rsidTr="009608E3">
        <w:trPr>
          <w:cnfStyle w:val="000000100000" w:firstRow="0" w:lastRow="0" w:firstColumn="0" w:lastColumn="0" w:oddVBand="0" w:evenVBand="0" w:oddHBand="1" w:evenHBand="0" w:firstRowFirstColumn="0" w:firstRowLastColumn="0" w:lastRowFirstColumn="0" w:lastRowLastColumn="0"/>
          <w:trHeight w:val="844"/>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5D40AA9D" w14:textId="6788EC4F" w:rsidR="00AE410D" w:rsidRPr="001F1F44" w:rsidRDefault="00AE410D" w:rsidP="00B7023C">
            <w:pPr>
              <w:pStyle w:val="TableParagraph"/>
              <w:jc w:val="center"/>
              <w:rPr>
                <w:b w:val="0"/>
                <w:bCs w:val="0"/>
              </w:rPr>
            </w:pPr>
            <w:r w:rsidRPr="001F1F44">
              <w:rPr>
                <w:b w:val="0"/>
                <w:bCs w:val="0"/>
              </w:rPr>
              <w:t>Missed prose when running the model</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14DE27D3" w14:textId="2CDA66C4" w:rsidR="00AE410D" w:rsidRPr="001F1F44" w:rsidRDefault="00AE410D" w:rsidP="00B7023C">
            <w:pPr>
              <w:pStyle w:val="TableParagraph"/>
              <w:spacing w:line="264" w:lineRule="auto"/>
              <w:ind w:right="87"/>
              <w:jc w:val="center"/>
            </w:pPr>
            <w:r w:rsidRPr="001F1F44">
              <w:t>Pressed on "</w:t>
            </w:r>
            <w:r w:rsidR="00885244">
              <w:t>Run Model</w:t>
            </w:r>
            <w:r w:rsidRPr="001F1F44">
              <w:t>" without selecting source or target prose</w:t>
            </w:r>
          </w:p>
        </w:tc>
        <w:tc>
          <w:tcPr>
            <w:tcW w:w="1843" w:type="dxa"/>
            <w:tcBorders>
              <w:right w:val="single" w:sz="4" w:space="0" w:color="4F81BD" w:themeColor="accent1"/>
            </w:tcBorders>
            <w:vAlign w:val="center"/>
          </w:tcPr>
          <w:p w14:paraId="29AA7483" w14:textId="5CA7A308" w:rsidR="00AE410D" w:rsidRPr="001F1F44" w:rsidRDefault="00AE410D" w:rsidP="00B7023C">
            <w:pPr>
              <w:pStyle w:val="TableParagraph"/>
              <w:ind w:left="106"/>
              <w:jc w:val="center"/>
              <w:cnfStyle w:val="000000100000" w:firstRow="0" w:lastRow="0" w:firstColumn="0" w:lastColumn="0" w:oddVBand="0" w:evenVBand="0" w:oddHBand="1" w:evenHBand="0" w:firstRowFirstColumn="0" w:firstRowLastColumn="0" w:lastRowFirstColumn="0" w:lastRowLastColumn="0"/>
            </w:pPr>
            <w:r w:rsidRPr="001F1F44">
              <w:t>Error</w:t>
            </w:r>
          </w:p>
        </w:tc>
        <w:tc>
          <w:tcPr>
            <w:cnfStyle w:val="000100000000" w:firstRow="0" w:lastRow="0" w:firstColumn="0" w:lastColumn="1" w:oddVBand="0" w:evenVBand="0" w:oddHBand="0" w:evenHBand="0" w:firstRowFirstColumn="0" w:firstRowLastColumn="0" w:lastRowFirstColumn="0" w:lastRowLastColumn="0"/>
            <w:tcW w:w="1842" w:type="dxa"/>
            <w:tcBorders>
              <w:left w:val="single" w:sz="4" w:space="0" w:color="4F81BD" w:themeColor="accent1"/>
            </w:tcBorders>
            <w:vAlign w:val="center"/>
          </w:tcPr>
          <w:p w14:paraId="0B449B89" w14:textId="2626585A" w:rsidR="00AE410D" w:rsidRPr="001F1F44" w:rsidRDefault="00AE410D" w:rsidP="00B7023C">
            <w:pPr>
              <w:pStyle w:val="TableParagraph"/>
              <w:ind w:left="105"/>
              <w:jc w:val="center"/>
              <w:rPr>
                <w:b w:val="0"/>
                <w:bCs w:val="0"/>
              </w:rPr>
            </w:pPr>
            <w:r w:rsidRPr="001F1F44">
              <w:rPr>
                <w:b w:val="0"/>
                <w:bCs w:val="0"/>
              </w:rPr>
              <w:t>Equal</w:t>
            </w:r>
          </w:p>
        </w:tc>
      </w:tr>
      <w:tr w:rsidR="00AE410D" w14:paraId="5D2FF5F7" w14:textId="77777777" w:rsidTr="009608E3">
        <w:trPr>
          <w:trHeight w:val="955"/>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52880B8B" w14:textId="37BA77F8" w:rsidR="00AE410D" w:rsidRPr="003F2B85" w:rsidRDefault="00AE410D" w:rsidP="00B7023C">
            <w:pPr>
              <w:pStyle w:val="TableParagraph"/>
              <w:jc w:val="center"/>
              <w:rPr>
                <w:b w:val="0"/>
                <w:bCs w:val="0"/>
              </w:rPr>
            </w:pPr>
            <w:r w:rsidRPr="003F2B85">
              <w:rPr>
                <w:b w:val="0"/>
                <w:bCs w:val="0"/>
              </w:rPr>
              <w:t xml:space="preserve">Go back to </w:t>
            </w:r>
            <w:r w:rsidR="00885244">
              <w:rPr>
                <w:b w:val="0"/>
                <w:bCs w:val="0"/>
              </w:rPr>
              <w:t>select source &amp;</w:t>
            </w:r>
            <w:r w:rsidR="003F2B85" w:rsidRPr="003F2B85">
              <w:rPr>
                <w:b w:val="0"/>
                <w:bCs w:val="0"/>
              </w:rPr>
              <w:t xml:space="preserve"> </w:t>
            </w:r>
            <w:r w:rsidR="00885244">
              <w:rPr>
                <w:b w:val="0"/>
                <w:bCs w:val="0"/>
              </w:rPr>
              <w:t>target prose</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482FAA43" w14:textId="28D74932" w:rsidR="00AE410D" w:rsidRPr="001F1F44" w:rsidRDefault="00A92393" w:rsidP="00B7023C">
            <w:pPr>
              <w:pStyle w:val="TableParagraph"/>
              <w:spacing w:line="264" w:lineRule="auto"/>
              <w:ind w:right="87"/>
              <w:jc w:val="center"/>
            </w:pPr>
            <w:r>
              <w:t>Before prediction phase, the user wants to change his prose selecting</w:t>
            </w:r>
          </w:p>
        </w:tc>
        <w:tc>
          <w:tcPr>
            <w:tcW w:w="1843" w:type="dxa"/>
            <w:tcBorders>
              <w:right w:val="single" w:sz="4" w:space="0" w:color="4F81BD" w:themeColor="accent1"/>
            </w:tcBorders>
            <w:vAlign w:val="center"/>
          </w:tcPr>
          <w:p w14:paraId="67A3B337" w14:textId="647F14D7" w:rsidR="00AE410D" w:rsidRPr="001F1F44" w:rsidRDefault="00AE410D" w:rsidP="00B7023C">
            <w:pPr>
              <w:pStyle w:val="TableParagraph"/>
              <w:ind w:left="106"/>
              <w:jc w:val="center"/>
              <w:cnfStyle w:val="000000000000" w:firstRow="0" w:lastRow="0" w:firstColumn="0" w:lastColumn="0" w:oddVBand="0" w:evenVBand="0" w:oddHBand="0" w:evenHBand="0" w:firstRowFirstColumn="0" w:firstRowLastColumn="0" w:lastRowFirstColumn="0" w:lastRowLastColumn="0"/>
            </w:pPr>
            <w:r w:rsidRPr="001F1F44">
              <w:t xml:space="preserve">Open </w:t>
            </w:r>
            <w:r w:rsidR="00A92393">
              <w:t>select source &amp; target</w:t>
            </w:r>
            <w:r w:rsidRPr="001F1F44">
              <w:t xml:space="preserve"> </w:t>
            </w:r>
            <w:r w:rsidR="00A92393">
              <w:t>versions</w:t>
            </w:r>
          </w:p>
        </w:tc>
        <w:tc>
          <w:tcPr>
            <w:cnfStyle w:val="000100000000" w:firstRow="0" w:lastRow="0" w:firstColumn="0" w:lastColumn="1" w:oddVBand="0" w:evenVBand="0" w:oddHBand="0" w:evenHBand="0" w:firstRowFirstColumn="0" w:firstRowLastColumn="0" w:lastRowFirstColumn="0" w:lastRowLastColumn="0"/>
            <w:tcW w:w="1842" w:type="dxa"/>
            <w:tcBorders>
              <w:top w:val="single" w:sz="4" w:space="0" w:color="4F81BD" w:themeColor="accent1"/>
              <w:left w:val="single" w:sz="4" w:space="0" w:color="4F81BD" w:themeColor="accent1"/>
              <w:bottom w:val="single" w:sz="4" w:space="0" w:color="4F81BD" w:themeColor="accent1"/>
            </w:tcBorders>
            <w:vAlign w:val="center"/>
          </w:tcPr>
          <w:p w14:paraId="0E1F2DE2" w14:textId="019CC15C" w:rsidR="00AE410D" w:rsidRPr="001F1F44" w:rsidRDefault="00AE410D" w:rsidP="00B7023C">
            <w:pPr>
              <w:pStyle w:val="TableParagraph"/>
              <w:ind w:left="105"/>
              <w:jc w:val="center"/>
              <w:rPr>
                <w:b w:val="0"/>
                <w:bCs w:val="0"/>
              </w:rPr>
            </w:pPr>
            <w:r w:rsidRPr="001F1F44">
              <w:rPr>
                <w:b w:val="0"/>
                <w:bCs w:val="0"/>
              </w:rPr>
              <w:t>Pass</w:t>
            </w:r>
          </w:p>
        </w:tc>
      </w:tr>
      <w:tr w:rsidR="00AE410D" w14:paraId="63A92734" w14:textId="77777777" w:rsidTr="00A92393">
        <w:trPr>
          <w:cnfStyle w:val="000000100000" w:firstRow="0" w:lastRow="0" w:firstColumn="0" w:lastColumn="0" w:oddVBand="0" w:evenVBand="0" w:oddHBand="1" w:evenHBand="0" w:firstRowFirstColumn="0" w:firstRowLastColumn="0" w:lastRowFirstColumn="0" w:lastRowLastColumn="0"/>
          <w:trHeight w:val="777"/>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544C89CC" w14:textId="48805575" w:rsidR="00AE410D" w:rsidRPr="003F2B85" w:rsidRDefault="00C446F9" w:rsidP="00B7023C">
            <w:pPr>
              <w:pStyle w:val="TableParagraph"/>
              <w:jc w:val="center"/>
              <w:rPr>
                <w:b w:val="0"/>
                <w:bCs w:val="0"/>
              </w:rPr>
            </w:pPr>
            <w:r>
              <w:rPr>
                <w:b w:val="0"/>
                <w:bCs w:val="0"/>
              </w:rPr>
              <w:t>Select prose that does not exist</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174F482E" w14:textId="3FAF6039" w:rsidR="00AE410D" w:rsidRPr="001F1F44" w:rsidRDefault="00AE410D" w:rsidP="00B7023C">
            <w:pPr>
              <w:pStyle w:val="TableParagraph"/>
              <w:spacing w:line="264" w:lineRule="auto"/>
              <w:ind w:right="87"/>
              <w:jc w:val="center"/>
            </w:pPr>
            <w:r w:rsidRPr="001F1F44">
              <w:t xml:space="preserve">On </w:t>
            </w:r>
            <w:r w:rsidR="00C446F9">
              <w:t xml:space="preserve">file dialog, select prose that does not exist in the repository </w:t>
            </w:r>
            <w:r w:rsidR="00C446F9">
              <w:br/>
              <w:t>of the system</w:t>
            </w:r>
          </w:p>
        </w:tc>
        <w:tc>
          <w:tcPr>
            <w:tcW w:w="1843" w:type="dxa"/>
            <w:tcBorders>
              <w:right w:val="single" w:sz="4" w:space="0" w:color="4F81BD" w:themeColor="accent1"/>
            </w:tcBorders>
            <w:vAlign w:val="center"/>
          </w:tcPr>
          <w:p w14:paraId="5790C3DB" w14:textId="1D6CA8EB" w:rsidR="00AE410D" w:rsidRPr="001F1F44" w:rsidRDefault="00C446F9" w:rsidP="00B7023C">
            <w:pPr>
              <w:pStyle w:val="TableParagraph"/>
              <w:ind w:left="106"/>
              <w:jc w:val="center"/>
              <w:cnfStyle w:val="000000100000" w:firstRow="0" w:lastRow="0" w:firstColumn="0" w:lastColumn="0" w:oddVBand="0" w:evenVBand="0" w:oddHBand="1" w:evenHBand="0" w:firstRowFirstColumn="0" w:firstRowLastColumn="0" w:lastRowFirstColumn="0" w:lastRowLastColumn="0"/>
            </w:pPr>
            <w:r>
              <w:t>Error</w:t>
            </w:r>
          </w:p>
        </w:tc>
        <w:tc>
          <w:tcPr>
            <w:cnfStyle w:val="000100000000" w:firstRow="0" w:lastRow="0" w:firstColumn="0" w:lastColumn="1" w:oddVBand="0" w:evenVBand="0" w:oddHBand="0" w:evenHBand="0" w:firstRowFirstColumn="0" w:firstRowLastColumn="0" w:lastRowFirstColumn="0" w:lastRowLastColumn="0"/>
            <w:tcW w:w="1842" w:type="dxa"/>
            <w:tcBorders>
              <w:left w:val="single" w:sz="4" w:space="0" w:color="4F81BD" w:themeColor="accent1"/>
            </w:tcBorders>
            <w:vAlign w:val="center"/>
          </w:tcPr>
          <w:p w14:paraId="67B69CC5" w14:textId="1A6785E8" w:rsidR="00AE410D" w:rsidRPr="001F1F44" w:rsidRDefault="00C446F9" w:rsidP="00B7023C">
            <w:pPr>
              <w:pStyle w:val="TableParagraph"/>
              <w:ind w:left="105"/>
              <w:jc w:val="center"/>
              <w:rPr>
                <w:b w:val="0"/>
                <w:bCs w:val="0"/>
              </w:rPr>
            </w:pPr>
            <w:r>
              <w:rPr>
                <w:b w:val="0"/>
                <w:bCs w:val="0"/>
              </w:rPr>
              <w:t>Equal</w:t>
            </w:r>
          </w:p>
        </w:tc>
      </w:tr>
      <w:tr w:rsidR="00AE410D" w14:paraId="64BC4B09" w14:textId="77777777" w:rsidTr="009608E3">
        <w:trPr>
          <w:trHeight w:val="955"/>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5A1EDA93" w14:textId="5120DA90" w:rsidR="00AE410D" w:rsidRPr="001F1F44" w:rsidRDefault="00AE410D" w:rsidP="00B7023C">
            <w:pPr>
              <w:pStyle w:val="TableParagraph"/>
              <w:jc w:val="center"/>
              <w:rPr>
                <w:b w:val="0"/>
                <w:bCs w:val="0"/>
              </w:rPr>
            </w:pPr>
            <w:r w:rsidRPr="001F1F44">
              <w:rPr>
                <w:b w:val="0"/>
                <w:bCs w:val="0"/>
              </w:rPr>
              <w:t xml:space="preserve">Go back to </w:t>
            </w:r>
            <w:r w:rsidR="00C446F9">
              <w:rPr>
                <w:b w:val="0"/>
                <w:bCs w:val="0"/>
              </w:rPr>
              <w:t>start</w:t>
            </w:r>
            <w:r w:rsidRPr="001F1F44">
              <w:rPr>
                <w:b w:val="0"/>
                <w:bCs w:val="0"/>
              </w:rPr>
              <w:t xml:space="preserve"> window</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6CB41EC7" w14:textId="461D0A50" w:rsidR="00AE410D" w:rsidRPr="001F1F44" w:rsidRDefault="00C446F9" w:rsidP="00B7023C">
            <w:pPr>
              <w:pStyle w:val="TableParagraph"/>
              <w:spacing w:line="264" w:lineRule="auto"/>
              <w:ind w:right="87"/>
              <w:jc w:val="center"/>
            </w:pPr>
            <w:r>
              <w:t>From user window, click on “Back” and return to “Start” window</w:t>
            </w:r>
          </w:p>
        </w:tc>
        <w:tc>
          <w:tcPr>
            <w:tcW w:w="1843" w:type="dxa"/>
            <w:tcBorders>
              <w:right w:val="single" w:sz="4" w:space="0" w:color="4F81BD" w:themeColor="accent1"/>
            </w:tcBorders>
            <w:vAlign w:val="center"/>
          </w:tcPr>
          <w:p w14:paraId="550DAF47" w14:textId="3AB2C924" w:rsidR="00AE410D" w:rsidRPr="001F1F44" w:rsidRDefault="00AE410D" w:rsidP="00B7023C">
            <w:pPr>
              <w:pStyle w:val="TableParagraph"/>
              <w:ind w:left="106"/>
              <w:jc w:val="center"/>
              <w:cnfStyle w:val="000000000000" w:firstRow="0" w:lastRow="0" w:firstColumn="0" w:lastColumn="0" w:oddVBand="0" w:evenVBand="0" w:oddHBand="0" w:evenHBand="0" w:firstRowFirstColumn="0" w:firstRowLastColumn="0" w:lastRowFirstColumn="0" w:lastRowLastColumn="0"/>
            </w:pPr>
            <w:r w:rsidRPr="001F1F44">
              <w:t xml:space="preserve">Open </w:t>
            </w:r>
            <w:r w:rsidR="00C446F9">
              <w:t>start</w:t>
            </w:r>
            <w:r w:rsidRPr="001F1F44">
              <w:t xml:space="preserve"> window</w:t>
            </w:r>
          </w:p>
        </w:tc>
        <w:tc>
          <w:tcPr>
            <w:cnfStyle w:val="000100000000" w:firstRow="0" w:lastRow="0" w:firstColumn="0" w:lastColumn="1" w:oddVBand="0" w:evenVBand="0" w:oddHBand="0" w:evenHBand="0" w:firstRowFirstColumn="0" w:firstRowLastColumn="0" w:lastRowFirstColumn="0" w:lastRowLastColumn="0"/>
            <w:tcW w:w="1842" w:type="dxa"/>
            <w:tcBorders>
              <w:top w:val="single" w:sz="4" w:space="0" w:color="4F81BD" w:themeColor="accent1"/>
              <w:left w:val="single" w:sz="4" w:space="0" w:color="4F81BD" w:themeColor="accent1"/>
              <w:bottom w:val="single" w:sz="4" w:space="0" w:color="4F81BD" w:themeColor="accent1"/>
            </w:tcBorders>
            <w:vAlign w:val="center"/>
          </w:tcPr>
          <w:p w14:paraId="090A21B8" w14:textId="4EBC6665" w:rsidR="00AE410D" w:rsidRPr="001F1F44" w:rsidRDefault="00C446F9" w:rsidP="00B7023C">
            <w:pPr>
              <w:pStyle w:val="TableParagraph"/>
              <w:ind w:left="105"/>
              <w:jc w:val="center"/>
              <w:rPr>
                <w:b w:val="0"/>
                <w:bCs w:val="0"/>
              </w:rPr>
            </w:pPr>
            <w:r>
              <w:rPr>
                <w:b w:val="0"/>
                <w:bCs w:val="0"/>
              </w:rPr>
              <w:t>Pass</w:t>
            </w:r>
          </w:p>
        </w:tc>
      </w:tr>
      <w:tr w:rsidR="00AE410D" w14:paraId="499ADC86" w14:textId="77777777" w:rsidTr="009608E3">
        <w:trPr>
          <w:cnfStyle w:val="000000100000" w:firstRow="0" w:lastRow="0" w:firstColumn="0" w:lastColumn="0" w:oddVBand="0" w:evenVBand="0" w:oddHBand="1"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7EAD87E2" w14:textId="4A209A13" w:rsidR="00AE410D" w:rsidRPr="001F1F44" w:rsidRDefault="00C446F9" w:rsidP="00B7023C">
            <w:pPr>
              <w:pStyle w:val="TableParagraph"/>
              <w:jc w:val="center"/>
              <w:rPr>
                <w:b w:val="0"/>
                <w:bCs w:val="0"/>
              </w:rPr>
            </w:pPr>
            <w:r>
              <w:rPr>
                <w:b w:val="0"/>
                <w:bCs w:val="0"/>
              </w:rPr>
              <w:t>Select role</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6242F49E" w14:textId="4FBC262C" w:rsidR="00AE410D" w:rsidRPr="001F1F44" w:rsidRDefault="00C446F9" w:rsidP="00B7023C">
            <w:pPr>
              <w:pStyle w:val="TableParagraph"/>
              <w:spacing w:line="264" w:lineRule="auto"/>
              <w:ind w:right="87"/>
              <w:jc w:val="center"/>
            </w:pPr>
            <w:r>
              <w:t>Open combo box and select which role you want to be</w:t>
            </w:r>
          </w:p>
        </w:tc>
        <w:tc>
          <w:tcPr>
            <w:tcW w:w="1843" w:type="dxa"/>
            <w:tcBorders>
              <w:right w:val="single" w:sz="4" w:space="0" w:color="4F81BD" w:themeColor="accent1"/>
            </w:tcBorders>
            <w:vAlign w:val="center"/>
          </w:tcPr>
          <w:p w14:paraId="3DAF33A1" w14:textId="3CAE55AF" w:rsidR="00AE410D" w:rsidRPr="001F1F44" w:rsidRDefault="00AE410D" w:rsidP="00B7023C">
            <w:pPr>
              <w:pStyle w:val="TableParagraph"/>
              <w:ind w:left="106"/>
              <w:jc w:val="center"/>
              <w:cnfStyle w:val="000000100000" w:firstRow="0" w:lastRow="0" w:firstColumn="0" w:lastColumn="0" w:oddVBand="0" w:evenVBand="0" w:oddHBand="1" w:evenHBand="0" w:firstRowFirstColumn="0" w:firstRowLastColumn="0" w:lastRowFirstColumn="0" w:lastRowLastColumn="0"/>
            </w:pPr>
            <w:r w:rsidRPr="001F1F44">
              <w:t xml:space="preserve">Open </w:t>
            </w:r>
            <w:r w:rsidR="00C446F9">
              <w:t>user</w:t>
            </w:r>
            <w:r w:rsidRPr="001F1F44">
              <w:t xml:space="preserve"> window</w:t>
            </w:r>
            <w:r w:rsidR="00C446F9">
              <w:t xml:space="preserve"> or manager window</w:t>
            </w:r>
          </w:p>
        </w:tc>
        <w:tc>
          <w:tcPr>
            <w:cnfStyle w:val="000100000000" w:firstRow="0" w:lastRow="0" w:firstColumn="0" w:lastColumn="1" w:oddVBand="0" w:evenVBand="0" w:oddHBand="0" w:evenHBand="0" w:firstRowFirstColumn="0" w:firstRowLastColumn="0" w:lastRowFirstColumn="0" w:lastRowLastColumn="0"/>
            <w:tcW w:w="1842" w:type="dxa"/>
            <w:tcBorders>
              <w:left w:val="single" w:sz="4" w:space="0" w:color="4F81BD" w:themeColor="accent1"/>
            </w:tcBorders>
            <w:vAlign w:val="center"/>
          </w:tcPr>
          <w:p w14:paraId="055C865A" w14:textId="0258B947" w:rsidR="00AE410D" w:rsidRPr="001F1F44" w:rsidRDefault="00AE410D" w:rsidP="00B7023C">
            <w:pPr>
              <w:pStyle w:val="TableParagraph"/>
              <w:ind w:left="105"/>
              <w:jc w:val="center"/>
              <w:rPr>
                <w:b w:val="0"/>
                <w:bCs w:val="0"/>
              </w:rPr>
            </w:pPr>
            <w:r w:rsidRPr="001F1F44">
              <w:rPr>
                <w:b w:val="0"/>
                <w:bCs w:val="0"/>
              </w:rPr>
              <w:t>Pass</w:t>
            </w:r>
          </w:p>
        </w:tc>
      </w:tr>
      <w:tr w:rsidR="00AE410D" w14:paraId="76A75DB3" w14:textId="77777777" w:rsidTr="009608E3">
        <w:trPr>
          <w:trHeight w:val="955"/>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320233CC" w14:textId="0A94A0CF" w:rsidR="00AE410D" w:rsidRPr="001F1F44" w:rsidRDefault="00C446F9" w:rsidP="00B7023C">
            <w:pPr>
              <w:pStyle w:val="TableParagraph"/>
              <w:jc w:val="center"/>
              <w:rPr>
                <w:b w:val="0"/>
                <w:bCs w:val="0"/>
              </w:rPr>
            </w:pPr>
            <w:r>
              <w:rPr>
                <w:b w:val="0"/>
                <w:bCs w:val="0"/>
              </w:rPr>
              <w:t>Not select role</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1989F726" w14:textId="590D50E4" w:rsidR="00AE410D" w:rsidRPr="001F1F44" w:rsidRDefault="006E2485" w:rsidP="00B7023C">
            <w:pPr>
              <w:pStyle w:val="TableParagraph"/>
              <w:spacing w:line="264" w:lineRule="auto"/>
              <w:ind w:right="87"/>
              <w:jc w:val="center"/>
            </w:pPr>
            <w:r>
              <w:t>Click on “Start” without selecting any role</w:t>
            </w:r>
          </w:p>
        </w:tc>
        <w:tc>
          <w:tcPr>
            <w:tcW w:w="1843" w:type="dxa"/>
            <w:tcBorders>
              <w:right w:val="single" w:sz="4" w:space="0" w:color="4F81BD" w:themeColor="accent1"/>
            </w:tcBorders>
            <w:vAlign w:val="center"/>
          </w:tcPr>
          <w:p w14:paraId="5CDB1EB5" w14:textId="3A6D4FA7" w:rsidR="00AE410D" w:rsidRPr="001F1F44" w:rsidRDefault="00AE410D" w:rsidP="00B7023C">
            <w:pPr>
              <w:pStyle w:val="TableParagraph"/>
              <w:ind w:left="106"/>
              <w:jc w:val="center"/>
              <w:cnfStyle w:val="000000000000" w:firstRow="0" w:lastRow="0" w:firstColumn="0" w:lastColumn="0" w:oddVBand="0" w:evenVBand="0" w:oddHBand="0" w:evenHBand="0" w:firstRowFirstColumn="0" w:firstRowLastColumn="0" w:lastRowFirstColumn="0" w:lastRowLastColumn="0"/>
            </w:pPr>
            <w:r w:rsidRPr="001F1F44">
              <w:t>Error</w:t>
            </w:r>
          </w:p>
        </w:tc>
        <w:tc>
          <w:tcPr>
            <w:cnfStyle w:val="000100000000" w:firstRow="0" w:lastRow="0" w:firstColumn="0" w:lastColumn="1" w:oddVBand="0" w:evenVBand="0" w:oddHBand="0" w:evenHBand="0" w:firstRowFirstColumn="0" w:firstRowLastColumn="0" w:lastRowFirstColumn="0" w:lastRowLastColumn="0"/>
            <w:tcW w:w="1842" w:type="dxa"/>
            <w:tcBorders>
              <w:top w:val="single" w:sz="4" w:space="0" w:color="4F81BD" w:themeColor="accent1"/>
              <w:left w:val="single" w:sz="4" w:space="0" w:color="4F81BD" w:themeColor="accent1"/>
              <w:bottom w:val="single" w:sz="4" w:space="0" w:color="4F81BD" w:themeColor="accent1"/>
            </w:tcBorders>
            <w:vAlign w:val="center"/>
          </w:tcPr>
          <w:p w14:paraId="5D35DE8B" w14:textId="7A1A68A2" w:rsidR="00AE410D" w:rsidRPr="001F1F44" w:rsidRDefault="00AE410D" w:rsidP="00B7023C">
            <w:pPr>
              <w:pStyle w:val="TableParagraph"/>
              <w:ind w:left="105"/>
              <w:jc w:val="center"/>
              <w:rPr>
                <w:b w:val="0"/>
                <w:bCs w:val="0"/>
              </w:rPr>
            </w:pPr>
            <w:r w:rsidRPr="001F1F44">
              <w:rPr>
                <w:b w:val="0"/>
                <w:bCs w:val="0"/>
              </w:rPr>
              <w:t>Equal</w:t>
            </w:r>
          </w:p>
        </w:tc>
      </w:tr>
      <w:tr w:rsidR="00AE410D" w14:paraId="5C469CD4" w14:textId="77777777" w:rsidTr="009608E3">
        <w:trPr>
          <w:cnfStyle w:val="000000100000" w:firstRow="0" w:lastRow="0" w:firstColumn="0" w:lastColumn="0" w:oddVBand="0" w:evenVBand="0" w:oddHBand="1"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1DE8EBE0" w14:textId="340CBEFD" w:rsidR="00AE410D" w:rsidRPr="001F1F44" w:rsidRDefault="006E2485" w:rsidP="00B7023C">
            <w:pPr>
              <w:pStyle w:val="TableParagraph"/>
              <w:jc w:val="center"/>
              <w:rPr>
                <w:b w:val="0"/>
                <w:bCs w:val="0"/>
              </w:rPr>
            </w:pPr>
            <w:r>
              <w:rPr>
                <w:b w:val="0"/>
                <w:bCs w:val="0"/>
              </w:rPr>
              <w:t>Exit</w:t>
            </w:r>
            <w:r w:rsidR="00AE410D" w:rsidRPr="001F1F44">
              <w:rPr>
                <w:b w:val="0"/>
                <w:bCs w:val="0"/>
              </w:rPr>
              <w:t xml:space="preserve"> from </w:t>
            </w:r>
            <w:r>
              <w:rPr>
                <w:b w:val="0"/>
                <w:bCs w:val="0"/>
              </w:rPr>
              <w:t>start</w:t>
            </w:r>
            <w:r w:rsidR="00AE410D" w:rsidRPr="001F1F44">
              <w:rPr>
                <w:b w:val="0"/>
                <w:bCs w:val="0"/>
              </w:rPr>
              <w:t xml:space="preserve"> window</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0BADA31B" w14:textId="1D2C63FC" w:rsidR="00AE410D" w:rsidRPr="001F1F44" w:rsidRDefault="00AE410D" w:rsidP="00B7023C">
            <w:pPr>
              <w:pStyle w:val="TableParagraph"/>
              <w:spacing w:line="264" w:lineRule="auto"/>
              <w:ind w:right="87"/>
              <w:jc w:val="center"/>
            </w:pPr>
            <w:r w:rsidRPr="001F1F44">
              <w:t xml:space="preserve">On </w:t>
            </w:r>
            <w:r w:rsidR="006E2485">
              <w:t>start</w:t>
            </w:r>
            <w:r w:rsidRPr="001F1F44">
              <w:t xml:space="preserve"> </w:t>
            </w:r>
            <w:r w:rsidRPr="001F1F44">
              <w:rPr>
                <w:spacing w:val="-3"/>
              </w:rPr>
              <w:t xml:space="preserve">window </w:t>
            </w:r>
            <w:r w:rsidRPr="001F1F44">
              <w:t>click on "</w:t>
            </w:r>
            <w:r w:rsidR="006E2485">
              <w:t>Exit</w:t>
            </w:r>
            <w:r w:rsidRPr="001F1F44">
              <w:t>"</w:t>
            </w:r>
            <w:r w:rsidR="00B7023C">
              <w:t xml:space="preserve">, and </w:t>
            </w:r>
            <w:r w:rsidRPr="001F1F44">
              <w:t>o</w:t>
            </w:r>
            <w:r w:rsidR="006E2485">
              <w:t>ut from</w:t>
            </w:r>
            <w:r w:rsidRPr="001F1F44">
              <w:t xml:space="preserve"> the </w:t>
            </w:r>
            <w:r w:rsidR="006E2485">
              <w:t>system</w:t>
            </w:r>
          </w:p>
        </w:tc>
        <w:tc>
          <w:tcPr>
            <w:tcW w:w="1843" w:type="dxa"/>
            <w:tcBorders>
              <w:right w:val="single" w:sz="4" w:space="0" w:color="4F81BD" w:themeColor="accent1"/>
            </w:tcBorders>
            <w:vAlign w:val="center"/>
          </w:tcPr>
          <w:p w14:paraId="1F56F52A" w14:textId="23D0927A" w:rsidR="00AE410D" w:rsidRPr="001F1F44" w:rsidRDefault="006E2485" w:rsidP="00B7023C">
            <w:pPr>
              <w:pStyle w:val="TableParagraph"/>
              <w:ind w:left="106"/>
              <w:jc w:val="center"/>
              <w:cnfStyle w:val="000000100000" w:firstRow="0" w:lastRow="0" w:firstColumn="0" w:lastColumn="0" w:oddVBand="0" w:evenVBand="0" w:oddHBand="1" w:evenHBand="0" w:firstRowFirstColumn="0" w:firstRowLastColumn="0" w:lastRowFirstColumn="0" w:lastRowLastColumn="0"/>
            </w:pPr>
            <w:r>
              <w:t>Close</w:t>
            </w:r>
            <w:r w:rsidR="00AE410D" w:rsidRPr="001F1F44">
              <w:t xml:space="preserve"> </w:t>
            </w:r>
            <w:r>
              <w:t>start</w:t>
            </w:r>
            <w:r w:rsidR="00AE410D" w:rsidRPr="001F1F44">
              <w:t xml:space="preserve"> window</w:t>
            </w:r>
          </w:p>
        </w:tc>
        <w:tc>
          <w:tcPr>
            <w:cnfStyle w:val="000100000000" w:firstRow="0" w:lastRow="0" w:firstColumn="0" w:lastColumn="1" w:oddVBand="0" w:evenVBand="0" w:oddHBand="0" w:evenHBand="0" w:firstRowFirstColumn="0" w:firstRowLastColumn="0" w:lastRowFirstColumn="0" w:lastRowLastColumn="0"/>
            <w:tcW w:w="1842" w:type="dxa"/>
            <w:tcBorders>
              <w:left w:val="single" w:sz="4" w:space="0" w:color="4F81BD" w:themeColor="accent1"/>
            </w:tcBorders>
            <w:vAlign w:val="center"/>
          </w:tcPr>
          <w:p w14:paraId="66080221" w14:textId="7CE6999C" w:rsidR="00AE410D" w:rsidRPr="001F1F44" w:rsidRDefault="00AE410D" w:rsidP="00B7023C">
            <w:pPr>
              <w:pStyle w:val="TableParagraph"/>
              <w:ind w:left="105"/>
              <w:jc w:val="center"/>
              <w:rPr>
                <w:b w:val="0"/>
                <w:bCs w:val="0"/>
              </w:rPr>
            </w:pPr>
            <w:r w:rsidRPr="001F1F44">
              <w:rPr>
                <w:b w:val="0"/>
                <w:bCs w:val="0"/>
              </w:rPr>
              <w:t>Pass</w:t>
            </w:r>
          </w:p>
        </w:tc>
      </w:tr>
      <w:tr w:rsidR="00AE410D" w14:paraId="71D139BD" w14:textId="77777777" w:rsidTr="009608E3">
        <w:trPr>
          <w:trHeight w:val="955"/>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14578EA7" w14:textId="4418DCCE" w:rsidR="00AE410D" w:rsidRPr="001F1F44" w:rsidRDefault="00AE410D" w:rsidP="00B7023C">
            <w:pPr>
              <w:pStyle w:val="TableParagraph"/>
              <w:jc w:val="center"/>
              <w:rPr>
                <w:b w:val="0"/>
                <w:bCs w:val="0"/>
              </w:rPr>
            </w:pPr>
            <w:r w:rsidRPr="001F1F44">
              <w:rPr>
                <w:b w:val="0"/>
                <w:bCs w:val="0"/>
              </w:rPr>
              <w:t xml:space="preserve">Save </w:t>
            </w:r>
            <w:r w:rsidR="006E2485">
              <w:rPr>
                <w:b w:val="0"/>
                <w:bCs w:val="0"/>
              </w:rPr>
              <w:t>output</w:t>
            </w:r>
            <w:r w:rsidRPr="001F1F44">
              <w:rPr>
                <w:b w:val="0"/>
                <w:bCs w:val="0"/>
              </w:rPr>
              <w:t xml:space="preserve"> </w:t>
            </w:r>
            <w:r w:rsidR="006E2485">
              <w:rPr>
                <w:b w:val="0"/>
                <w:bCs w:val="0"/>
              </w:rPr>
              <w:t>results</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7E08523D" w14:textId="2BEA5D4B" w:rsidR="00AE410D" w:rsidRPr="001F1F44" w:rsidRDefault="006E2485" w:rsidP="00B7023C">
            <w:pPr>
              <w:pStyle w:val="TableParagraph"/>
              <w:spacing w:line="264" w:lineRule="auto"/>
              <w:ind w:right="87"/>
              <w:jc w:val="center"/>
            </w:pPr>
            <w:r>
              <w:t>When the output compressions between sentences created, save it to each folder you want</w:t>
            </w:r>
          </w:p>
        </w:tc>
        <w:tc>
          <w:tcPr>
            <w:tcW w:w="1843" w:type="dxa"/>
            <w:tcBorders>
              <w:right w:val="single" w:sz="4" w:space="0" w:color="4F81BD" w:themeColor="accent1"/>
            </w:tcBorders>
            <w:vAlign w:val="center"/>
          </w:tcPr>
          <w:p w14:paraId="2047E97F" w14:textId="4FF385A4" w:rsidR="00AE410D" w:rsidRPr="001F1F44" w:rsidRDefault="00AE410D" w:rsidP="00B7023C">
            <w:pPr>
              <w:pStyle w:val="TableParagraph"/>
              <w:ind w:left="106"/>
              <w:jc w:val="center"/>
              <w:cnfStyle w:val="000000000000" w:firstRow="0" w:lastRow="0" w:firstColumn="0" w:lastColumn="0" w:oddVBand="0" w:evenVBand="0" w:oddHBand="0" w:evenHBand="0" w:firstRowFirstColumn="0" w:firstRowLastColumn="0" w:lastRowFirstColumn="0" w:lastRowLastColumn="0"/>
            </w:pPr>
            <w:r w:rsidRPr="001F1F44">
              <w:t xml:space="preserve">Path location </w:t>
            </w:r>
            <w:r w:rsidR="006E2485">
              <w:t xml:space="preserve">in </w:t>
            </w:r>
            <w:r w:rsidRPr="001F1F44">
              <w:t>hard disk</w:t>
            </w:r>
          </w:p>
        </w:tc>
        <w:tc>
          <w:tcPr>
            <w:cnfStyle w:val="000100000000" w:firstRow="0" w:lastRow="0" w:firstColumn="0" w:lastColumn="1" w:oddVBand="0" w:evenVBand="0" w:oddHBand="0" w:evenHBand="0" w:firstRowFirstColumn="0" w:firstRowLastColumn="0" w:lastRowFirstColumn="0" w:lastRowLastColumn="0"/>
            <w:tcW w:w="1842" w:type="dxa"/>
            <w:tcBorders>
              <w:top w:val="single" w:sz="4" w:space="0" w:color="4F81BD" w:themeColor="accent1"/>
              <w:left w:val="single" w:sz="4" w:space="0" w:color="4F81BD" w:themeColor="accent1"/>
              <w:bottom w:val="single" w:sz="4" w:space="0" w:color="4F81BD" w:themeColor="accent1"/>
            </w:tcBorders>
            <w:vAlign w:val="center"/>
          </w:tcPr>
          <w:p w14:paraId="01D56004" w14:textId="1ABF2746" w:rsidR="00AE410D" w:rsidRPr="001F1F44" w:rsidRDefault="00AE410D" w:rsidP="00B7023C">
            <w:pPr>
              <w:pStyle w:val="TableParagraph"/>
              <w:ind w:left="105"/>
              <w:jc w:val="center"/>
              <w:rPr>
                <w:b w:val="0"/>
                <w:bCs w:val="0"/>
              </w:rPr>
            </w:pPr>
            <w:r w:rsidRPr="001F1F44">
              <w:rPr>
                <w:b w:val="0"/>
                <w:bCs w:val="0"/>
              </w:rPr>
              <w:t>Pass</w:t>
            </w:r>
          </w:p>
        </w:tc>
      </w:tr>
      <w:tr w:rsidR="00B7023C" w:rsidRPr="00B7023C" w14:paraId="3FDFE236" w14:textId="77777777" w:rsidTr="006E2485">
        <w:trPr>
          <w:cnfStyle w:val="000000100000" w:firstRow="0" w:lastRow="0" w:firstColumn="0" w:lastColumn="0" w:oddVBand="0" w:evenVBand="0" w:oddHBand="1" w:evenHBand="0" w:firstRowFirstColumn="0" w:firstRowLastColumn="0" w:lastRowFirstColumn="0" w:lastRowLastColumn="0"/>
          <w:trHeight w:val="1164"/>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55D9700C" w14:textId="59F2C8FC" w:rsidR="00B7023C" w:rsidRPr="00B7023C" w:rsidRDefault="006E2485" w:rsidP="00B7023C">
            <w:pPr>
              <w:pStyle w:val="TableParagraph"/>
              <w:jc w:val="center"/>
              <w:rPr>
                <w:b w:val="0"/>
                <w:bCs w:val="0"/>
              </w:rPr>
            </w:pPr>
            <w:r>
              <w:rPr>
                <w:b w:val="0"/>
                <w:bCs w:val="0"/>
              </w:rPr>
              <w:t xml:space="preserve">Apply </w:t>
            </w:r>
            <w:r w:rsidR="00B7023C" w:rsidRPr="00B7023C">
              <w:rPr>
                <w:b w:val="0"/>
                <w:bCs w:val="0"/>
              </w:rPr>
              <w:t>Settings</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11AC5BF9" w14:textId="7F06BBB8" w:rsidR="00B7023C" w:rsidRPr="00B7023C" w:rsidRDefault="006E2485" w:rsidP="00B7023C">
            <w:pPr>
              <w:pStyle w:val="TableParagraph"/>
              <w:spacing w:before="3" w:line="264" w:lineRule="auto"/>
              <w:ind w:right="136"/>
              <w:jc w:val="center"/>
            </w:pPr>
            <w:r>
              <w:t>Fill settings details, and click on “Apply”</w:t>
            </w:r>
          </w:p>
        </w:tc>
        <w:tc>
          <w:tcPr>
            <w:tcW w:w="1843" w:type="dxa"/>
            <w:tcBorders>
              <w:right w:val="single" w:sz="4" w:space="0" w:color="4F81BD" w:themeColor="accent1"/>
            </w:tcBorders>
            <w:vAlign w:val="center"/>
          </w:tcPr>
          <w:p w14:paraId="1C510A3E" w14:textId="393B3FBE" w:rsidR="00B7023C" w:rsidRPr="00B7023C" w:rsidRDefault="006E2485" w:rsidP="00B7023C">
            <w:pPr>
              <w:pStyle w:val="TableParagraph"/>
              <w:ind w:left="106"/>
              <w:jc w:val="center"/>
              <w:cnfStyle w:val="000000100000" w:firstRow="0" w:lastRow="0" w:firstColumn="0" w:lastColumn="0" w:oddVBand="0" w:evenVBand="0" w:oddHBand="1" w:evenHBand="0" w:firstRowFirstColumn="0" w:firstRowLastColumn="0" w:lastRowFirstColumn="0" w:lastRowLastColumn="0"/>
            </w:pPr>
            <w:r>
              <w:t xml:space="preserve">Pop-up window, new parameters saving successfully </w:t>
            </w:r>
          </w:p>
        </w:tc>
        <w:tc>
          <w:tcPr>
            <w:cnfStyle w:val="000100000000" w:firstRow="0" w:lastRow="0" w:firstColumn="0" w:lastColumn="1" w:oddVBand="0" w:evenVBand="0" w:oddHBand="0" w:evenHBand="0" w:firstRowFirstColumn="0" w:firstRowLastColumn="0" w:lastRowFirstColumn="0" w:lastRowLastColumn="0"/>
            <w:tcW w:w="1842" w:type="dxa"/>
            <w:tcBorders>
              <w:left w:val="single" w:sz="4" w:space="0" w:color="4F81BD" w:themeColor="accent1"/>
              <w:bottom w:val="double" w:sz="4" w:space="0" w:color="4F81BD" w:themeColor="accent1"/>
            </w:tcBorders>
            <w:vAlign w:val="center"/>
          </w:tcPr>
          <w:p w14:paraId="6C02BB7F" w14:textId="2F67A657" w:rsidR="00B7023C" w:rsidRPr="00B7023C" w:rsidRDefault="00B7023C" w:rsidP="00B7023C">
            <w:pPr>
              <w:pStyle w:val="TableParagraph"/>
              <w:ind w:left="105"/>
              <w:jc w:val="center"/>
              <w:rPr>
                <w:b w:val="0"/>
                <w:bCs w:val="0"/>
              </w:rPr>
            </w:pPr>
            <w:r w:rsidRPr="00B7023C">
              <w:rPr>
                <w:b w:val="0"/>
                <w:bCs w:val="0"/>
              </w:rPr>
              <w:t>Pass</w:t>
            </w:r>
          </w:p>
        </w:tc>
      </w:tr>
      <w:tr w:rsidR="00B7023C" w14:paraId="729069E3" w14:textId="77777777" w:rsidTr="009608E3">
        <w:trPr>
          <w:cnfStyle w:val="010000000000" w:firstRow="0" w:lastRow="1" w:firstColumn="0" w:lastColumn="0" w:oddVBand="0" w:evenVBand="0" w:oddHBand="0" w:evenHBand="0" w:firstRowFirstColumn="0" w:firstRowLastColumn="0" w:lastRowFirstColumn="0" w:lastRowLastColumn="0"/>
          <w:trHeight w:val="955"/>
        </w:trPr>
        <w:tc>
          <w:tcPr>
            <w:cnfStyle w:val="001000000001" w:firstRow="0" w:lastRow="0" w:firstColumn="1" w:lastColumn="0" w:oddVBand="0" w:evenVBand="0" w:oddHBand="0" w:evenHBand="0" w:firstRowFirstColumn="0" w:firstRowLastColumn="0" w:lastRowFirstColumn="1" w:lastRowLastColumn="0"/>
            <w:tcW w:w="2235" w:type="dxa"/>
            <w:vAlign w:val="center"/>
          </w:tcPr>
          <w:p w14:paraId="7374F84C" w14:textId="38AFE21A" w:rsidR="00B7023C" w:rsidRPr="000E4EC7" w:rsidRDefault="006E2485" w:rsidP="00B7023C">
            <w:pPr>
              <w:pStyle w:val="TableParagraph"/>
              <w:jc w:val="center"/>
              <w:rPr>
                <w:b w:val="0"/>
                <w:bCs w:val="0"/>
              </w:rPr>
            </w:pPr>
            <w:r>
              <w:rPr>
                <w:b w:val="0"/>
                <w:bCs w:val="0"/>
              </w:rPr>
              <w:t>Apply settings without filling any details</w:t>
            </w:r>
          </w:p>
        </w:tc>
        <w:tc>
          <w:tcPr>
            <w:cnfStyle w:val="000010000000" w:firstRow="0" w:lastRow="0" w:firstColumn="0" w:lastColumn="0" w:oddVBand="1" w:evenVBand="0" w:oddHBand="0" w:evenHBand="0" w:firstRowFirstColumn="0" w:firstRowLastColumn="0" w:lastRowFirstColumn="0" w:lastRowLastColumn="0"/>
            <w:tcW w:w="2693" w:type="dxa"/>
            <w:vAlign w:val="center"/>
          </w:tcPr>
          <w:p w14:paraId="69667717" w14:textId="3256BF91" w:rsidR="00B7023C" w:rsidRPr="000E4EC7" w:rsidRDefault="006E2485" w:rsidP="00B7023C">
            <w:pPr>
              <w:pStyle w:val="TableParagraph"/>
              <w:spacing w:before="3" w:line="264" w:lineRule="auto"/>
              <w:ind w:right="136"/>
              <w:jc w:val="center"/>
              <w:rPr>
                <w:b w:val="0"/>
                <w:bCs w:val="0"/>
              </w:rPr>
            </w:pPr>
            <w:r>
              <w:rPr>
                <w:b w:val="0"/>
                <w:bCs w:val="0"/>
              </w:rPr>
              <w:t>Click on “Apply” in settings window</w:t>
            </w:r>
          </w:p>
        </w:tc>
        <w:tc>
          <w:tcPr>
            <w:tcW w:w="1843" w:type="dxa"/>
            <w:tcBorders>
              <w:right w:val="single" w:sz="4" w:space="0" w:color="4F81BD" w:themeColor="accent1"/>
            </w:tcBorders>
            <w:vAlign w:val="center"/>
          </w:tcPr>
          <w:p w14:paraId="1AF39462" w14:textId="412EFE7D" w:rsidR="00B7023C" w:rsidRPr="000E4EC7" w:rsidRDefault="000E4EC7" w:rsidP="00B7023C">
            <w:pPr>
              <w:pStyle w:val="TableParagraph"/>
              <w:ind w:left="106"/>
              <w:jc w:val="center"/>
              <w:cnfStyle w:val="010000000000" w:firstRow="0" w:lastRow="1" w:firstColumn="0" w:lastColumn="0" w:oddVBand="0" w:evenVBand="0" w:oddHBand="0" w:evenHBand="0" w:firstRowFirstColumn="0" w:firstRowLastColumn="0" w:lastRowFirstColumn="0" w:lastRowLastColumn="0"/>
              <w:rPr>
                <w:b w:val="0"/>
                <w:bCs w:val="0"/>
              </w:rPr>
            </w:pPr>
            <w:r w:rsidRPr="000E4EC7">
              <w:rPr>
                <w:b w:val="0"/>
                <w:bCs w:val="0"/>
              </w:rPr>
              <w:t>Pop-up window</w:t>
            </w:r>
            <w:r w:rsidR="006E2485">
              <w:rPr>
                <w:b w:val="0"/>
                <w:bCs w:val="0"/>
              </w:rPr>
              <w:t>,</w:t>
            </w:r>
            <w:r w:rsidRPr="000E4EC7">
              <w:rPr>
                <w:b w:val="0"/>
                <w:bCs w:val="0"/>
              </w:rPr>
              <w:t xml:space="preserve"> asking for </w:t>
            </w:r>
            <w:r w:rsidR="006E2485">
              <w:rPr>
                <w:b w:val="0"/>
                <w:bCs w:val="0"/>
              </w:rPr>
              <w:t>using</w:t>
            </w:r>
            <w:r w:rsidRPr="000E4EC7">
              <w:rPr>
                <w:b w:val="0"/>
                <w:bCs w:val="0"/>
              </w:rPr>
              <w:t xml:space="preserve"> </w:t>
            </w:r>
            <w:r w:rsidR="006E2485">
              <w:rPr>
                <w:b w:val="0"/>
                <w:bCs w:val="0"/>
              </w:rPr>
              <w:t>default settings</w:t>
            </w:r>
          </w:p>
        </w:tc>
        <w:tc>
          <w:tcPr>
            <w:cnfStyle w:val="000100000010" w:firstRow="0" w:lastRow="0" w:firstColumn="0" w:lastColumn="1" w:oddVBand="0" w:evenVBand="0" w:oddHBand="0" w:evenHBand="0" w:firstRowFirstColumn="0" w:firstRowLastColumn="0" w:lastRowFirstColumn="0" w:lastRowLastColumn="1"/>
            <w:tcW w:w="1842" w:type="dxa"/>
            <w:tcBorders>
              <w:left w:val="single" w:sz="4" w:space="0" w:color="4F81BD" w:themeColor="accent1"/>
              <w:bottom w:val="single" w:sz="4" w:space="0" w:color="4F81BD" w:themeColor="accent1"/>
            </w:tcBorders>
            <w:vAlign w:val="center"/>
          </w:tcPr>
          <w:p w14:paraId="0D904414" w14:textId="68BA17CA" w:rsidR="00B7023C" w:rsidRPr="000E4EC7" w:rsidRDefault="000E4EC7" w:rsidP="00B7023C">
            <w:pPr>
              <w:pStyle w:val="TableParagraph"/>
              <w:ind w:left="105"/>
              <w:jc w:val="center"/>
              <w:rPr>
                <w:b w:val="0"/>
                <w:bCs w:val="0"/>
              </w:rPr>
            </w:pPr>
            <w:r>
              <w:rPr>
                <w:b w:val="0"/>
                <w:bCs w:val="0"/>
              </w:rPr>
              <w:t>Pass</w:t>
            </w:r>
          </w:p>
        </w:tc>
      </w:tr>
    </w:tbl>
    <w:p w14:paraId="0ACC9816" w14:textId="77777777" w:rsidR="00B86AC0" w:rsidRPr="00B7023C" w:rsidRDefault="00B86AC0">
      <w:pPr>
        <w:rPr>
          <w:sz w:val="12"/>
          <w:szCs w:val="12"/>
        </w:rPr>
      </w:pPr>
    </w:p>
    <w:p w14:paraId="1EE051F1" w14:textId="32D0CD07" w:rsidR="000E4EC7" w:rsidRDefault="00252229" w:rsidP="000E4EC7">
      <w:pPr>
        <w:ind w:right="1418"/>
        <w:jc w:val="center"/>
        <w:rPr>
          <w:i/>
          <w:color w:val="1F487C"/>
        </w:rPr>
      </w:pPr>
      <w:r>
        <w:t xml:space="preserve">        </w:t>
      </w:r>
      <w:r w:rsidR="00B7023C" w:rsidRPr="001F1F44">
        <w:rPr>
          <w:i/>
          <w:color w:val="1F487C"/>
        </w:rPr>
        <w:t>Table</w:t>
      </w:r>
      <w:r w:rsidR="00B7023C">
        <w:rPr>
          <w:i/>
          <w:color w:val="1F487C"/>
        </w:rPr>
        <w:t xml:space="preserve"> </w:t>
      </w:r>
      <w:r w:rsidR="002B10B3">
        <w:rPr>
          <w:i/>
          <w:color w:val="1F487C"/>
        </w:rPr>
        <w:t>4</w:t>
      </w:r>
      <w:r w:rsidR="00B7023C">
        <w:rPr>
          <w:i/>
          <w:color w:val="1F487C"/>
        </w:rPr>
        <w:t xml:space="preserve"> – Testing plan</w:t>
      </w:r>
      <w:bookmarkStart w:id="62" w:name="_REFERENCES"/>
      <w:bookmarkEnd w:id="62"/>
    </w:p>
    <w:p w14:paraId="1D764BF7" w14:textId="4D3DD510" w:rsidR="00A92393" w:rsidRDefault="00A92393" w:rsidP="00CA7048">
      <w:pPr>
        <w:ind w:right="1418"/>
        <w:rPr>
          <w:iCs/>
          <w:color w:val="1F487C"/>
        </w:rPr>
      </w:pPr>
    </w:p>
    <w:p w14:paraId="15F4F20B" w14:textId="77777777" w:rsidR="00CA7048" w:rsidRPr="00CA7048" w:rsidRDefault="00CA7048" w:rsidP="00CA7048">
      <w:pPr>
        <w:ind w:right="1418"/>
        <w:rPr>
          <w:iCs/>
          <w:color w:val="1F487C"/>
        </w:rPr>
      </w:pPr>
    </w:p>
    <w:p w14:paraId="7CDC5AFE" w14:textId="13F2EB74" w:rsidR="00A92393" w:rsidRPr="000A544F" w:rsidRDefault="00C446F9" w:rsidP="00A92393">
      <w:pPr>
        <w:pStyle w:val="Heading1"/>
        <w:numPr>
          <w:ilvl w:val="0"/>
          <w:numId w:val="10"/>
        </w:numPr>
        <w:spacing w:before="0"/>
      </w:pPr>
      <w:bookmarkStart w:id="63" w:name="_RESULTS_AND_CONCLUSIONS"/>
      <w:bookmarkStart w:id="64" w:name="_GoBack"/>
      <w:bookmarkEnd w:id="63"/>
      <w:bookmarkEnd w:id="64"/>
      <w:r>
        <w:lastRenderedPageBreak/>
        <w:t>RESULTS AND CONCLUSIONS</w:t>
      </w:r>
    </w:p>
    <w:p w14:paraId="2C9BB5AA" w14:textId="77777777" w:rsidR="00A92393" w:rsidRPr="00A92393" w:rsidRDefault="00A92393" w:rsidP="00A92393">
      <w:pPr>
        <w:pStyle w:val="Heading1"/>
        <w:spacing w:before="79"/>
        <w:ind w:left="540"/>
      </w:pPr>
    </w:p>
    <w:p w14:paraId="6C950A1B" w14:textId="3A6FA0E6" w:rsidR="00A92393" w:rsidRDefault="00A92393" w:rsidP="00A92393">
      <w:pPr>
        <w:pStyle w:val="Heading2"/>
        <w:numPr>
          <w:ilvl w:val="1"/>
          <w:numId w:val="34"/>
        </w:numPr>
        <w:tabs>
          <w:tab w:val="left" w:pos="838"/>
          <w:tab w:val="left" w:pos="839"/>
        </w:tabs>
      </w:pPr>
      <w:bookmarkStart w:id="65" w:name="_Results"/>
      <w:bookmarkEnd w:id="65"/>
      <w:r>
        <w:t>Results</w:t>
      </w:r>
    </w:p>
    <w:p w14:paraId="2372EE2A" w14:textId="77777777" w:rsidR="00135618" w:rsidRPr="00135618" w:rsidRDefault="00135618" w:rsidP="00135618">
      <w:pPr>
        <w:pStyle w:val="Heading2"/>
        <w:tabs>
          <w:tab w:val="left" w:pos="838"/>
          <w:tab w:val="left" w:pos="839"/>
        </w:tabs>
        <w:ind w:left="118" w:firstLine="0"/>
        <w:rPr>
          <w:sz w:val="12"/>
          <w:szCs w:val="12"/>
        </w:rPr>
      </w:pPr>
    </w:p>
    <w:p w14:paraId="4E6026DE" w14:textId="673A4544" w:rsidR="00EC3E17" w:rsidRDefault="00135618" w:rsidP="00EC3E17">
      <w:pPr>
        <w:pStyle w:val="Heading2"/>
        <w:numPr>
          <w:ilvl w:val="2"/>
          <w:numId w:val="10"/>
        </w:numPr>
        <w:tabs>
          <w:tab w:val="left" w:pos="838"/>
          <w:tab w:val="left" w:pos="839"/>
        </w:tabs>
        <w:ind w:left="835"/>
      </w:pPr>
      <w:bookmarkStart w:id="66" w:name="_First_example_-"/>
      <w:bookmarkEnd w:id="66"/>
      <w:r>
        <w:rPr>
          <w:b w:val="0"/>
          <w:bCs w:val="0"/>
        </w:rPr>
        <w:t xml:space="preserve">First </w:t>
      </w:r>
      <w:r w:rsidR="008337B1">
        <w:rPr>
          <w:b w:val="0"/>
          <w:bCs w:val="0"/>
        </w:rPr>
        <w:t xml:space="preserve">example - </w:t>
      </w:r>
      <w:r>
        <w:rPr>
          <w:b w:val="0"/>
          <w:bCs w:val="0"/>
        </w:rPr>
        <w:t xml:space="preserve">model without augmentation </w:t>
      </w:r>
      <w:r w:rsidR="004B2100">
        <w:rPr>
          <w:b w:val="0"/>
          <w:bCs w:val="0"/>
        </w:rPr>
        <w:t>and with default parameters</w:t>
      </w:r>
    </w:p>
    <w:p w14:paraId="47827282" w14:textId="620F9A60" w:rsidR="00EC3E17" w:rsidRDefault="00EC3E17" w:rsidP="00EC3E17">
      <w:pPr>
        <w:pStyle w:val="Heading2"/>
        <w:tabs>
          <w:tab w:val="left" w:pos="838"/>
          <w:tab w:val="left" w:pos="839"/>
        </w:tabs>
        <w:ind w:left="115" w:firstLine="0"/>
      </w:pPr>
      <w:r>
        <w:rPr>
          <w:noProof/>
        </w:rPr>
        <w:drawing>
          <wp:anchor distT="0" distB="0" distL="114300" distR="114300" simplePos="0" relativeHeight="251644928" behindDoc="0" locked="0" layoutInCell="1" allowOverlap="1" wp14:anchorId="0CFB2E53" wp14:editId="0BDCF2CB">
            <wp:simplePos x="0" y="0"/>
            <wp:positionH relativeFrom="column">
              <wp:posOffset>20486</wp:posOffset>
            </wp:positionH>
            <wp:positionV relativeFrom="paragraph">
              <wp:posOffset>69712</wp:posOffset>
            </wp:positionV>
            <wp:extent cx="6035909" cy="3582891"/>
            <wp:effectExtent l="19050" t="19050" r="317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b="299"/>
                    <a:stretch/>
                  </pic:blipFill>
                  <pic:spPr bwMode="auto">
                    <a:xfrm>
                      <a:off x="0" y="0"/>
                      <a:ext cx="6059078" cy="3596644"/>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5DE838" w14:textId="23E29FFC" w:rsidR="00EC3E17" w:rsidRDefault="00EC3E17" w:rsidP="00EC3E17">
      <w:pPr>
        <w:pStyle w:val="Heading2"/>
        <w:tabs>
          <w:tab w:val="left" w:pos="838"/>
          <w:tab w:val="left" w:pos="839"/>
        </w:tabs>
        <w:ind w:left="835" w:firstLine="0"/>
      </w:pPr>
    </w:p>
    <w:p w14:paraId="6AA9433E" w14:textId="37EF7DD8" w:rsidR="00EC3E17" w:rsidRDefault="00EC3E17" w:rsidP="00EC3E17">
      <w:pPr>
        <w:pStyle w:val="Heading2"/>
        <w:tabs>
          <w:tab w:val="left" w:pos="838"/>
          <w:tab w:val="left" w:pos="839"/>
        </w:tabs>
        <w:ind w:left="835" w:firstLine="0"/>
      </w:pPr>
    </w:p>
    <w:p w14:paraId="7235BE47" w14:textId="3DA60177" w:rsidR="00EC3E17" w:rsidRDefault="00EC3E17" w:rsidP="00EC3E17">
      <w:pPr>
        <w:pStyle w:val="Heading2"/>
        <w:tabs>
          <w:tab w:val="left" w:pos="838"/>
          <w:tab w:val="left" w:pos="839"/>
        </w:tabs>
        <w:ind w:left="835" w:firstLine="0"/>
      </w:pPr>
    </w:p>
    <w:p w14:paraId="0C7F9AE9" w14:textId="32236D06" w:rsidR="00EC3E17" w:rsidRDefault="00EC3E17" w:rsidP="00EC3E17">
      <w:pPr>
        <w:pStyle w:val="Heading2"/>
        <w:tabs>
          <w:tab w:val="left" w:pos="838"/>
          <w:tab w:val="left" w:pos="839"/>
        </w:tabs>
        <w:ind w:left="835" w:firstLine="0"/>
      </w:pPr>
    </w:p>
    <w:p w14:paraId="7799E818" w14:textId="7E41B468" w:rsidR="00EC3E17" w:rsidRDefault="00EC3E17" w:rsidP="00EC3E17">
      <w:pPr>
        <w:pStyle w:val="Heading2"/>
        <w:tabs>
          <w:tab w:val="left" w:pos="838"/>
          <w:tab w:val="left" w:pos="839"/>
        </w:tabs>
        <w:ind w:left="835" w:firstLine="0"/>
      </w:pPr>
    </w:p>
    <w:p w14:paraId="06A47262" w14:textId="21DED7E6" w:rsidR="00EC3E17" w:rsidRDefault="00EC3E17" w:rsidP="00EC3E17">
      <w:pPr>
        <w:pStyle w:val="Heading2"/>
        <w:tabs>
          <w:tab w:val="left" w:pos="838"/>
          <w:tab w:val="left" w:pos="839"/>
        </w:tabs>
        <w:ind w:left="835" w:firstLine="0"/>
      </w:pPr>
    </w:p>
    <w:p w14:paraId="349FCB8C" w14:textId="09A1C559" w:rsidR="00EC3E17" w:rsidRDefault="00EC3E17" w:rsidP="00EC3E17">
      <w:pPr>
        <w:pStyle w:val="Heading2"/>
        <w:tabs>
          <w:tab w:val="left" w:pos="838"/>
          <w:tab w:val="left" w:pos="839"/>
        </w:tabs>
        <w:ind w:left="835" w:firstLine="0"/>
      </w:pPr>
    </w:p>
    <w:p w14:paraId="39C95C83" w14:textId="0CB538A0" w:rsidR="00EC3E17" w:rsidRDefault="00EC3E17" w:rsidP="00EC3E17">
      <w:pPr>
        <w:pStyle w:val="Heading2"/>
        <w:tabs>
          <w:tab w:val="left" w:pos="838"/>
          <w:tab w:val="left" w:pos="839"/>
        </w:tabs>
        <w:ind w:left="835" w:firstLine="0"/>
      </w:pPr>
    </w:p>
    <w:p w14:paraId="73EC3BBC" w14:textId="68F0D3A6" w:rsidR="00EC3E17" w:rsidRDefault="00EC3E17" w:rsidP="00EC3E17">
      <w:pPr>
        <w:pStyle w:val="Heading2"/>
        <w:tabs>
          <w:tab w:val="left" w:pos="838"/>
          <w:tab w:val="left" w:pos="839"/>
        </w:tabs>
        <w:ind w:left="835" w:firstLine="0"/>
      </w:pPr>
    </w:p>
    <w:p w14:paraId="042DEBB4" w14:textId="3AEB7C4D" w:rsidR="00EC3E17" w:rsidRDefault="00EC3E17" w:rsidP="00EC3E17">
      <w:pPr>
        <w:pStyle w:val="Heading2"/>
        <w:tabs>
          <w:tab w:val="left" w:pos="838"/>
          <w:tab w:val="left" w:pos="839"/>
        </w:tabs>
        <w:ind w:left="835" w:firstLine="0"/>
      </w:pPr>
    </w:p>
    <w:p w14:paraId="5E89C261" w14:textId="7850234B" w:rsidR="00EC3E17" w:rsidRDefault="00EC3E17" w:rsidP="00EC3E17">
      <w:pPr>
        <w:pStyle w:val="Heading2"/>
        <w:tabs>
          <w:tab w:val="left" w:pos="838"/>
          <w:tab w:val="left" w:pos="839"/>
        </w:tabs>
        <w:ind w:left="835" w:firstLine="0"/>
      </w:pPr>
    </w:p>
    <w:p w14:paraId="35EC2254" w14:textId="524D9F8D" w:rsidR="00EC3E17" w:rsidRDefault="00EC3E17" w:rsidP="00EC3E17">
      <w:pPr>
        <w:pStyle w:val="Heading2"/>
        <w:tabs>
          <w:tab w:val="left" w:pos="838"/>
          <w:tab w:val="left" w:pos="839"/>
        </w:tabs>
        <w:ind w:left="835" w:firstLine="0"/>
      </w:pPr>
    </w:p>
    <w:p w14:paraId="424DE42E" w14:textId="7AF296F0" w:rsidR="00EC3E17" w:rsidRDefault="00EC3E17" w:rsidP="00EC3E17">
      <w:pPr>
        <w:pStyle w:val="Heading2"/>
        <w:tabs>
          <w:tab w:val="left" w:pos="838"/>
          <w:tab w:val="left" w:pos="839"/>
        </w:tabs>
        <w:ind w:left="835" w:firstLine="0"/>
      </w:pPr>
    </w:p>
    <w:p w14:paraId="0CE9B24B" w14:textId="36CFD2B8" w:rsidR="00EC3E17" w:rsidRDefault="00EC3E17" w:rsidP="00EC3E17">
      <w:pPr>
        <w:pStyle w:val="Heading2"/>
        <w:tabs>
          <w:tab w:val="left" w:pos="838"/>
          <w:tab w:val="left" w:pos="839"/>
        </w:tabs>
        <w:ind w:left="835" w:firstLine="0"/>
      </w:pPr>
    </w:p>
    <w:p w14:paraId="7B69F0FA" w14:textId="26452D81" w:rsidR="00EC3E17" w:rsidRDefault="00EC3E17" w:rsidP="00EC3E17">
      <w:pPr>
        <w:pStyle w:val="Heading2"/>
        <w:tabs>
          <w:tab w:val="left" w:pos="838"/>
          <w:tab w:val="left" w:pos="839"/>
        </w:tabs>
        <w:ind w:left="835" w:firstLine="0"/>
      </w:pPr>
    </w:p>
    <w:p w14:paraId="56DBA314" w14:textId="77777777" w:rsidR="008D22E9" w:rsidRDefault="008D22E9" w:rsidP="00EC3E17">
      <w:pPr>
        <w:pStyle w:val="Heading2"/>
        <w:tabs>
          <w:tab w:val="left" w:pos="838"/>
          <w:tab w:val="left" w:pos="839"/>
        </w:tabs>
        <w:ind w:left="835" w:firstLine="0"/>
      </w:pPr>
    </w:p>
    <w:p w14:paraId="7F653F02" w14:textId="77777777" w:rsidR="008D22E9" w:rsidRDefault="008D22E9" w:rsidP="00EC3E17">
      <w:pPr>
        <w:pStyle w:val="Heading2"/>
        <w:tabs>
          <w:tab w:val="left" w:pos="838"/>
          <w:tab w:val="left" w:pos="839"/>
        </w:tabs>
        <w:ind w:left="835" w:firstLine="0"/>
        <w:rPr>
          <w:b w:val="0"/>
          <w:bCs w:val="0"/>
          <w:i/>
          <w:color w:val="1F487C"/>
        </w:rPr>
      </w:pPr>
      <w:r>
        <w:rPr>
          <w:b w:val="0"/>
          <w:bCs w:val="0"/>
          <w:i/>
          <w:color w:val="1F487C"/>
        </w:rPr>
        <w:t xml:space="preserve">     </w:t>
      </w:r>
    </w:p>
    <w:p w14:paraId="2D0149CC" w14:textId="77777777" w:rsidR="008D22E9" w:rsidRDefault="008D22E9" w:rsidP="00EC3E17">
      <w:pPr>
        <w:pStyle w:val="Heading2"/>
        <w:tabs>
          <w:tab w:val="left" w:pos="838"/>
          <w:tab w:val="left" w:pos="839"/>
        </w:tabs>
        <w:ind w:left="835" w:firstLine="0"/>
        <w:rPr>
          <w:b w:val="0"/>
          <w:bCs w:val="0"/>
          <w:i/>
          <w:color w:val="1F487C"/>
        </w:rPr>
      </w:pPr>
    </w:p>
    <w:p w14:paraId="2825B577" w14:textId="77777777" w:rsidR="008D22E9" w:rsidRDefault="008D22E9" w:rsidP="00EC3E17">
      <w:pPr>
        <w:pStyle w:val="Heading2"/>
        <w:tabs>
          <w:tab w:val="left" w:pos="838"/>
          <w:tab w:val="left" w:pos="839"/>
        </w:tabs>
        <w:ind w:left="835" w:firstLine="0"/>
        <w:rPr>
          <w:b w:val="0"/>
          <w:bCs w:val="0"/>
          <w:i/>
          <w:color w:val="1F487C"/>
        </w:rPr>
      </w:pPr>
    </w:p>
    <w:p w14:paraId="67603742" w14:textId="77777777" w:rsidR="008D22E9" w:rsidRDefault="008D22E9" w:rsidP="00EC3E17">
      <w:pPr>
        <w:pStyle w:val="Heading2"/>
        <w:tabs>
          <w:tab w:val="left" w:pos="838"/>
          <w:tab w:val="left" w:pos="839"/>
        </w:tabs>
        <w:ind w:left="835" w:firstLine="0"/>
        <w:rPr>
          <w:b w:val="0"/>
          <w:bCs w:val="0"/>
          <w:i/>
          <w:color w:val="1F487C"/>
        </w:rPr>
      </w:pPr>
    </w:p>
    <w:p w14:paraId="0F359501" w14:textId="77777777" w:rsidR="008D22E9" w:rsidRDefault="008D22E9" w:rsidP="00EC3E17">
      <w:pPr>
        <w:pStyle w:val="Heading2"/>
        <w:tabs>
          <w:tab w:val="left" w:pos="838"/>
          <w:tab w:val="left" w:pos="839"/>
        </w:tabs>
        <w:ind w:left="835" w:firstLine="0"/>
        <w:rPr>
          <w:b w:val="0"/>
          <w:bCs w:val="0"/>
          <w:i/>
          <w:color w:val="1F487C"/>
        </w:rPr>
      </w:pPr>
    </w:p>
    <w:p w14:paraId="0511F9E6" w14:textId="77777777" w:rsidR="008D22E9" w:rsidRDefault="008D22E9" w:rsidP="00EC3E17">
      <w:pPr>
        <w:pStyle w:val="Heading2"/>
        <w:tabs>
          <w:tab w:val="left" w:pos="838"/>
          <w:tab w:val="left" w:pos="839"/>
        </w:tabs>
        <w:ind w:left="835" w:firstLine="0"/>
        <w:rPr>
          <w:b w:val="0"/>
          <w:bCs w:val="0"/>
          <w:i/>
          <w:color w:val="1F487C"/>
        </w:rPr>
      </w:pPr>
    </w:p>
    <w:p w14:paraId="0A4B5603" w14:textId="3A619119" w:rsidR="00EC3E17" w:rsidRPr="008D22E9" w:rsidRDefault="008D22E9" w:rsidP="008D22E9">
      <w:pPr>
        <w:pStyle w:val="Heading2"/>
        <w:tabs>
          <w:tab w:val="left" w:pos="838"/>
          <w:tab w:val="left" w:pos="839"/>
        </w:tabs>
        <w:ind w:left="835" w:firstLine="0"/>
        <w:rPr>
          <w:b w:val="0"/>
          <w:bCs w:val="0"/>
        </w:rPr>
      </w:pPr>
      <w:r>
        <w:rPr>
          <w:b w:val="0"/>
          <w:bCs w:val="0"/>
          <w:i/>
          <w:color w:val="1F487C"/>
        </w:rPr>
        <w:t xml:space="preserve">    </w:t>
      </w:r>
      <w:r w:rsidR="008C1CD0">
        <w:rPr>
          <w:b w:val="0"/>
          <w:bCs w:val="0"/>
          <w:i/>
          <w:color w:val="1F487C"/>
        </w:rPr>
        <w:t xml:space="preserve"> </w:t>
      </w:r>
      <w:r w:rsidRPr="008D22E9">
        <w:rPr>
          <w:b w:val="0"/>
          <w:bCs w:val="0"/>
          <w:i/>
          <w:color w:val="1F487C"/>
        </w:rPr>
        <w:t>Figure 4</w:t>
      </w:r>
      <w:r w:rsidR="00485C24">
        <w:rPr>
          <w:b w:val="0"/>
          <w:bCs w:val="0"/>
          <w:i/>
          <w:color w:val="1F487C"/>
        </w:rPr>
        <w:t>3</w:t>
      </w:r>
      <w:r w:rsidRPr="008D22E9">
        <w:rPr>
          <w:b w:val="0"/>
          <w:bCs w:val="0"/>
          <w:i/>
          <w:color w:val="1F487C"/>
        </w:rPr>
        <w:t xml:space="preserve"> – </w:t>
      </w:r>
      <w:r>
        <w:rPr>
          <w:b w:val="0"/>
          <w:bCs w:val="0"/>
          <w:i/>
          <w:color w:val="1F487C"/>
        </w:rPr>
        <w:t>Output results between two bible</w:t>
      </w:r>
      <w:r w:rsidR="008C1CD0">
        <w:rPr>
          <w:b w:val="0"/>
          <w:bCs w:val="0"/>
          <w:i/>
          <w:color w:val="1F487C"/>
        </w:rPr>
        <w:t>s</w:t>
      </w:r>
      <w:r>
        <w:rPr>
          <w:b w:val="0"/>
          <w:bCs w:val="0"/>
          <w:i/>
          <w:color w:val="1F487C"/>
        </w:rPr>
        <w:t xml:space="preserve"> versions that the user / manager </w:t>
      </w:r>
      <w:r w:rsidR="00485C24">
        <w:rPr>
          <w:b w:val="0"/>
          <w:bCs w:val="0"/>
          <w:i/>
          <w:color w:val="1F487C"/>
        </w:rPr>
        <w:t>selects</w:t>
      </w:r>
    </w:p>
    <w:p w14:paraId="3FFB42CE" w14:textId="253EB3CD" w:rsidR="00EC3E17" w:rsidRDefault="00EC3E17" w:rsidP="00EC3E17">
      <w:pPr>
        <w:pStyle w:val="Heading2"/>
        <w:tabs>
          <w:tab w:val="left" w:pos="838"/>
          <w:tab w:val="left" w:pos="839"/>
        </w:tabs>
        <w:ind w:left="835" w:firstLine="0"/>
      </w:pPr>
    </w:p>
    <w:p w14:paraId="71848694" w14:textId="14DF7E19" w:rsidR="00EC3E17" w:rsidRDefault="008D22E9" w:rsidP="00EC3E17">
      <w:pPr>
        <w:pStyle w:val="Heading2"/>
        <w:tabs>
          <w:tab w:val="left" w:pos="838"/>
          <w:tab w:val="left" w:pos="839"/>
        </w:tabs>
        <w:ind w:left="835" w:firstLine="0"/>
      </w:pPr>
      <w:r>
        <w:rPr>
          <w:noProof/>
        </w:rPr>
        <w:drawing>
          <wp:anchor distT="0" distB="0" distL="114300" distR="114300" simplePos="0" relativeHeight="251646976" behindDoc="0" locked="0" layoutInCell="1" allowOverlap="1" wp14:anchorId="33B170B4" wp14:editId="0BD49DE3">
            <wp:simplePos x="0" y="0"/>
            <wp:positionH relativeFrom="column">
              <wp:posOffset>20486</wp:posOffset>
            </wp:positionH>
            <wp:positionV relativeFrom="paragraph">
              <wp:posOffset>21672</wp:posOffset>
            </wp:positionV>
            <wp:extent cx="6039641" cy="3559037"/>
            <wp:effectExtent l="19050" t="19050" r="0" b="381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6065649" cy="3574363"/>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1E0D9406" w14:textId="709E3DD7" w:rsidR="00EC3E17" w:rsidRDefault="00EC3E17" w:rsidP="00EC3E17">
      <w:pPr>
        <w:pStyle w:val="Heading2"/>
        <w:tabs>
          <w:tab w:val="left" w:pos="838"/>
          <w:tab w:val="left" w:pos="839"/>
        </w:tabs>
        <w:ind w:left="835" w:firstLine="0"/>
      </w:pPr>
    </w:p>
    <w:p w14:paraId="003256C4" w14:textId="26374D75" w:rsidR="00EC3E17" w:rsidRDefault="00EC3E17" w:rsidP="00EC3E17">
      <w:pPr>
        <w:pStyle w:val="Heading2"/>
        <w:tabs>
          <w:tab w:val="left" w:pos="838"/>
          <w:tab w:val="left" w:pos="839"/>
        </w:tabs>
        <w:ind w:left="835" w:firstLine="0"/>
      </w:pPr>
    </w:p>
    <w:p w14:paraId="32A35A72" w14:textId="429E7365" w:rsidR="00EC3E17" w:rsidRDefault="00EC3E17" w:rsidP="00EC3E17">
      <w:pPr>
        <w:pStyle w:val="Heading2"/>
        <w:tabs>
          <w:tab w:val="left" w:pos="838"/>
          <w:tab w:val="left" w:pos="839"/>
        </w:tabs>
        <w:ind w:left="835" w:firstLine="0"/>
      </w:pPr>
    </w:p>
    <w:p w14:paraId="680A2D72" w14:textId="4E33205D" w:rsidR="00EC3E17" w:rsidRDefault="00EC3E17" w:rsidP="00EC3E17">
      <w:pPr>
        <w:pStyle w:val="Heading2"/>
        <w:tabs>
          <w:tab w:val="left" w:pos="838"/>
          <w:tab w:val="left" w:pos="839"/>
        </w:tabs>
        <w:ind w:left="835" w:firstLine="0"/>
      </w:pPr>
    </w:p>
    <w:p w14:paraId="3224580C" w14:textId="5650DBE7" w:rsidR="00EC3E17" w:rsidRDefault="00EC3E17" w:rsidP="00EC3E17">
      <w:pPr>
        <w:pStyle w:val="Heading2"/>
        <w:tabs>
          <w:tab w:val="left" w:pos="838"/>
          <w:tab w:val="left" w:pos="839"/>
        </w:tabs>
        <w:ind w:left="835" w:firstLine="0"/>
      </w:pPr>
    </w:p>
    <w:p w14:paraId="746FA005" w14:textId="29002431" w:rsidR="00EC3E17" w:rsidRDefault="00EC3E17" w:rsidP="00EC3E17">
      <w:pPr>
        <w:pStyle w:val="Heading2"/>
        <w:tabs>
          <w:tab w:val="left" w:pos="838"/>
          <w:tab w:val="left" w:pos="839"/>
        </w:tabs>
        <w:ind w:left="835" w:firstLine="0"/>
      </w:pPr>
    </w:p>
    <w:p w14:paraId="2CD8626E" w14:textId="25E0355B" w:rsidR="00EC3E17" w:rsidRDefault="00EC3E17" w:rsidP="00EC3E17">
      <w:pPr>
        <w:pStyle w:val="Heading2"/>
        <w:tabs>
          <w:tab w:val="left" w:pos="838"/>
          <w:tab w:val="left" w:pos="839"/>
        </w:tabs>
        <w:ind w:left="835" w:firstLine="0"/>
      </w:pPr>
    </w:p>
    <w:p w14:paraId="640C5901" w14:textId="59B21794" w:rsidR="00EC3E17" w:rsidRDefault="00EC3E17" w:rsidP="00EC3E17">
      <w:pPr>
        <w:pStyle w:val="Heading2"/>
        <w:tabs>
          <w:tab w:val="left" w:pos="838"/>
          <w:tab w:val="left" w:pos="839"/>
        </w:tabs>
        <w:ind w:left="835" w:firstLine="0"/>
      </w:pPr>
    </w:p>
    <w:p w14:paraId="725F1917" w14:textId="0865013C" w:rsidR="00EC3E17" w:rsidRDefault="00EC3E17" w:rsidP="00EC3E17">
      <w:pPr>
        <w:pStyle w:val="Heading2"/>
        <w:tabs>
          <w:tab w:val="left" w:pos="838"/>
          <w:tab w:val="left" w:pos="839"/>
        </w:tabs>
        <w:ind w:left="835" w:firstLine="0"/>
      </w:pPr>
    </w:p>
    <w:p w14:paraId="0866DEE0" w14:textId="6D80E813" w:rsidR="00EC3E17" w:rsidRDefault="00EC3E17" w:rsidP="00EC3E17">
      <w:pPr>
        <w:pStyle w:val="Heading2"/>
        <w:tabs>
          <w:tab w:val="left" w:pos="838"/>
          <w:tab w:val="left" w:pos="839"/>
        </w:tabs>
        <w:ind w:left="835" w:firstLine="0"/>
      </w:pPr>
    </w:p>
    <w:p w14:paraId="055423A8" w14:textId="401FB13B" w:rsidR="00EC3E17" w:rsidRDefault="00EC3E17" w:rsidP="00EC3E17">
      <w:pPr>
        <w:pStyle w:val="Heading2"/>
        <w:tabs>
          <w:tab w:val="left" w:pos="838"/>
          <w:tab w:val="left" w:pos="839"/>
        </w:tabs>
        <w:ind w:left="835" w:firstLine="0"/>
      </w:pPr>
    </w:p>
    <w:p w14:paraId="37C0C836" w14:textId="511C9530" w:rsidR="00AF7B3E" w:rsidRDefault="00AF7B3E" w:rsidP="00EC3E17">
      <w:pPr>
        <w:pStyle w:val="BodyText"/>
        <w:spacing w:before="120" w:line="264" w:lineRule="auto"/>
        <w:ind w:left="115" w:right="1109" w:firstLine="288"/>
        <w:jc w:val="both"/>
      </w:pPr>
    </w:p>
    <w:p w14:paraId="5DA4E4C6" w14:textId="402EBFAA" w:rsidR="00AF7B3E" w:rsidRDefault="00AF7B3E" w:rsidP="00EC3E17">
      <w:pPr>
        <w:pStyle w:val="BodyText"/>
        <w:spacing w:before="120" w:line="264" w:lineRule="auto"/>
        <w:ind w:left="115" w:right="1109" w:firstLine="288"/>
        <w:jc w:val="both"/>
      </w:pPr>
    </w:p>
    <w:p w14:paraId="27BE30E5" w14:textId="3B3A4B49" w:rsidR="00AF7B3E" w:rsidRDefault="00AF7B3E" w:rsidP="00EC3E17">
      <w:pPr>
        <w:pStyle w:val="BodyText"/>
        <w:spacing w:before="120" w:line="264" w:lineRule="auto"/>
        <w:ind w:left="115" w:right="1109" w:firstLine="288"/>
        <w:jc w:val="both"/>
      </w:pPr>
    </w:p>
    <w:p w14:paraId="68819D25" w14:textId="77777777" w:rsidR="00AF7B3E" w:rsidRDefault="00AF7B3E" w:rsidP="00EC3E17">
      <w:pPr>
        <w:pStyle w:val="BodyText"/>
        <w:spacing w:before="120" w:line="264" w:lineRule="auto"/>
        <w:ind w:left="115" w:right="1109" w:firstLine="288"/>
        <w:jc w:val="both"/>
      </w:pPr>
    </w:p>
    <w:p w14:paraId="12D553C1" w14:textId="708C633E" w:rsidR="00AF7B3E" w:rsidRDefault="00AF7B3E" w:rsidP="00EC3E17">
      <w:pPr>
        <w:pStyle w:val="BodyText"/>
        <w:spacing w:before="120" w:line="264" w:lineRule="auto"/>
        <w:ind w:left="115" w:right="1109" w:firstLine="288"/>
        <w:jc w:val="both"/>
      </w:pPr>
    </w:p>
    <w:p w14:paraId="2C01F27A" w14:textId="2B2F3AE1" w:rsidR="008D22E9" w:rsidRDefault="008D22E9" w:rsidP="008D22E9">
      <w:pPr>
        <w:pStyle w:val="BodyText"/>
        <w:spacing w:before="120" w:line="264" w:lineRule="auto"/>
        <w:ind w:right="1109"/>
        <w:jc w:val="both"/>
        <w:rPr>
          <w:i/>
          <w:color w:val="1F487C"/>
        </w:rPr>
      </w:pPr>
    </w:p>
    <w:p w14:paraId="63AA60C0" w14:textId="31210263" w:rsidR="00AF7B3E" w:rsidRPr="008D22E9" w:rsidRDefault="008D22E9" w:rsidP="008D22E9">
      <w:pPr>
        <w:pStyle w:val="BodyText"/>
        <w:spacing w:line="264" w:lineRule="auto"/>
        <w:ind w:left="2736"/>
        <w:jc w:val="both"/>
      </w:pPr>
      <w:r>
        <w:rPr>
          <w:i/>
          <w:color w:val="1F487C"/>
        </w:rPr>
        <w:t xml:space="preserve">        </w:t>
      </w:r>
      <w:r>
        <w:rPr>
          <w:i/>
          <w:color w:val="1F487C"/>
        </w:rPr>
        <w:br/>
        <w:t xml:space="preserve">            </w:t>
      </w:r>
      <w:r w:rsidRPr="008D22E9">
        <w:rPr>
          <w:i/>
          <w:color w:val="1F487C"/>
        </w:rPr>
        <w:t>Figure 4</w:t>
      </w:r>
      <w:r w:rsidR="00485C24">
        <w:rPr>
          <w:i/>
          <w:color w:val="1F487C"/>
        </w:rPr>
        <w:t>4</w:t>
      </w:r>
      <w:r w:rsidRPr="008D22E9">
        <w:rPr>
          <w:i/>
          <w:color w:val="1F487C"/>
        </w:rPr>
        <w:t xml:space="preserve"> –</w:t>
      </w:r>
      <w:r>
        <w:rPr>
          <w:i/>
          <w:color w:val="1F487C"/>
        </w:rPr>
        <w:t xml:space="preserve"> Results window</w:t>
      </w:r>
    </w:p>
    <w:p w14:paraId="5413AC67" w14:textId="6AF206A8" w:rsidR="00AF7B3E" w:rsidRDefault="008D22E9" w:rsidP="00EC3E17">
      <w:pPr>
        <w:pStyle w:val="BodyText"/>
        <w:spacing w:before="120" w:line="264" w:lineRule="auto"/>
        <w:ind w:left="115" w:right="1109" w:firstLine="288"/>
        <w:jc w:val="both"/>
      </w:pPr>
      <w:r>
        <w:rPr>
          <w:noProof/>
        </w:rPr>
        <w:lastRenderedPageBreak/>
        <w:drawing>
          <wp:anchor distT="0" distB="0" distL="114300" distR="114300" simplePos="0" relativeHeight="251649024" behindDoc="0" locked="0" layoutInCell="1" allowOverlap="1" wp14:anchorId="33C95C56" wp14:editId="54B45819">
            <wp:simplePos x="0" y="0"/>
            <wp:positionH relativeFrom="column">
              <wp:posOffset>20486</wp:posOffset>
            </wp:positionH>
            <wp:positionV relativeFrom="paragraph">
              <wp:posOffset>28547</wp:posOffset>
            </wp:positionV>
            <wp:extent cx="6023610" cy="2891128"/>
            <wp:effectExtent l="19050" t="19050" r="0" b="508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6032133" cy="2895219"/>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03A45208" w14:textId="0D78B630" w:rsidR="00AF7B3E" w:rsidRDefault="00AF7B3E" w:rsidP="00EC3E17">
      <w:pPr>
        <w:pStyle w:val="BodyText"/>
        <w:spacing w:before="120" w:line="264" w:lineRule="auto"/>
        <w:ind w:left="115" w:right="1109" w:firstLine="288"/>
        <w:jc w:val="both"/>
      </w:pPr>
    </w:p>
    <w:p w14:paraId="4E24D55A" w14:textId="7619BB6D" w:rsidR="008D22E9" w:rsidRDefault="008D22E9" w:rsidP="00EC3E17">
      <w:pPr>
        <w:pStyle w:val="BodyText"/>
        <w:spacing w:before="120" w:line="264" w:lineRule="auto"/>
        <w:ind w:left="115" w:right="1109" w:firstLine="288"/>
        <w:jc w:val="both"/>
      </w:pPr>
    </w:p>
    <w:p w14:paraId="54384DB7" w14:textId="0F0A4EE8" w:rsidR="008D22E9" w:rsidRDefault="008D22E9" w:rsidP="00EC3E17">
      <w:pPr>
        <w:pStyle w:val="BodyText"/>
        <w:spacing w:before="120" w:line="264" w:lineRule="auto"/>
        <w:ind w:left="115" w:right="1109" w:firstLine="288"/>
        <w:jc w:val="both"/>
      </w:pPr>
    </w:p>
    <w:p w14:paraId="1981E390" w14:textId="2703D784" w:rsidR="008D22E9" w:rsidRDefault="008D22E9" w:rsidP="00EC3E17">
      <w:pPr>
        <w:pStyle w:val="BodyText"/>
        <w:spacing w:before="120" w:line="264" w:lineRule="auto"/>
        <w:ind w:left="115" w:right="1109" w:firstLine="288"/>
        <w:jc w:val="both"/>
      </w:pPr>
    </w:p>
    <w:p w14:paraId="596FB260" w14:textId="2D1AFB65" w:rsidR="008D22E9" w:rsidRDefault="008D22E9" w:rsidP="00EC3E17">
      <w:pPr>
        <w:pStyle w:val="BodyText"/>
        <w:spacing w:before="120" w:line="264" w:lineRule="auto"/>
        <w:ind w:left="115" w:right="1109" w:firstLine="288"/>
        <w:jc w:val="both"/>
      </w:pPr>
    </w:p>
    <w:p w14:paraId="7F2B2874" w14:textId="35BBF762" w:rsidR="008D22E9" w:rsidRDefault="008D22E9" w:rsidP="00EC3E17">
      <w:pPr>
        <w:pStyle w:val="BodyText"/>
        <w:spacing w:before="120" w:line="264" w:lineRule="auto"/>
        <w:ind w:left="115" w:right="1109" w:firstLine="288"/>
        <w:jc w:val="both"/>
      </w:pPr>
    </w:p>
    <w:p w14:paraId="070E2D37" w14:textId="45E95CD0" w:rsidR="008D22E9" w:rsidRDefault="008D22E9" w:rsidP="00EC3E17">
      <w:pPr>
        <w:pStyle w:val="BodyText"/>
        <w:spacing w:before="120" w:line="264" w:lineRule="auto"/>
        <w:ind w:left="115" w:right="1109" w:firstLine="288"/>
        <w:jc w:val="both"/>
      </w:pPr>
    </w:p>
    <w:p w14:paraId="249A7C7E" w14:textId="55A6BAF3" w:rsidR="008D22E9" w:rsidRDefault="008D22E9" w:rsidP="00EC3E17">
      <w:pPr>
        <w:pStyle w:val="BodyText"/>
        <w:spacing w:before="120" w:line="264" w:lineRule="auto"/>
        <w:ind w:left="115" w:right="1109" w:firstLine="288"/>
        <w:jc w:val="both"/>
      </w:pPr>
    </w:p>
    <w:p w14:paraId="785ED98F" w14:textId="69CD489E" w:rsidR="008D22E9" w:rsidRDefault="008D22E9" w:rsidP="00EC3E17">
      <w:pPr>
        <w:pStyle w:val="BodyText"/>
        <w:spacing w:before="120" w:line="264" w:lineRule="auto"/>
        <w:ind w:left="115" w:right="1109" w:firstLine="288"/>
        <w:jc w:val="both"/>
      </w:pPr>
    </w:p>
    <w:p w14:paraId="0367D767" w14:textId="41BF4383" w:rsidR="008D22E9" w:rsidRDefault="008D22E9" w:rsidP="00EC3E17">
      <w:pPr>
        <w:pStyle w:val="BodyText"/>
        <w:spacing w:before="120" w:line="264" w:lineRule="auto"/>
        <w:ind w:left="115" w:right="1109" w:firstLine="288"/>
        <w:jc w:val="both"/>
      </w:pPr>
    </w:p>
    <w:p w14:paraId="3E5ED848" w14:textId="7C4E9B66" w:rsidR="008D22E9" w:rsidRDefault="008D22E9" w:rsidP="008D22E9">
      <w:pPr>
        <w:pStyle w:val="BodyText"/>
        <w:spacing w:before="120" w:line="264" w:lineRule="auto"/>
        <w:ind w:left="1152"/>
        <w:jc w:val="both"/>
      </w:pPr>
      <w:r>
        <w:br/>
      </w:r>
      <w:r w:rsidRPr="008D22E9">
        <w:rPr>
          <w:i/>
          <w:color w:val="1F487C"/>
        </w:rPr>
        <w:t>Figure 4</w:t>
      </w:r>
      <w:r w:rsidR="00485C24">
        <w:rPr>
          <w:i/>
          <w:color w:val="1F487C"/>
        </w:rPr>
        <w:t>5</w:t>
      </w:r>
      <w:r w:rsidRPr="008D22E9">
        <w:rPr>
          <w:i/>
          <w:color w:val="1F487C"/>
        </w:rPr>
        <w:t xml:space="preserve"> – </w:t>
      </w:r>
      <w:r>
        <w:rPr>
          <w:i/>
          <w:color w:val="1F487C"/>
        </w:rPr>
        <w:t>Histogram window that represent in more comfortable way the results</w:t>
      </w:r>
    </w:p>
    <w:p w14:paraId="5F84230B" w14:textId="4F01BF40" w:rsidR="00EC3E17" w:rsidRDefault="00EC3E17" w:rsidP="00EC3E17">
      <w:pPr>
        <w:pStyle w:val="BodyText"/>
        <w:spacing w:before="120" w:line="264" w:lineRule="auto"/>
        <w:ind w:left="115" w:right="1109" w:firstLine="288"/>
        <w:jc w:val="both"/>
      </w:pPr>
      <w:r>
        <w:t>In this experiment we take two different bible versions and compare between them by the model of our system. The model does not use with data augmentation, its mean that he does not take some words from each version and replace them by their synonyms.</w:t>
      </w:r>
    </w:p>
    <w:p w14:paraId="6B4152A2" w14:textId="7354CC69" w:rsidR="00EC3E17" w:rsidRDefault="00EC3E17" w:rsidP="00EC3E17">
      <w:pPr>
        <w:pStyle w:val="BodyText"/>
        <w:spacing w:before="120" w:line="264" w:lineRule="auto"/>
        <w:ind w:left="115" w:right="1109" w:firstLine="288"/>
        <w:jc w:val="both"/>
      </w:pPr>
      <w:r>
        <w:t xml:space="preserve"> In this </w:t>
      </w:r>
      <w:r w:rsidR="00AF7B3E">
        <w:t xml:space="preserve">output </w:t>
      </w:r>
      <w:r>
        <w:t xml:space="preserve">result we see in more details the accuracy between sentences according to the prediction phase of the model. The prediction phase creates values of accuracy between 0 to </w:t>
      </w:r>
      <w:r w:rsidR="00AF7B3E">
        <w:t>100</w:t>
      </w:r>
      <w:r>
        <w:t xml:space="preserve">. </w:t>
      </w:r>
      <w:r w:rsidR="00AF7B3E">
        <w:t>Also, the user / manager can see the results as histogram.</w:t>
      </w:r>
    </w:p>
    <w:p w14:paraId="440BF16F" w14:textId="147F0D20" w:rsidR="00EC3E17" w:rsidRDefault="00EC3E17" w:rsidP="00EC3E17">
      <w:pPr>
        <w:pStyle w:val="BodyText"/>
        <w:spacing w:before="120" w:line="264" w:lineRule="auto"/>
        <w:ind w:left="115" w:right="1109" w:firstLine="288"/>
        <w:jc w:val="both"/>
      </w:pPr>
      <w:r>
        <w:t xml:space="preserve">The parameters of the model in this example is: epochs number – 10, batch size – 64, </w:t>
      </w:r>
      <w:r>
        <w:br/>
        <w:t xml:space="preserve">training split – 0.7. Those parameters are default parameters of the system. Note - only the manager can change the parameters of the model in the system.  </w:t>
      </w:r>
    </w:p>
    <w:p w14:paraId="193A0E69" w14:textId="0BAC13B9" w:rsidR="00EC3E17" w:rsidRDefault="00EC3E17" w:rsidP="00EC3E17">
      <w:pPr>
        <w:pStyle w:val="BodyText"/>
        <w:spacing w:before="120" w:line="264" w:lineRule="auto"/>
        <w:ind w:left="115" w:right="1109" w:firstLine="288"/>
        <w:jc w:val="both"/>
      </w:pPr>
      <w:r>
        <w:t xml:space="preserve">For summary, in this example the accuracy between the versions is approximately 67% according to the model without data augmentation.  </w:t>
      </w:r>
    </w:p>
    <w:p w14:paraId="3464A7DB" w14:textId="5F89EFB2" w:rsidR="00EC3E17" w:rsidRPr="007E1A08" w:rsidRDefault="00EC3E17" w:rsidP="00EC3E17">
      <w:pPr>
        <w:pStyle w:val="Heading2"/>
        <w:tabs>
          <w:tab w:val="left" w:pos="838"/>
          <w:tab w:val="left" w:pos="839"/>
        </w:tabs>
        <w:ind w:left="0" w:firstLine="0"/>
        <w:rPr>
          <w:sz w:val="12"/>
          <w:szCs w:val="12"/>
        </w:rPr>
      </w:pPr>
    </w:p>
    <w:p w14:paraId="04800F33" w14:textId="3A29790E" w:rsidR="003B24CB" w:rsidRDefault="001F6C5F" w:rsidP="00EC3E17">
      <w:pPr>
        <w:pStyle w:val="Heading2"/>
        <w:numPr>
          <w:ilvl w:val="2"/>
          <w:numId w:val="10"/>
        </w:numPr>
        <w:tabs>
          <w:tab w:val="left" w:pos="838"/>
          <w:tab w:val="left" w:pos="839"/>
        </w:tabs>
        <w:ind w:left="835"/>
      </w:pPr>
      <w:bookmarkStart w:id="67" w:name="_Second_example_–"/>
      <w:bookmarkEnd w:id="67"/>
      <w:r>
        <w:rPr>
          <w:b w:val="0"/>
          <w:bCs w:val="0"/>
        </w:rPr>
        <w:t>Second example – model with augmentation and with default parameters</w:t>
      </w:r>
      <w:bookmarkStart w:id="68" w:name="_Compression_between_first"/>
      <w:bookmarkEnd w:id="68"/>
    </w:p>
    <w:p w14:paraId="4FD30E63" w14:textId="045320F6" w:rsidR="008337B1" w:rsidRDefault="00EA5CC6" w:rsidP="008337B1">
      <w:pPr>
        <w:pStyle w:val="BodyText"/>
        <w:ind w:left="835"/>
        <w:jc w:val="both"/>
      </w:pPr>
      <w:r>
        <w:rPr>
          <w:noProof/>
        </w:rPr>
        <w:drawing>
          <wp:anchor distT="0" distB="0" distL="114300" distR="114300" simplePos="0" relativeHeight="251638784" behindDoc="0" locked="0" layoutInCell="1" allowOverlap="1" wp14:anchorId="1037A076" wp14:editId="19F4E022">
            <wp:simplePos x="0" y="0"/>
            <wp:positionH relativeFrom="column">
              <wp:posOffset>20486</wp:posOffset>
            </wp:positionH>
            <wp:positionV relativeFrom="paragraph">
              <wp:posOffset>73329</wp:posOffset>
            </wp:positionV>
            <wp:extent cx="6025515" cy="2684135"/>
            <wp:effectExtent l="19050" t="19050" r="0" b="254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145" t="747" r="689" b="676"/>
                    <a:stretch/>
                  </pic:blipFill>
                  <pic:spPr bwMode="auto">
                    <a:xfrm>
                      <a:off x="0" y="0"/>
                      <a:ext cx="6049442" cy="2694793"/>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F22279" w14:textId="4D139BF7" w:rsidR="008337B1" w:rsidRDefault="008337B1" w:rsidP="006E19CB">
      <w:pPr>
        <w:pStyle w:val="BodyText"/>
        <w:jc w:val="both"/>
      </w:pPr>
    </w:p>
    <w:p w14:paraId="7B5BF907" w14:textId="56D9BA54" w:rsidR="008337B1" w:rsidRDefault="008337B1" w:rsidP="008337B1">
      <w:pPr>
        <w:pStyle w:val="BodyText"/>
        <w:ind w:left="835"/>
        <w:jc w:val="both"/>
      </w:pPr>
    </w:p>
    <w:p w14:paraId="0E032EF8" w14:textId="1ACE479C" w:rsidR="008337B1" w:rsidRDefault="008337B1" w:rsidP="008337B1">
      <w:pPr>
        <w:pStyle w:val="BodyText"/>
        <w:ind w:left="835"/>
        <w:jc w:val="both"/>
      </w:pPr>
    </w:p>
    <w:p w14:paraId="0D04CAEA" w14:textId="18AF7089" w:rsidR="008337B1" w:rsidRDefault="008337B1" w:rsidP="008337B1">
      <w:pPr>
        <w:pStyle w:val="BodyText"/>
        <w:ind w:left="835"/>
        <w:jc w:val="both"/>
      </w:pPr>
    </w:p>
    <w:p w14:paraId="0C0B827D" w14:textId="33256D06" w:rsidR="008337B1" w:rsidRDefault="008337B1" w:rsidP="008337B1">
      <w:pPr>
        <w:pStyle w:val="BodyText"/>
        <w:ind w:left="835"/>
        <w:jc w:val="both"/>
      </w:pPr>
    </w:p>
    <w:p w14:paraId="1108089E" w14:textId="72D95129" w:rsidR="008337B1" w:rsidRDefault="008337B1" w:rsidP="008337B1">
      <w:pPr>
        <w:pStyle w:val="BodyText"/>
        <w:ind w:left="835"/>
        <w:jc w:val="both"/>
      </w:pPr>
    </w:p>
    <w:p w14:paraId="21127F9D" w14:textId="0A145E5D" w:rsidR="008337B1" w:rsidRDefault="008337B1" w:rsidP="008337B1">
      <w:pPr>
        <w:pStyle w:val="BodyText"/>
        <w:ind w:left="835"/>
        <w:jc w:val="both"/>
      </w:pPr>
    </w:p>
    <w:p w14:paraId="3895B79B" w14:textId="59E91DB8" w:rsidR="008337B1" w:rsidRDefault="008337B1" w:rsidP="008337B1">
      <w:pPr>
        <w:pStyle w:val="BodyText"/>
        <w:ind w:left="835"/>
        <w:jc w:val="both"/>
      </w:pPr>
    </w:p>
    <w:p w14:paraId="517FAE75" w14:textId="79910E07" w:rsidR="008337B1" w:rsidRDefault="008337B1" w:rsidP="008337B1">
      <w:pPr>
        <w:pStyle w:val="BodyText"/>
        <w:ind w:left="835"/>
        <w:jc w:val="both"/>
      </w:pPr>
    </w:p>
    <w:p w14:paraId="0C4823EB" w14:textId="1AC120BA" w:rsidR="008337B1" w:rsidRDefault="008337B1" w:rsidP="008337B1">
      <w:pPr>
        <w:pStyle w:val="BodyText"/>
        <w:ind w:left="835"/>
        <w:jc w:val="both"/>
      </w:pPr>
    </w:p>
    <w:p w14:paraId="1B759763" w14:textId="06A7275F" w:rsidR="008337B1" w:rsidRDefault="008337B1" w:rsidP="008337B1">
      <w:pPr>
        <w:pStyle w:val="BodyText"/>
        <w:ind w:left="835"/>
        <w:jc w:val="both"/>
      </w:pPr>
    </w:p>
    <w:p w14:paraId="147986C2" w14:textId="3BC9CE15" w:rsidR="008337B1" w:rsidRDefault="008337B1" w:rsidP="008337B1">
      <w:pPr>
        <w:pStyle w:val="BodyText"/>
        <w:ind w:left="835"/>
        <w:jc w:val="both"/>
      </w:pPr>
    </w:p>
    <w:p w14:paraId="742D4FB4" w14:textId="35706483" w:rsidR="008337B1" w:rsidRDefault="008337B1" w:rsidP="008337B1">
      <w:pPr>
        <w:pStyle w:val="BodyText"/>
        <w:ind w:left="835"/>
        <w:jc w:val="both"/>
      </w:pPr>
    </w:p>
    <w:p w14:paraId="01E72798" w14:textId="37F58F07" w:rsidR="008337B1" w:rsidRDefault="008337B1" w:rsidP="008337B1">
      <w:pPr>
        <w:pStyle w:val="BodyText"/>
        <w:ind w:left="835"/>
        <w:jc w:val="both"/>
      </w:pPr>
    </w:p>
    <w:p w14:paraId="785BA743" w14:textId="4E0EFC5A" w:rsidR="008337B1" w:rsidRDefault="008337B1" w:rsidP="008337B1">
      <w:pPr>
        <w:pStyle w:val="BodyText"/>
        <w:ind w:left="835"/>
        <w:jc w:val="both"/>
      </w:pPr>
    </w:p>
    <w:p w14:paraId="629BE7F3" w14:textId="1D100779" w:rsidR="00EA5CC6" w:rsidRDefault="00EA5CC6" w:rsidP="00EA5CC6">
      <w:pPr>
        <w:pStyle w:val="BodyText"/>
        <w:spacing w:before="120"/>
        <w:jc w:val="both"/>
      </w:pPr>
      <w:r>
        <w:t xml:space="preserve"> </w:t>
      </w:r>
    </w:p>
    <w:p w14:paraId="0C6BEEF1" w14:textId="3D486561" w:rsidR="00EA5CC6" w:rsidRPr="00EA5CC6" w:rsidRDefault="00EA5CC6" w:rsidP="00EA5CC6">
      <w:pPr>
        <w:pStyle w:val="BodyText"/>
        <w:ind w:left="835"/>
        <w:jc w:val="both"/>
        <w:rPr>
          <w:i/>
          <w:color w:val="1F487C"/>
        </w:rPr>
      </w:pPr>
      <w:r w:rsidRPr="00EA5CC6">
        <w:rPr>
          <w:i/>
          <w:color w:val="1F487C"/>
        </w:rPr>
        <w:t xml:space="preserve">    Figure 4</w:t>
      </w:r>
      <w:r w:rsidR="00485C24">
        <w:rPr>
          <w:i/>
          <w:color w:val="1F487C"/>
        </w:rPr>
        <w:t>6</w:t>
      </w:r>
      <w:r w:rsidRPr="00EA5CC6">
        <w:rPr>
          <w:i/>
          <w:color w:val="1F487C"/>
        </w:rPr>
        <w:t xml:space="preserve"> – Output results between two bible</w:t>
      </w:r>
      <w:r w:rsidR="008C1CD0">
        <w:rPr>
          <w:i/>
          <w:color w:val="1F487C"/>
        </w:rPr>
        <w:t>s</w:t>
      </w:r>
      <w:r w:rsidRPr="00EA5CC6">
        <w:rPr>
          <w:i/>
          <w:color w:val="1F487C"/>
        </w:rPr>
        <w:t xml:space="preserve"> versions that the user / manager </w:t>
      </w:r>
      <w:r w:rsidR="00485C24" w:rsidRPr="00EA5CC6">
        <w:rPr>
          <w:i/>
          <w:color w:val="1F487C"/>
        </w:rPr>
        <w:t>selects</w:t>
      </w:r>
    </w:p>
    <w:p w14:paraId="7575311C" w14:textId="0FF8FD7A" w:rsidR="008337B1" w:rsidRDefault="00AF7B3E" w:rsidP="008337B1">
      <w:pPr>
        <w:pStyle w:val="BodyText"/>
        <w:ind w:left="835"/>
        <w:jc w:val="both"/>
      </w:pPr>
      <w:r>
        <w:rPr>
          <w:noProof/>
        </w:rPr>
        <w:lastRenderedPageBreak/>
        <w:drawing>
          <wp:anchor distT="0" distB="0" distL="114300" distR="114300" simplePos="0" relativeHeight="251651072" behindDoc="0" locked="0" layoutInCell="1" allowOverlap="1" wp14:anchorId="36B4919B" wp14:editId="637E3F2B">
            <wp:simplePos x="0" y="0"/>
            <wp:positionH relativeFrom="column">
              <wp:posOffset>20486</wp:posOffset>
            </wp:positionH>
            <wp:positionV relativeFrom="paragraph">
              <wp:posOffset>29238</wp:posOffset>
            </wp:positionV>
            <wp:extent cx="6027420" cy="3447718"/>
            <wp:effectExtent l="19050" t="19050" r="0" b="63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6031831" cy="3450241"/>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4A392028" w14:textId="18AFCCE7" w:rsidR="008337B1" w:rsidRDefault="008337B1" w:rsidP="008337B1">
      <w:pPr>
        <w:pStyle w:val="BodyText"/>
        <w:ind w:left="835"/>
        <w:jc w:val="both"/>
      </w:pPr>
    </w:p>
    <w:p w14:paraId="11FBF4FD" w14:textId="76C46B89" w:rsidR="008337B1" w:rsidRDefault="008337B1" w:rsidP="008337B1">
      <w:pPr>
        <w:pStyle w:val="BodyText"/>
        <w:ind w:left="835"/>
        <w:jc w:val="both"/>
      </w:pPr>
    </w:p>
    <w:p w14:paraId="2C0B786D" w14:textId="16ECC9EF" w:rsidR="008337B1" w:rsidRDefault="008337B1" w:rsidP="008337B1">
      <w:pPr>
        <w:pStyle w:val="BodyText"/>
        <w:ind w:left="835"/>
        <w:jc w:val="both"/>
      </w:pPr>
    </w:p>
    <w:p w14:paraId="5AFAEB82" w14:textId="6D39AB70" w:rsidR="008337B1" w:rsidRDefault="008337B1" w:rsidP="008337B1">
      <w:pPr>
        <w:pStyle w:val="BodyText"/>
        <w:ind w:left="835"/>
        <w:jc w:val="both"/>
      </w:pPr>
    </w:p>
    <w:p w14:paraId="49D334F9" w14:textId="6F8C1033" w:rsidR="008337B1" w:rsidRDefault="008337B1" w:rsidP="008337B1">
      <w:pPr>
        <w:pStyle w:val="BodyText"/>
        <w:ind w:left="835"/>
        <w:jc w:val="both"/>
      </w:pPr>
    </w:p>
    <w:p w14:paraId="1D1EBE4B" w14:textId="365A9A0B" w:rsidR="008337B1" w:rsidRDefault="008337B1" w:rsidP="008337B1">
      <w:pPr>
        <w:pStyle w:val="BodyText"/>
        <w:ind w:left="835"/>
        <w:jc w:val="both"/>
      </w:pPr>
    </w:p>
    <w:p w14:paraId="565ED547" w14:textId="6029A9B6" w:rsidR="008337B1" w:rsidRDefault="008337B1" w:rsidP="008337B1">
      <w:pPr>
        <w:pStyle w:val="BodyText"/>
        <w:ind w:left="835"/>
        <w:jc w:val="both"/>
      </w:pPr>
    </w:p>
    <w:p w14:paraId="2EAC961E" w14:textId="6179482C" w:rsidR="008337B1" w:rsidRDefault="008337B1" w:rsidP="008337B1">
      <w:pPr>
        <w:pStyle w:val="BodyText"/>
        <w:ind w:left="835"/>
        <w:jc w:val="both"/>
      </w:pPr>
    </w:p>
    <w:p w14:paraId="7DCE81F1" w14:textId="16DF92C9" w:rsidR="008337B1" w:rsidRDefault="008337B1" w:rsidP="008337B1">
      <w:pPr>
        <w:pStyle w:val="BodyText"/>
        <w:ind w:left="835"/>
        <w:jc w:val="both"/>
      </w:pPr>
    </w:p>
    <w:p w14:paraId="3FC405E6" w14:textId="5F43457C" w:rsidR="008337B1" w:rsidRDefault="008337B1" w:rsidP="008337B1">
      <w:pPr>
        <w:pStyle w:val="BodyText"/>
        <w:ind w:left="835"/>
        <w:jc w:val="both"/>
      </w:pPr>
    </w:p>
    <w:p w14:paraId="06FC3692" w14:textId="29223680" w:rsidR="008337B1" w:rsidRDefault="008337B1" w:rsidP="008337B1">
      <w:pPr>
        <w:pStyle w:val="BodyText"/>
        <w:ind w:left="835"/>
        <w:jc w:val="both"/>
      </w:pPr>
    </w:p>
    <w:p w14:paraId="13D474E3" w14:textId="4375E514" w:rsidR="008337B1" w:rsidRDefault="008337B1" w:rsidP="008337B1">
      <w:pPr>
        <w:pStyle w:val="BodyText"/>
        <w:ind w:left="835"/>
        <w:jc w:val="both"/>
      </w:pPr>
    </w:p>
    <w:p w14:paraId="604B0F4B" w14:textId="592DB859" w:rsidR="008337B1" w:rsidRDefault="008337B1" w:rsidP="008337B1">
      <w:pPr>
        <w:pStyle w:val="BodyText"/>
        <w:ind w:left="835"/>
        <w:jc w:val="both"/>
      </w:pPr>
    </w:p>
    <w:p w14:paraId="3D33748B" w14:textId="13E0D87C" w:rsidR="008337B1" w:rsidRDefault="008337B1" w:rsidP="008337B1">
      <w:pPr>
        <w:pStyle w:val="BodyText"/>
        <w:ind w:left="835"/>
        <w:jc w:val="both"/>
      </w:pPr>
    </w:p>
    <w:p w14:paraId="0AC40F79" w14:textId="28A48DDA" w:rsidR="008337B1" w:rsidRDefault="008337B1" w:rsidP="008337B1">
      <w:pPr>
        <w:pStyle w:val="BodyText"/>
        <w:ind w:left="835"/>
        <w:jc w:val="both"/>
      </w:pPr>
    </w:p>
    <w:p w14:paraId="6BC30313" w14:textId="77BD6DFA" w:rsidR="008337B1" w:rsidRDefault="008337B1" w:rsidP="006E19CB">
      <w:pPr>
        <w:pStyle w:val="BodyText"/>
        <w:jc w:val="both"/>
      </w:pPr>
    </w:p>
    <w:p w14:paraId="1F74F0DA" w14:textId="7B37505D" w:rsidR="006E19CB" w:rsidRDefault="006E19CB" w:rsidP="006E19CB">
      <w:pPr>
        <w:pStyle w:val="BodyText"/>
        <w:jc w:val="both"/>
      </w:pPr>
    </w:p>
    <w:p w14:paraId="54E14440" w14:textId="0B511340" w:rsidR="00AF7B3E" w:rsidRDefault="00AF7B3E" w:rsidP="006E19CB">
      <w:pPr>
        <w:pStyle w:val="BodyText"/>
        <w:spacing w:before="120" w:line="264" w:lineRule="auto"/>
        <w:ind w:left="115" w:right="1109" w:firstLine="288"/>
        <w:jc w:val="both"/>
      </w:pPr>
    </w:p>
    <w:p w14:paraId="7605D106" w14:textId="1F3A1616" w:rsidR="00AF7B3E" w:rsidRDefault="00AF7B3E" w:rsidP="006E19CB">
      <w:pPr>
        <w:pStyle w:val="BodyText"/>
        <w:spacing w:before="120" w:line="264" w:lineRule="auto"/>
        <w:ind w:left="115" w:right="1109" w:firstLine="288"/>
        <w:jc w:val="both"/>
      </w:pPr>
    </w:p>
    <w:p w14:paraId="64412750" w14:textId="61EE7D13" w:rsidR="00AF7B3E" w:rsidRPr="00EA5CC6" w:rsidRDefault="00EA5CC6" w:rsidP="008C1CD0">
      <w:pPr>
        <w:pStyle w:val="BodyText"/>
        <w:spacing w:before="200" w:line="264" w:lineRule="auto"/>
        <w:ind w:left="115" w:right="1109" w:firstLine="288"/>
        <w:jc w:val="both"/>
        <w:rPr>
          <w:i/>
          <w:color w:val="1F487C"/>
        </w:rPr>
      </w:pPr>
      <w:r>
        <w:rPr>
          <w:i/>
          <w:color w:val="1F487C"/>
        </w:rPr>
        <w:t xml:space="preserve">                                                         </w:t>
      </w:r>
      <w:r w:rsidRPr="008D22E9">
        <w:rPr>
          <w:i/>
          <w:color w:val="1F487C"/>
        </w:rPr>
        <w:t>Figure 4</w:t>
      </w:r>
      <w:r w:rsidR="00485C24">
        <w:rPr>
          <w:i/>
          <w:color w:val="1F487C"/>
        </w:rPr>
        <w:t>7</w:t>
      </w:r>
      <w:r w:rsidRPr="008D22E9">
        <w:rPr>
          <w:i/>
          <w:color w:val="1F487C"/>
        </w:rPr>
        <w:t xml:space="preserve"> –</w:t>
      </w:r>
      <w:r>
        <w:rPr>
          <w:i/>
          <w:color w:val="1F487C"/>
        </w:rPr>
        <w:t xml:space="preserve"> Results window</w:t>
      </w:r>
    </w:p>
    <w:p w14:paraId="0EB4D808" w14:textId="138BC346" w:rsidR="00AF7B3E" w:rsidRDefault="00EA5CC6" w:rsidP="006E19CB">
      <w:pPr>
        <w:pStyle w:val="BodyText"/>
        <w:spacing w:before="120" w:line="264" w:lineRule="auto"/>
        <w:ind w:left="115" w:right="1109" w:firstLine="288"/>
        <w:jc w:val="both"/>
      </w:pPr>
      <w:r>
        <w:rPr>
          <w:noProof/>
        </w:rPr>
        <w:drawing>
          <wp:anchor distT="0" distB="0" distL="114300" distR="114300" simplePos="0" relativeHeight="251667456" behindDoc="0" locked="0" layoutInCell="1" allowOverlap="1" wp14:anchorId="56FBB046" wp14:editId="03F7D694">
            <wp:simplePos x="0" y="0"/>
            <wp:positionH relativeFrom="column">
              <wp:posOffset>20486</wp:posOffset>
            </wp:positionH>
            <wp:positionV relativeFrom="paragraph">
              <wp:posOffset>103090</wp:posOffset>
            </wp:positionV>
            <wp:extent cx="6012815" cy="4544999"/>
            <wp:effectExtent l="19050" t="19050" r="6985" b="825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6034484" cy="4561378"/>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363A8D5A" w14:textId="70AC0D6B" w:rsidR="00AF7B3E" w:rsidRDefault="00AF7B3E" w:rsidP="006E19CB">
      <w:pPr>
        <w:pStyle w:val="BodyText"/>
        <w:spacing w:before="120" w:line="264" w:lineRule="auto"/>
        <w:ind w:left="115" w:right="1109" w:firstLine="288"/>
        <w:jc w:val="both"/>
      </w:pPr>
    </w:p>
    <w:p w14:paraId="5DBEE9FC" w14:textId="77777777" w:rsidR="00AF7B3E" w:rsidRDefault="00AF7B3E" w:rsidP="006E19CB">
      <w:pPr>
        <w:pStyle w:val="BodyText"/>
        <w:spacing w:before="120" w:line="264" w:lineRule="auto"/>
        <w:ind w:left="115" w:right="1109" w:firstLine="288"/>
        <w:jc w:val="both"/>
      </w:pPr>
    </w:p>
    <w:p w14:paraId="636BE4FF" w14:textId="77777777" w:rsidR="00AF7B3E" w:rsidRDefault="00AF7B3E" w:rsidP="006E19CB">
      <w:pPr>
        <w:pStyle w:val="BodyText"/>
        <w:spacing w:before="120" w:line="264" w:lineRule="auto"/>
        <w:ind w:left="115" w:right="1109" w:firstLine="288"/>
        <w:jc w:val="both"/>
      </w:pPr>
    </w:p>
    <w:p w14:paraId="6893C8A5" w14:textId="694C5940" w:rsidR="00AF7B3E" w:rsidRDefault="00AF7B3E" w:rsidP="006E19CB">
      <w:pPr>
        <w:pStyle w:val="BodyText"/>
        <w:spacing w:before="120" w:line="264" w:lineRule="auto"/>
        <w:ind w:left="115" w:right="1109" w:firstLine="288"/>
        <w:jc w:val="both"/>
      </w:pPr>
    </w:p>
    <w:p w14:paraId="3108E7BC" w14:textId="3DAED7F6" w:rsidR="00AF7B3E" w:rsidRDefault="00AF7B3E" w:rsidP="006E19CB">
      <w:pPr>
        <w:pStyle w:val="BodyText"/>
        <w:spacing w:before="120" w:line="264" w:lineRule="auto"/>
        <w:ind w:left="115" w:right="1109" w:firstLine="288"/>
        <w:jc w:val="both"/>
      </w:pPr>
    </w:p>
    <w:p w14:paraId="779FC8D6" w14:textId="47E8BD17" w:rsidR="00AF7B3E" w:rsidRDefault="00AF7B3E" w:rsidP="006E19CB">
      <w:pPr>
        <w:pStyle w:val="BodyText"/>
        <w:spacing w:before="120" w:line="264" w:lineRule="auto"/>
        <w:ind w:left="115" w:right="1109" w:firstLine="288"/>
        <w:jc w:val="both"/>
      </w:pPr>
    </w:p>
    <w:p w14:paraId="46AB053B" w14:textId="29F47529" w:rsidR="00AF7B3E" w:rsidRDefault="00AF7B3E" w:rsidP="006E19CB">
      <w:pPr>
        <w:pStyle w:val="BodyText"/>
        <w:spacing w:before="120" w:line="264" w:lineRule="auto"/>
        <w:ind w:left="115" w:right="1109" w:firstLine="288"/>
        <w:jc w:val="both"/>
      </w:pPr>
    </w:p>
    <w:p w14:paraId="223F7FBC" w14:textId="791420F7" w:rsidR="00AF7B3E" w:rsidRDefault="00AF7B3E" w:rsidP="006E19CB">
      <w:pPr>
        <w:pStyle w:val="BodyText"/>
        <w:spacing w:before="120" w:line="264" w:lineRule="auto"/>
        <w:ind w:left="115" w:right="1109" w:firstLine="288"/>
        <w:jc w:val="both"/>
      </w:pPr>
    </w:p>
    <w:p w14:paraId="1441A37C" w14:textId="35299A59" w:rsidR="00AF7B3E" w:rsidRDefault="00AF7B3E" w:rsidP="006E19CB">
      <w:pPr>
        <w:pStyle w:val="BodyText"/>
        <w:spacing w:before="120" w:line="264" w:lineRule="auto"/>
        <w:ind w:left="115" w:right="1109" w:firstLine="288"/>
        <w:jc w:val="both"/>
      </w:pPr>
    </w:p>
    <w:p w14:paraId="18131B0E" w14:textId="3001AFF2" w:rsidR="00AF7B3E" w:rsidRDefault="00AF7B3E" w:rsidP="006E19CB">
      <w:pPr>
        <w:pStyle w:val="BodyText"/>
        <w:spacing w:before="120" w:line="264" w:lineRule="auto"/>
        <w:ind w:left="115" w:right="1109" w:firstLine="288"/>
        <w:jc w:val="both"/>
      </w:pPr>
    </w:p>
    <w:p w14:paraId="6C6E72E9" w14:textId="77777777" w:rsidR="00EA5CC6" w:rsidRDefault="00EA5CC6" w:rsidP="006E19CB">
      <w:pPr>
        <w:pStyle w:val="BodyText"/>
        <w:spacing w:before="120" w:line="264" w:lineRule="auto"/>
        <w:ind w:left="115" w:right="1109" w:firstLine="288"/>
        <w:jc w:val="both"/>
      </w:pPr>
    </w:p>
    <w:p w14:paraId="51C2EB22" w14:textId="77777777" w:rsidR="00EA5CC6" w:rsidRDefault="00EA5CC6" w:rsidP="006E19CB">
      <w:pPr>
        <w:pStyle w:val="BodyText"/>
        <w:spacing w:before="120" w:line="264" w:lineRule="auto"/>
        <w:ind w:left="115" w:right="1109" w:firstLine="288"/>
        <w:jc w:val="both"/>
      </w:pPr>
    </w:p>
    <w:p w14:paraId="0898BBC7" w14:textId="77777777" w:rsidR="00EA5CC6" w:rsidRDefault="00EA5CC6" w:rsidP="006E19CB">
      <w:pPr>
        <w:pStyle w:val="BodyText"/>
        <w:spacing w:before="120" w:line="264" w:lineRule="auto"/>
        <w:ind w:left="115" w:right="1109" w:firstLine="288"/>
        <w:jc w:val="both"/>
      </w:pPr>
    </w:p>
    <w:p w14:paraId="1BB8A340" w14:textId="77777777" w:rsidR="00EA5CC6" w:rsidRDefault="00EA5CC6" w:rsidP="006E19CB">
      <w:pPr>
        <w:pStyle w:val="BodyText"/>
        <w:spacing w:before="120" w:line="264" w:lineRule="auto"/>
        <w:ind w:left="115" w:right="1109" w:firstLine="288"/>
        <w:jc w:val="both"/>
      </w:pPr>
    </w:p>
    <w:p w14:paraId="74CB7460" w14:textId="77777777" w:rsidR="00EA5CC6" w:rsidRDefault="00EA5CC6" w:rsidP="006E19CB">
      <w:pPr>
        <w:pStyle w:val="BodyText"/>
        <w:spacing w:before="120" w:line="264" w:lineRule="auto"/>
        <w:ind w:left="115" w:right="1109" w:firstLine="288"/>
        <w:jc w:val="both"/>
      </w:pPr>
    </w:p>
    <w:p w14:paraId="763CBCDC" w14:textId="77777777" w:rsidR="00EA5CC6" w:rsidRDefault="00EA5CC6" w:rsidP="006E19CB">
      <w:pPr>
        <w:pStyle w:val="BodyText"/>
        <w:spacing w:before="120" w:line="264" w:lineRule="auto"/>
        <w:ind w:left="115" w:right="1109" w:firstLine="288"/>
        <w:jc w:val="both"/>
      </w:pPr>
    </w:p>
    <w:p w14:paraId="74A6847D" w14:textId="77777777" w:rsidR="00EA5CC6" w:rsidRDefault="00EA5CC6" w:rsidP="00EA5CC6">
      <w:pPr>
        <w:pStyle w:val="BodyText"/>
        <w:spacing w:before="120" w:line="264" w:lineRule="auto"/>
        <w:ind w:left="115" w:right="1109"/>
        <w:rPr>
          <w:i/>
          <w:color w:val="1F487C"/>
        </w:rPr>
      </w:pPr>
      <w:r>
        <w:rPr>
          <w:i/>
          <w:color w:val="1F487C"/>
        </w:rPr>
        <w:t xml:space="preserve">                </w:t>
      </w:r>
    </w:p>
    <w:p w14:paraId="5D9DA9A5" w14:textId="7D8A3CED" w:rsidR="00F84FAF" w:rsidRPr="00EA5CC6" w:rsidRDefault="00EA5CC6" w:rsidP="00EA5CC6">
      <w:pPr>
        <w:pStyle w:val="BodyText"/>
        <w:spacing w:line="264" w:lineRule="auto"/>
        <w:ind w:left="115" w:right="1109"/>
        <w:rPr>
          <w:i/>
          <w:color w:val="1F487C"/>
        </w:rPr>
      </w:pPr>
      <w:r>
        <w:rPr>
          <w:i/>
          <w:color w:val="1F487C"/>
        </w:rPr>
        <w:t xml:space="preserve">                </w:t>
      </w:r>
      <w:r>
        <w:rPr>
          <w:i/>
          <w:color w:val="1F487C"/>
        </w:rPr>
        <w:br/>
        <w:t xml:space="preserve">                   </w:t>
      </w:r>
      <w:r w:rsidRPr="008D22E9">
        <w:rPr>
          <w:i/>
          <w:color w:val="1F487C"/>
        </w:rPr>
        <w:t>Figure 4</w:t>
      </w:r>
      <w:r w:rsidR="00485C24">
        <w:rPr>
          <w:i/>
          <w:color w:val="1F487C"/>
        </w:rPr>
        <w:t>8</w:t>
      </w:r>
      <w:r w:rsidRPr="008D22E9">
        <w:rPr>
          <w:i/>
          <w:color w:val="1F487C"/>
        </w:rPr>
        <w:t xml:space="preserve"> – </w:t>
      </w:r>
      <w:r>
        <w:rPr>
          <w:i/>
          <w:color w:val="1F487C"/>
        </w:rPr>
        <w:t>Histogram window that represent in more comfortable way the results</w:t>
      </w:r>
    </w:p>
    <w:p w14:paraId="1686A2B9" w14:textId="6C463CF6" w:rsidR="006E19CB" w:rsidRDefault="006E19CB" w:rsidP="006E19CB">
      <w:pPr>
        <w:pStyle w:val="BodyText"/>
        <w:spacing w:before="120" w:line="264" w:lineRule="auto"/>
        <w:ind w:left="115" w:right="1109" w:firstLine="288"/>
        <w:jc w:val="both"/>
      </w:pPr>
      <w:r>
        <w:lastRenderedPageBreak/>
        <w:t>In this experiment we take two different bible versions and compare between them by the model of our system. The model use with data augmentation, its mean that he takes some words from each version and replace them by their synonyms. This operation of changing word to her synonym effects on the accuracy of the compression, its mean that the accuracy can be lower than compression between versions without data augmentation, or it can be higher.</w:t>
      </w:r>
    </w:p>
    <w:p w14:paraId="461D5944" w14:textId="69D8AFA6" w:rsidR="006E19CB" w:rsidRDefault="006E19CB" w:rsidP="006E19CB">
      <w:pPr>
        <w:pStyle w:val="BodyText"/>
        <w:spacing w:before="120" w:line="264" w:lineRule="auto"/>
        <w:ind w:left="115" w:right="1109" w:firstLine="288"/>
        <w:jc w:val="both"/>
      </w:pPr>
      <w:r>
        <w:t xml:space="preserve"> In this </w:t>
      </w:r>
      <w:r w:rsidR="007E1A08">
        <w:t xml:space="preserve">output </w:t>
      </w:r>
      <w:r>
        <w:t>result we see in more details the accuracy between sentences according to the prediction phase of the model. The prediction phase creates values of accuracy between 0 to 1</w:t>
      </w:r>
      <w:r w:rsidR="00667565">
        <w:t>00</w:t>
      </w:r>
      <w:r>
        <w:t xml:space="preserve">. </w:t>
      </w:r>
      <w:r w:rsidR="007E1A08">
        <w:t>Also, the user / manager can see the results as histogram.</w:t>
      </w:r>
    </w:p>
    <w:p w14:paraId="6EF6592C" w14:textId="7020435B" w:rsidR="006E19CB" w:rsidRDefault="006E19CB" w:rsidP="006E19CB">
      <w:pPr>
        <w:pStyle w:val="BodyText"/>
        <w:spacing w:before="120" w:line="264" w:lineRule="auto"/>
        <w:ind w:left="115" w:right="1109" w:firstLine="288"/>
        <w:jc w:val="both"/>
      </w:pPr>
      <w:r>
        <w:t xml:space="preserve">The parameters of the model in this example is: epochs number – 10, batch size – 64, </w:t>
      </w:r>
      <w:r>
        <w:br/>
        <w:t xml:space="preserve">training split – 0.7. Those parameters are default parameters of the system. Note - only the manager can change the parameters of the model in the system.  </w:t>
      </w:r>
    </w:p>
    <w:p w14:paraId="7BC7D428" w14:textId="1A1E24D5" w:rsidR="006E19CB" w:rsidRDefault="006E19CB" w:rsidP="006E19CB">
      <w:pPr>
        <w:pStyle w:val="BodyText"/>
        <w:spacing w:before="120" w:line="264" w:lineRule="auto"/>
        <w:ind w:left="115" w:right="1109" w:firstLine="288"/>
        <w:jc w:val="both"/>
      </w:pPr>
      <w:r>
        <w:t xml:space="preserve">For summary, in this example the accuracy between the versions is approximately 55% according to the model with data augmentation.  </w:t>
      </w:r>
    </w:p>
    <w:p w14:paraId="1B51EC47" w14:textId="7565C887" w:rsidR="008337B1" w:rsidRPr="007E1A08" w:rsidRDefault="008337B1" w:rsidP="007E1A08">
      <w:pPr>
        <w:pStyle w:val="BodyText"/>
        <w:jc w:val="both"/>
        <w:rPr>
          <w:sz w:val="12"/>
          <w:szCs w:val="12"/>
        </w:rPr>
      </w:pPr>
    </w:p>
    <w:p w14:paraId="034E0D0F" w14:textId="7CA1B295" w:rsidR="00EC3E17" w:rsidRPr="00EC3E17" w:rsidRDefault="00EC3E17" w:rsidP="00EC3E17">
      <w:pPr>
        <w:pStyle w:val="Heading2"/>
        <w:numPr>
          <w:ilvl w:val="2"/>
          <w:numId w:val="10"/>
        </w:numPr>
        <w:tabs>
          <w:tab w:val="left" w:pos="838"/>
          <w:tab w:val="left" w:pos="839"/>
        </w:tabs>
        <w:ind w:left="835"/>
      </w:pPr>
      <w:bookmarkStart w:id="69" w:name="_Compression_between_first_1"/>
      <w:bookmarkEnd w:id="69"/>
      <w:r>
        <w:rPr>
          <w:b w:val="0"/>
          <w:bCs w:val="0"/>
        </w:rPr>
        <w:t>Compression between first and second examples</w:t>
      </w:r>
    </w:p>
    <w:p w14:paraId="6EC7702E" w14:textId="09A95575" w:rsidR="008337B1" w:rsidRDefault="004B2100" w:rsidP="004B2100">
      <w:pPr>
        <w:pStyle w:val="BodyText"/>
        <w:ind w:left="115"/>
        <w:jc w:val="both"/>
      </w:pPr>
      <w:bookmarkStart w:id="70" w:name="_Third_example_–"/>
      <w:bookmarkEnd w:id="70"/>
      <w:r>
        <w:rPr>
          <w:noProof/>
        </w:rPr>
        <w:drawing>
          <wp:anchor distT="0" distB="0" distL="114300" distR="114300" simplePos="0" relativeHeight="251637760" behindDoc="0" locked="0" layoutInCell="1" allowOverlap="1" wp14:anchorId="6A525126" wp14:editId="5A9FA070">
            <wp:simplePos x="0" y="0"/>
            <wp:positionH relativeFrom="column">
              <wp:posOffset>20486</wp:posOffset>
            </wp:positionH>
            <wp:positionV relativeFrom="paragraph">
              <wp:posOffset>53092</wp:posOffset>
            </wp:positionV>
            <wp:extent cx="6037469" cy="4139482"/>
            <wp:effectExtent l="19050" t="19050" r="190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6226638" cy="4269182"/>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2EDCFFE8" w14:textId="5DA5DB54" w:rsidR="004B2100" w:rsidRDefault="004B2100" w:rsidP="004B2100">
      <w:pPr>
        <w:pStyle w:val="BodyText"/>
        <w:ind w:left="115"/>
        <w:jc w:val="both"/>
      </w:pPr>
    </w:p>
    <w:p w14:paraId="2C40F580" w14:textId="38B80D35" w:rsidR="008337B1" w:rsidRDefault="008337B1" w:rsidP="008337B1">
      <w:pPr>
        <w:pStyle w:val="BodyText"/>
        <w:ind w:left="835"/>
        <w:jc w:val="both"/>
      </w:pPr>
    </w:p>
    <w:p w14:paraId="327586D1" w14:textId="34B0A436" w:rsidR="008337B1" w:rsidRDefault="008337B1" w:rsidP="008337B1">
      <w:pPr>
        <w:pStyle w:val="BodyText"/>
        <w:ind w:left="835"/>
        <w:jc w:val="both"/>
      </w:pPr>
    </w:p>
    <w:p w14:paraId="64CC05DF" w14:textId="02B26356" w:rsidR="008337B1" w:rsidRDefault="008337B1" w:rsidP="008337B1">
      <w:pPr>
        <w:pStyle w:val="BodyText"/>
        <w:ind w:left="835"/>
        <w:jc w:val="both"/>
      </w:pPr>
    </w:p>
    <w:p w14:paraId="5DA39C6D" w14:textId="751D73B7" w:rsidR="008337B1" w:rsidRDefault="008337B1" w:rsidP="008337B1">
      <w:pPr>
        <w:pStyle w:val="BodyText"/>
        <w:ind w:left="835"/>
        <w:jc w:val="both"/>
      </w:pPr>
    </w:p>
    <w:p w14:paraId="00F69677" w14:textId="0CEF982F" w:rsidR="008337B1" w:rsidRDefault="008337B1" w:rsidP="008337B1">
      <w:pPr>
        <w:pStyle w:val="BodyText"/>
        <w:ind w:left="835"/>
        <w:jc w:val="both"/>
      </w:pPr>
    </w:p>
    <w:p w14:paraId="357B82EB" w14:textId="127563C0" w:rsidR="008337B1" w:rsidRDefault="008337B1" w:rsidP="008337B1">
      <w:pPr>
        <w:pStyle w:val="BodyText"/>
        <w:ind w:left="835"/>
        <w:jc w:val="both"/>
      </w:pPr>
    </w:p>
    <w:p w14:paraId="4A198BC5" w14:textId="3C4B3D21" w:rsidR="008337B1" w:rsidRDefault="008337B1" w:rsidP="008337B1">
      <w:pPr>
        <w:pStyle w:val="BodyText"/>
        <w:ind w:left="835"/>
        <w:jc w:val="both"/>
      </w:pPr>
    </w:p>
    <w:p w14:paraId="0555EA48" w14:textId="3AC1AA2E" w:rsidR="008337B1" w:rsidRDefault="008337B1" w:rsidP="008337B1">
      <w:pPr>
        <w:pStyle w:val="BodyText"/>
        <w:ind w:left="835"/>
        <w:jc w:val="both"/>
      </w:pPr>
    </w:p>
    <w:p w14:paraId="221F0AC9" w14:textId="2938E518" w:rsidR="008337B1" w:rsidRDefault="008337B1" w:rsidP="008337B1">
      <w:pPr>
        <w:pStyle w:val="BodyText"/>
        <w:ind w:left="835"/>
        <w:jc w:val="both"/>
      </w:pPr>
    </w:p>
    <w:p w14:paraId="036C51D7" w14:textId="0DB1C6AF" w:rsidR="008337B1" w:rsidRDefault="008337B1" w:rsidP="008337B1">
      <w:pPr>
        <w:pStyle w:val="BodyText"/>
        <w:ind w:left="835"/>
        <w:jc w:val="both"/>
      </w:pPr>
    </w:p>
    <w:p w14:paraId="3EDB3F06" w14:textId="4369C6B0" w:rsidR="008337B1" w:rsidRDefault="008337B1" w:rsidP="008337B1">
      <w:pPr>
        <w:pStyle w:val="BodyText"/>
        <w:ind w:left="835"/>
        <w:jc w:val="both"/>
      </w:pPr>
    </w:p>
    <w:p w14:paraId="474CDE84" w14:textId="2BEC768E" w:rsidR="007E1A08" w:rsidRDefault="007E1A08" w:rsidP="007E1A08">
      <w:pPr>
        <w:pStyle w:val="BodyText"/>
        <w:jc w:val="both"/>
      </w:pPr>
    </w:p>
    <w:p w14:paraId="298CE667" w14:textId="1D6FB577" w:rsidR="00EA5CC6" w:rsidRDefault="00EA5CC6" w:rsidP="007E1A08">
      <w:pPr>
        <w:pStyle w:val="BodyText"/>
        <w:jc w:val="both"/>
      </w:pPr>
    </w:p>
    <w:p w14:paraId="61916AF9" w14:textId="22C1BD02" w:rsidR="00EA5CC6" w:rsidRDefault="00EA5CC6" w:rsidP="007E1A08">
      <w:pPr>
        <w:pStyle w:val="BodyText"/>
        <w:jc w:val="both"/>
      </w:pPr>
    </w:p>
    <w:p w14:paraId="6F10185D" w14:textId="57838E70" w:rsidR="00EA5CC6" w:rsidRDefault="00EA5CC6" w:rsidP="008337B1">
      <w:pPr>
        <w:pStyle w:val="BodyText"/>
        <w:ind w:left="835"/>
        <w:jc w:val="both"/>
      </w:pPr>
    </w:p>
    <w:p w14:paraId="6CFC32D4" w14:textId="2236EE8C" w:rsidR="00EA5CC6" w:rsidRDefault="00EA5CC6" w:rsidP="008337B1">
      <w:pPr>
        <w:pStyle w:val="BodyText"/>
        <w:ind w:left="835"/>
        <w:jc w:val="both"/>
      </w:pPr>
    </w:p>
    <w:p w14:paraId="306A2A55" w14:textId="73E6BE91" w:rsidR="00EA5CC6" w:rsidRDefault="00EA5CC6" w:rsidP="008337B1">
      <w:pPr>
        <w:pStyle w:val="BodyText"/>
        <w:ind w:left="835"/>
        <w:jc w:val="both"/>
      </w:pPr>
    </w:p>
    <w:p w14:paraId="7629A9A6" w14:textId="375E3194" w:rsidR="00EA5CC6" w:rsidRDefault="00EA5CC6" w:rsidP="008337B1">
      <w:pPr>
        <w:pStyle w:val="BodyText"/>
        <w:ind w:left="835"/>
        <w:jc w:val="both"/>
      </w:pPr>
    </w:p>
    <w:p w14:paraId="33A0C060" w14:textId="3900F2E6" w:rsidR="00EA5CC6" w:rsidRDefault="00EA5CC6" w:rsidP="008337B1">
      <w:pPr>
        <w:pStyle w:val="BodyText"/>
        <w:ind w:left="835"/>
        <w:jc w:val="both"/>
      </w:pPr>
    </w:p>
    <w:p w14:paraId="74733B17" w14:textId="03AEE3E2" w:rsidR="00EA5CC6" w:rsidRDefault="00EA5CC6" w:rsidP="008337B1">
      <w:pPr>
        <w:pStyle w:val="BodyText"/>
        <w:ind w:left="835"/>
        <w:jc w:val="both"/>
      </w:pPr>
    </w:p>
    <w:p w14:paraId="676918C2" w14:textId="45E7CB81" w:rsidR="00EA5CC6" w:rsidRDefault="00EA5CC6" w:rsidP="008337B1">
      <w:pPr>
        <w:pStyle w:val="BodyText"/>
        <w:ind w:left="835"/>
        <w:jc w:val="both"/>
      </w:pPr>
    </w:p>
    <w:p w14:paraId="6876E575" w14:textId="344DB24A" w:rsidR="00EA5CC6" w:rsidRDefault="00EA5CC6" w:rsidP="008337B1">
      <w:pPr>
        <w:pStyle w:val="BodyText"/>
        <w:ind w:left="835"/>
        <w:jc w:val="both"/>
      </w:pPr>
    </w:p>
    <w:p w14:paraId="23BD933B" w14:textId="3AC609D0" w:rsidR="00EA5CC6" w:rsidRDefault="00EA5CC6" w:rsidP="008337B1">
      <w:pPr>
        <w:pStyle w:val="BodyText"/>
        <w:ind w:left="835"/>
        <w:jc w:val="both"/>
      </w:pPr>
    </w:p>
    <w:p w14:paraId="5A73400F" w14:textId="126D74F1" w:rsidR="00EA5CC6" w:rsidRDefault="00EA5CC6" w:rsidP="008337B1">
      <w:pPr>
        <w:pStyle w:val="BodyText"/>
        <w:ind w:left="835"/>
        <w:jc w:val="both"/>
      </w:pPr>
    </w:p>
    <w:p w14:paraId="490819D4" w14:textId="77777777" w:rsidR="00EA5CC6" w:rsidRDefault="00EA5CC6" w:rsidP="00EA5CC6">
      <w:pPr>
        <w:pStyle w:val="BodyText"/>
        <w:rPr>
          <w:sz w:val="12"/>
          <w:szCs w:val="12"/>
        </w:rPr>
      </w:pPr>
    </w:p>
    <w:p w14:paraId="44420E72" w14:textId="1145613F" w:rsidR="00EA5CC6" w:rsidRPr="00EA5CC6" w:rsidRDefault="00EA5CC6" w:rsidP="00EA5CC6">
      <w:pPr>
        <w:pStyle w:val="BodyText"/>
        <w:ind w:right="1008"/>
        <w:jc w:val="center"/>
        <w:rPr>
          <w:i/>
          <w:color w:val="1F487C"/>
        </w:rPr>
      </w:pPr>
      <w:r w:rsidRPr="008D22E9">
        <w:rPr>
          <w:i/>
          <w:color w:val="1F487C"/>
        </w:rPr>
        <w:t>Figure 4</w:t>
      </w:r>
      <w:r w:rsidR="00485C24">
        <w:rPr>
          <w:i/>
          <w:color w:val="1F487C"/>
        </w:rPr>
        <w:t>9</w:t>
      </w:r>
      <w:r w:rsidRPr="008D22E9">
        <w:rPr>
          <w:i/>
          <w:color w:val="1F487C"/>
        </w:rPr>
        <w:t xml:space="preserve"> – </w:t>
      </w:r>
      <w:r>
        <w:rPr>
          <w:i/>
          <w:color w:val="1F487C"/>
        </w:rPr>
        <w:t xml:space="preserve">Compression between model without data augmentation </w:t>
      </w:r>
      <w:r>
        <w:rPr>
          <w:i/>
          <w:color w:val="1F487C"/>
        </w:rPr>
        <w:br/>
        <w:t>and model with data augmentation</w:t>
      </w:r>
    </w:p>
    <w:p w14:paraId="0FDC66FE" w14:textId="1567D98B" w:rsidR="00EA5CC6" w:rsidRDefault="00EA5CC6" w:rsidP="008337B1">
      <w:pPr>
        <w:pStyle w:val="BodyText"/>
        <w:ind w:left="835"/>
        <w:jc w:val="both"/>
      </w:pPr>
    </w:p>
    <w:p w14:paraId="4C1176F9" w14:textId="550E0140" w:rsidR="00EA5CC6" w:rsidRDefault="00EA5CC6" w:rsidP="008337B1">
      <w:pPr>
        <w:pStyle w:val="BodyText"/>
        <w:ind w:left="835"/>
        <w:jc w:val="both"/>
      </w:pPr>
    </w:p>
    <w:p w14:paraId="1552E971" w14:textId="28D24AD3" w:rsidR="00EA5CC6" w:rsidRDefault="00EA5CC6" w:rsidP="008337B1">
      <w:pPr>
        <w:pStyle w:val="BodyText"/>
        <w:ind w:left="835"/>
        <w:jc w:val="both"/>
      </w:pPr>
    </w:p>
    <w:p w14:paraId="268D5207" w14:textId="16909410" w:rsidR="00EA5CC6" w:rsidRDefault="00EA5CC6" w:rsidP="008337B1">
      <w:pPr>
        <w:pStyle w:val="BodyText"/>
        <w:ind w:left="835"/>
        <w:jc w:val="both"/>
      </w:pPr>
    </w:p>
    <w:p w14:paraId="60746D2B" w14:textId="01A16460" w:rsidR="00EA5CC6" w:rsidRDefault="00EA5CC6" w:rsidP="00EA5CC6">
      <w:pPr>
        <w:pStyle w:val="BodyText"/>
        <w:jc w:val="both"/>
      </w:pPr>
    </w:p>
    <w:p w14:paraId="279457FF" w14:textId="77777777" w:rsidR="00EA5CC6" w:rsidRDefault="00EA5CC6" w:rsidP="00EA5CC6">
      <w:pPr>
        <w:pStyle w:val="BodyText"/>
        <w:jc w:val="both"/>
      </w:pPr>
    </w:p>
    <w:p w14:paraId="565DF867" w14:textId="5EC9B585" w:rsidR="00EA5CC6" w:rsidRDefault="00EA5CC6" w:rsidP="008337B1">
      <w:pPr>
        <w:pStyle w:val="BodyText"/>
        <w:ind w:left="835"/>
        <w:jc w:val="both"/>
      </w:pPr>
    </w:p>
    <w:p w14:paraId="7B45A9D2" w14:textId="77777777" w:rsidR="00EA5CC6" w:rsidRDefault="00EA5CC6" w:rsidP="008337B1">
      <w:pPr>
        <w:pStyle w:val="BodyText"/>
        <w:ind w:left="835"/>
        <w:jc w:val="both"/>
      </w:pPr>
    </w:p>
    <w:p w14:paraId="03D7B5B1" w14:textId="77777777" w:rsidR="00EA5CC6" w:rsidRPr="00EC3E17" w:rsidRDefault="00EA5CC6" w:rsidP="008337B1">
      <w:pPr>
        <w:pStyle w:val="BodyText"/>
        <w:ind w:left="835"/>
        <w:jc w:val="both"/>
        <w:rPr>
          <w:sz w:val="12"/>
          <w:szCs w:val="12"/>
        </w:rPr>
      </w:pPr>
    </w:p>
    <w:p w14:paraId="0AF47763" w14:textId="18960CED" w:rsidR="0034589C" w:rsidRDefault="00EC3E17" w:rsidP="00EC3E17">
      <w:pPr>
        <w:pStyle w:val="Heading2"/>
        <w:numPr>
          <w:ilvl w:val="2"/>
          <w:numId w:val="10"/>
        </w:numPr>
        <w:tabs>
          <w:tab w:val="left" w:pos="838"/>
          <w:tab w:val="left" w:pos="839"/>
        </w:tabs>
        <w:ind w:left="835"/>
      </w:pPr>
      <w:bookmarkStart w:id="71" w:name="_Third_example_–_1"/>
      <w:bookmarkEnd w:id="71"/>
      <w:r>
        <w:rPr>
          <w:b w:val="0"/>
          <w:bCs w:val="0"/>
        </w:rPr>
        <w:lastRenderedPageBreak/>
        <w:t>Third example – model without augmentation and without default parameters</w:t>
      </w:r>
      <w:bookmarkStart w:id="72" w:name="_Fourth_example_–"/>
      <w:bookmarkEnd w:id="72"/>
    </w:p>
    <w:p w14:paraId="7BC3E536" w14:textId="19CDD6A8" w:rsidR="004B2100" w:rsidRDefault="005D346B" w:rsidP="004B2100">
      <w:pPr>
        <w:pStyle w:val="BodyText"/>
        <w:ind w:left="835"/>
        <w:jc w:val="both"/>
      </w:pPr>
      <w:r>
        <w:rPr>
          <w:noProof/>
        </w:rPr>
        <w:drawing>
          <wp:anchor distT="0" distB="0" distL="114300" distR="114300" simplePos="0" relativeHeight="251665408" behindDoc="0" locked="0" layoutInCell="1" allowOverlap="1" wp14:anchorId="36666DD5" wp14:editId="3748CB79">
            <wp:simplePos x="0" y="0"/>
            <wp:positionH relativeFrom="column">
              <wp:posOffset>20486</wp:posOffset>
            </wp:positionH>
            <wp:positionV relativeFrom="paragraph">
              <wp:posOffset>50772</wp:posOffset>
            </wp:positionV>
            <wp:extent cx="6041329" cy="3559037"/>
            <wp:effectExtent l="19050" t="19050" r="0" b="381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8881" t="597" r="3871" b="566"/>
                    <a:stretch/>
                  </pic:blipFill>
                  <pic:spPr bwMode="auto">
                    <a:xfrm>
                      <a:off x="0" y="0"/>
                      <a:ext cx="6096314" cy="359143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33E814" w14:textId="6E753CFC" w:rsidR="004B2100" w:rsidRDefault="004B2100" w:rsidP="004B2100">
      <w:pPr>
        <w:pStyle w:val="BodyText"/>
        <w:ind w:left="835"/>
        <w:jc w:val="both"/>
      </w:pPr>
    </w:p>
    <w:p w14:paraId="1A602508" w14:textId="66057AB1" w:rsidR="004B2100" w:rsidRDefault="004B2100" w:rsidP="004B2100">
      <w:pPr>
        <w:pStyle w:val="BodyText"/>
        <w:ind w:left="835"/>
        <w:jc w:val="both"/>
      </w:pPr>
    </w:p>
    <w:p w14:paraId="4CFFE66B" w14:textId="019ED249" w:rsidR="004B2100" w:rsidRDefault="004B2100" w:rsidP="004B2100">
      <w:pPr>
        <w:pStyle w:val="BodyText"/>
        <w:ind w:left="835"/>
        <w:jc w:val="both"/>
      </w:pPr>
    </w:p>
    <w:p w14:paraId="6FA88701" w14:textId="03141CDC" w:rsidR="004B2100" w:rsidRDefault="004B2100" w:rsidP="004B2100">
      <w:pPr>
        <w:pStyle w:val="BodyText"/>
        <w:ind w:left="835"/>
        <w:jc w:val="both"/>
      </w:pPr>
    </w:p>
    <w:p w14:paraId="2E03ED78" w14:textId="7E46D9D5" w:rsidR="004B2100" w:rsidRDefault="004B2100" w:rsidP="004B2100">
      <w:pPr>
        <w:pStyle w:val="BodyText"/>
        <w:ind w:left="835"/>
        <w:jc w:val="both"/>
      </w:pPr>
    </w:p>
    <w:p w14:paraId="5ED839B7" w14:textId="2609E5B5" w:rsidR="004B2100" w:rsidRDefault="004B2100" w:rsidP="004B2100">
      <w:pPr>
        <w:pStyle w:val="BodyText"/>
        <w:ind w:left="835"/>
        <w:jc w:val="both"/>
      </w:pPr>
    </w:p>
    <w:p w14:paraId="179300F3" w14:textId="38B41C62" w:rsidR="004B2100" w:rsidRDefault="004B2100" w:rsidP="004B2100">
      <w:pPr>
        <w:pStyle w:val="BodyText"/>
        <w:ind w:left="835"/>
        <w:jc w:val="both"/>
      </w:pPr>
    </w:p>
    <w:p w14:paraId="52A2C54A" w14:textId="01D5E225" w:rsidR="004B2100" w:rsidRDefault="004B2100" w:rsidP="004B2100">
      <w:pPr>
        <w:pStyle w:val="BodyText"/>
        <w:ind w:left="835"/>
        <w:jc w:val="both"/>
      </w:pPr>
    </w:p>
    <w:p w14:paraId="09AF9CC3" w14:textId="48CD5409" w:rsidR="004B2100" w:rsidRDefault="004B2100" w:rsidP="004B2100">
      <w:pPr>
        <w:pStyle w:val="BodyText"/>
        <w:ind w:left="835"/>
        <w:jc w:val="both"/>
      </w:pPr>
    </w:p>
    <w:p w14:paraId="55F93DA6" w14:textId="025AC71F" w:rsidR="004B2100" w:rsidRDefault="004B2100" w:rsidP="004B2100">
      <w:pPr>
        <w:pStyle w:val="BodyText"/>
        <w:ind w:left="835"/>
        <w:jc w:val="both"/>
      </w:pPr>
    </w:p>
    <w:p w14:paraId="1B5B633B" w14:textId="4823C5AB" w:rsidR="004B2100" w:rsidRDefault="004B2100" w:rsidP="004B2100">
      <w:pPr>
        <w:pStyle w:val="BodyText"/>
        <w:ind w:left="835"/>
        <w:jc w:val="both"/>
      </w:pPr>
    </w:p>
    <w:p w14:paraId="7689FFF7" w14:textId="19E258AF" w:rsidR="004B2100" w:rsidRDefault="004B2100" w:rsidP="004B2100">
      <w:pPr>
        <w:pStyle w:val="BodyText"/>
        <w:ind w:left="835"/>
        <w:jc w:val="both"/>
      </w:pPr>
    </w:p>
    <w:p w14:paraId="1D0834F8" w14:textId="0A61841E" w:rsidR="004B2100" w:rsidRDefault="004B2100" w:rsidP="004B2100">
      <w:pPr>
        <w:pStyle w:val="BodyText"/>
        <w:ind w:left="835"/>
        <w:jc w:val="both"/>
      </w:pPr>
    </w:p>
    <w:p w14:paraId="0D9CF945" w14:textId="5CED61CD" w:rsidR="004B2100" w:rsidRDefault="004B2100" w:rsidP="004B2100">
      <w:pPr>
        <w:pStyle w:val="BodyText"/>
        <w:ind w:left="835"/>
        <w:jc w:val="both"/>
      </w:pPr>
    </w:p>
    <w:p w14:paraId="37B4F8D1" w14:textId="636A41F6" w:rsidR="004B2100" w:rsidRDefault="004B2100" w:rsidP="004B2100">
      <w:pPr>
        <w:pStyle w:val="BodyText"/>
        <w:ind w:left="835"/>
        <w:jc w:val="both"/>
      </w:pPr>
    </w:p>
    <w:p w14:paraId="68B268C7" w14:textId="56329EB1" w:rsidR="004B2100" w:rsidRDefault="004B2100" w:rsidP="004B2100">
      <w:pPr>
        <w:pStyle w:val="BodyText"/>
        <w:ind w:left="835"/>
        <w:jc w:val="both"/>
      </w:pPr>
    </w:p>
    <w:p w14:paraId="56377D02" w14:textId="762E49C5" w:rsidR="004B2100" w:rsidRDefault="004B2100" w:rsidP="004B2100">
      <w:pPr>
        <w:pStyle w:val="BodyText"/>
        <w:ind w:left="835"/>
        <w:jc w:val="both"/>
      </w:pPr>
    </w:p>
    <w:p w14:paraId="4FFCCD1D" w14:textId="598ED469" w:rsidR="004B2100" w:rsidRDefault="004B2100" w:rsidP="004B2100">
      <w:pPr>
        <w:pStyle w:val="BodyText"/>
        <w:ind w:left="835"/>
        <w:jc w:val="both"/>
      </w:pPr>
    </w:p>
    <w:p w14:paraId="60B37E05" w14:textId="48C12D59" w:rsidR="004B2100" w:rsidRDefault="004B2100" w:rsidP="004B2100">
      <w:pPr>
        <w:pStyle w:val="BodyText"/>
        <w:ind w:left="835"/>
        <w:jc w:val="both"/>
      </w:pPr>
    </w:p>
    <w:p w14:paraId="6AB7340C" w14:textId="3D498027" w:rsidR="004B2100" w:rsidRDefault="004B2100" w:rsidP="004B2100">
      <w:pPr>
        <w:pStyle w:val="BodyText"/>
        <w:ind w:left="835"/>
        <w:jc w:val="both"/>
      </w:pPr>
    </w:p>
    <w:p w14:paraId="796AF174" w14:textId="0EC5662E" w:rsidR="004B2100" w:rsidRDefault="004B2100" w:rsidP="004B2100">
      <w:pPr>
        <w:pStyle w:val="BodyText"/>
        <w:ind w:left="835"/>
        <w:jc w:val="both"/>
      </w:pPr>
    </w:p>
    <w:p w14:paraId="10E42583" w14:textId="10BC537B" w:rsidR="004B2100" w:rsidRPr="008C1CD0" w:rsidRDefault="004B2100" w:rsidP="004B2100">
      <w:pPr>
        <w:pStyle w:val="BodyText"/>
        <w:ind w:left="835"/>
        <w:jc w:val="both"/>
        <w:rPr>
          <w:sz w:val="16"/>
          <w:szCs w:val="16"/>
        </w:rPr>
      </w:pPr>
    </w:p>
    <w:p w14:paraId="0383BD88" w14:textId="2947941C" w:rsidR="004B2100" w:rsidRPr="008C1CD0" w:rsidRDefault="00EA5CC6" w:rsidP="008C1CD0">
      <w:pPr>
        <w:pStyle w:val="BodyText"/>
        <w:ind w:left="835"/>
        <w:jc w:val="both"/>
        <w:rPr>
          <w:i/>
          <w:color w:val="1F487C"/>
        </w:rPr>
      </w:pPr>
      <w:r w:rsidRPr="00EA5CC6">
        <w:rPr>
          <w:i/>
          <w:color w:val="1F487C"/>
        </w:rPr>
        <w:t xml:space="preserve">     Figure </w:t>
      </w:r>
      <w:r w:rsidR="00485C24">
        <w:rPr>
          <w:i/>
          <w:color w:val="1F487C"/>
        </w:rPr>
        <w:t>50</w:t>
      </w:r>
      <w:r w:rsidRPr="00EA5CC6">
        <w:rPr>
          <w:i/>
          <w:color w:val="1F487C"/>
        </w:rPr>
        <w:t xml:space="preserve"> – Output results between two bible</w:t>
      </w:r>
      <w:r w:rsidR="008C1CD0">
        <w:rPr>
          <w:i/>
          <w:color w:val="1F487C"/>
        </w:rPr>
        <w:t>s</w:t>
      </w:r>
      <w:r w:rsidRPr="00EA5CC6">
        <w:rPr>
          <w:i/>
          <w:color w:val="1F487C"/>
        </w:rPr>
        <w:t xml:space="preserve"> versions that the user / manager </w:t>
      </w:r>
      <w:r w:rsidR="00485C24" w:rsidRPr="00EA5CC6">
        <w:rPr>
          <w:i/>
          <w:color w:val="1F487C"/>
        </w:rPr>
        <w:t>selects</w:t>
      </w:r>
    </w:p>
    <w:p w14:paraId="767513D3" w14:textId="24D74373" w:rsidR="0034589C" w:rsidRDefault="008C1CD0" w:rsidP="004B2100">
      <w:pPr>
        <w:pStyle w:val="BodyText"/>
        <w:ind w:left="835"/>
        <w:jc w:val="both"/>
      </w:pPr>
      <w:r>
        <w:rPr>
          <w:noProof/>
        </w:rPr>
        <w:drawing>
          <wp:anchor distT="0" distB="0" distL="114300" distR="114300" simplePos="0" relativeHeight="251653120" behindDoc="0" locked="0" layoutInCell="1" allowOverlap="1" wp14:anchorId="6F7BE0DB" wp14:editId="1702F772">
            <wp:simplePos x="0" y="0"/>
            <wp:positionH relativeFrom="column">
              <wp:posOffset>20486</wp:posOffset>
            </wp:positionH>
            <wp:positionV relativeFrom="paragraph">
              <wp:posOffset>164299</wp:posOffset>
            </wp:positionV>
            <wp:extent cx="6039456" cy="4205771"/>
            <wp:effectExtent l="19050" t="19050" r="0" b="444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042867" cy="4208147"/>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38A46A7A" w14:textId="11A29267" w:rsidR="0034589C" w:rsidRDefault="0034589C" w:rsidP="004B2100">
      <w:pPr>
        <w:pStyle w:val="BodyText"/>
        <w:ind w:left="835"/>
        <w:jc w:val="both"/>
      </w:pPr>
    </w:p>
    <w:p w14:paraId="05D02A2F" w14:textId="1539DFA0" w:rsidR="0034589C" w:rsidRDefault="0034589C" w:rsidP="004B2100">
      <w:pPr>
        <w:pStyle w:val="BodyText"/>
        <w:ind w:left="835"/>
        <w:jc w:val="both"/>
      </w:pPr>
    </w:p>
    <w:p w14:paraId="73096902" w14:textId="4B71EDF9" w:rsidR="0034589C" w:rsidRDefault="0034589C" w:rsidP="004B2100">
      <w:pPr>
        <w:pStyle w:val="BodyText"/>
        <w:ind w:left="835"/>
        <w:jc w:val="both"/>
      </w:pPr>
    </w:p>
    <w:p w14:paraId="668DDF7F" w14:textId="6F10D359" w:rsidR="004B2100" w:rsidRDefault="004B2100" w:rsidP="004B2100">
      <w:pPr>
        <w:pStyle w:val="BodyText"/>
        <w:ind w:left="835"/>
        <w:jc w:val="both"/>
      </w:pPr>
    </w:p>
    <w:p w14:paraId="5886F636" w14:textId="52C4BCCB" w:rsidR="004B2100" w:rsidRDefault="004B2100" w:rsidP="004B2100">
      <w:pPr>
        <w:pStyle w:val="BodyText"/>
        <w:ind w:left="835"/>
        <w:jc w:val="both"/>
      </w:pPr>
    </w:p>
    <w:p w14:paraId="3E34803E" w14:textId="1E616B73" w:rsidR="004B2100" w:rsidRDefault="004B2100" w:rsidP="004B2100">
      <w:pPr>
        <w:pStyle w:val="BodyText"/>
        <w:ind w:left="835"/>
        <w:jc w:val="both"/>
      </w:pPr>
    </w:p>
    <w:p w14:paraId="38FA52A7" w14:textId="7284FD7F" w:rsidR="004B2100" w:rsidRDefault="004B2100" w:rsidP="004B2100">
      <w:pPr>
        <w:pStyle w:val="BodyText"/>
        <w:ind w:left="835"/>
        <w:jc w:val="both"/>
      </w:pPr>
    </w:p>
    <w:p w14:paraId="1AD7E0DE" w14:textId="31BEB83B" w:rsidR="0034589C" w:rsidRDefault="0034589C" w:rsidP="004B2100">
      <w:pPr>
        <w:pStyle w:val="BodyText"/>
        <w:ind w:left="835"/>
        <w:jc w:val="both"/>
      </w:pPr>
    </w:p>
    <w:p w14:paraId="65B22469" w14:textId="6C151C00" w:rsidR="0034589C" w:rsidRDefault="0034589C" w:rsidP="004B2100">
      <w:pPr>
        <w:pStyle w:val="BodyText"/>
        <w:ind w:left="835"/>
        <w:jc w:val="both"/>
      </w:pPr>
    </w:p>
    <w:p w14:paraId="6E5860DE" w14:textId="476678F9" w:rsidR="0034589C" w:rsidRDefault="0034589C" w:rsidP="004B2100">
      <w:pPr>
        <w:pStyle w:val="BodyText"/>
        <w:ind w:left="835"/>
        <w:jc w:val="both"/>
      </w:pPr>
    </w:p>
    <w:p w14:paraId="5AFB9514" w14:textId="2553E581" w:rsidR="0034589C" w:rsidRDefault="0034589C" w:rsidP="004B2100">
      <w:pPr>
        <w:pStyle w:val="BodyText"/>
        <w:ind w:left="835"/>
        <w:jc w:val="both"/>
      </w:pPr>
    </w:p>
    <w:p w14:paraId="7D872635" w14:textId="2EC2B2CD" w:rsidR="0034589C" w:rsidRDefault="0034589C" w:rsidP="004B2100">
      <w:pPr>
        <w:pStyle w:val="BodyText"/>
        <w:ind w:left="835"/>
        <w:jc w:val="both"/>
      </w:pPr>
    </w:p>
    <w:p w14:paraId="7B504F3E" w14:textId="3E78B14C" w:rsidR="0034589C" w:rsidRDefault="0034589C" w:rsidP="004B2100">
      <w:pPr>
        <w:pStyle w:val="BodyText"/>
        <w:ind w:left="835"/>
        <w:jc w:val="both"/>
      </w:pPr>
    </w:p>
    <w:p w14:paraId="250FA743" w14:textId="039DDDD8" w:rsidR="0034589C" w:rsidRDefault="0034589C" w:rsidP="004B2100">
      <w:pPr>
        <w:pStyle w:val="BodyText"/>
        <w:ind w:left="835"/>
        <w:jc w:val="both"/>
      </w:pPr>
    </w:p>
    <w:p w14:paraId="1667B0B1" w14:textId="4EDD1C71" w:rsidR="0034589C" w:rsidRDefault="0034589C" w:rsidP="004B2100">
      <w:pPr>
        <w:pStyle w:val="BodyText"/>
        <w:ind w:left="835"/>
        <w:jc w:val="both"/>
      </w:pPr>
    </w:p>
    <w:p w14:paraId="41E88A0E" w14:textId="6376949A" w:rsidR="0034589C" w:rsidRDefault="0034589C" w:rsidP="004B2100">
      <w:pPr>
        <w:pStyle w:val="BodyText"/>
        <w:ind w:left="835"/>
        <w:jc w:val="both"/>
      </w:pPr>
    </w:p>
    <w:p w14:paraId="4E14A086" w14:textId="0A956D61" w:rsidR="0034589C" w:rsidRDefault="0034589C" w:rsidP="004B2100">
      <w:pPr>
        <w:pStyle w:val="BodyText"/>
        <w:ind w:left="835"/>
        <w:jc w:val="both"/>
      </w:pPr>
    </w:p>
    <w:p w14:paraId="439CE064" w14:textId="3BE6C5C0" w:rsidR="0034589C" w:rsidRDefault="0034589C" w:rsidP="004B2100">
      <w:pPr>
        <w:pStyle w:val="BodyText"/>
        <w:ind w:left="835"/>
        <w:jc w:val="both"/>
      </w:pPr>
    </w:p>
    <w:p w14:paraId="1DC7BE10" w14:textId="257DB4B7" w:rsidR="0034589C" w:rsidRDefault="0034589C" w:rsidP="004B2100">
      <w:pPr>
        <w:pStyle w:val="BodyText"/>
        <w:ind w:left="835"/>
        <w:jc w:val="both"/>
      </w:pPr>
    </w:p>
    <w:p w14:paraId="026709EC" w14:textId="22C77F3D" w:rsidR="0034589C" w:rsidRDefault="0034589C" w:rsidP="0034589C">
      <w:pPr>
        <w:pStyle w:val="BodyText"/>
        <w:jc w:val="both"/>
      </w:pPr>
    </w:p>
    <w:p w14:paraId="6D370D3A" w14:textId="7CAF93DB" w:rsidR="007E1A08" w:rsidRDefault="007E1A08" w:rsidP="0034589C">
      <w:pPr>
        <w:pStyle w:val="BodyText"/>
        <w:jc w:val="both"/>
      </w:pPr>
    </w:p>
    <w:p w14:paraId="2624962E" w14:textId="744FB68A" w:rsidR="007E1A08" w:rsidRDefault="007E1A08" w:rsidP="0034589C">
      <w:pPr>
        <w:pStyle w:val="BodyText"/>
        <w:jc w:val="both"/>
      </w:pPr>
    </w:p>
    <w:p w14:paraId="3A1A3706" w14:textId="5C064496" w:rsidR="007E1A08" w:rsidRDefault="007E1A08" w:rsidP="0034589C">
      <w:pPr>
        <w:pStyle w:val="BodyText"/>
        <w:jc w:val="both"/>
      </w:pPr>
    </w:p>
    <w:p w14:paraId="797D9A5A" w14:textId="02F07C62" w:rsidR="007E1A08" w:rsidRDefault="007E1A08" w:rsidP="0034589C">
      <w:pPr>
        <w:pStyle w:val="BodyText"/>
        <w:jc w:val="both"/>
      </w:pPr>
    </w:p>
    <w:p w14:paraId="637E2238" w14:textId="16F23DC3" w:rsidR="007E1A08" w:rsidRDefault="007E1A08" w:rsidP="0034589C">
      <w:pPr>
        <w:pStyle w:val="BodyText"/>
        <w:jc w:val="both"/>
      </w:pPr>
    </w:p>
    <w:p w14:paraId="3521E93D" w14:textId="4443026E" w:rsidR="007E1A08" w:rsidRDefault="007E1A08" w:rsidP="0034589C">
      <w:pPr>
        <w:pStyle w:val="BodyText"/>
        <w:jc w:val="both"/>
      </w:pPr>
    </w:p>
    <w:p w14:paraId="77D42BBA" w14:textId="5AFC09FB" w:rsidR="007E1A08" w:rsidRDefault="008C1CD0" w:rsidP="008C1CD0">
      <w:pPr>
        <w:pStyle w:val="BodyText"/>
        <w:spacing w:before="120"/>
        <w:jc w:val="both"/>
      </w:pPr>
      <w:r>
        <w:rPr>
          <w:i/>
          <w:color w:val="1F487C"/>
        </w:rPr>
        <w:t xml:space="preserve">                                                               </w:t>
      </w:r>
      <w:r w:rsidRPr="008D22E9">
        <w:rPr>
          <w:i/>
          <w:color w:val="1F487C"/>
        </w:rPr>
        <w:t xml:space="preserve">Figure </w:t>
      </w:r>
      <w:r>
        <w:rPr>
          <w:i/>
          <w:color w:val="1F487C"/>
        </w:rPr>
        <w:t>5</w:t>
      </w:r>
      <w:r w:rsidR="00485C24">
        <w:rPr>
          <w:i/>
          <w:color w:val="1F487C"/>
        </w:rPr>
        <w:t>1</w:t>
      </w:r>
      <w:r w:rsidRPr="008D22E9">
        <w:rPr>
          <w:i/>
          <w:color w:val="1F487C"/>
        </w:rPr>
        <w:t xml:space="preserve"> –</w:t>
      </w:r>
      <w:r>
        <w:rPr>
          <w:i/>
          <w:color w:val="1F487C"/>
        </w:rPr>
        <w:t xml:space="preserve"> Results window</w:t>
      </w:r>
    </w:p>
    <w:p w14:paraId="56F6D4BF" w14:textId="12307F16" w:rsidR="007E1A08" w:rsidRDefault="007E1A08" w:rsidP="0034589C">
      <w:pPr>
        <w:pStyle w:val="BodyText"/>
        <w:jc w:val="both"/>
      </w:pPr>
    </w:p>
    <w:p w14:paraId="516F7498" w14:textId="69883247" w:rsidR="007E1A08" w:rsidRDefault="008C1CD0" w:rsidP="0034589C">
      <w:pPr>
        <w:pStyle w:val="BodyText"/>
        <w:jc w:val="both"/>
      </w:pPr>
      <w:r>
        <w:rPr>
          <w:noProof/>
        </w:rPr>
        <w:lastRenderedPageBreak/>
        <w:drawing>
          <wp:anchor distT="0" distB="0" distL="114300" distR="114300" simplePos="0" relativeHeight="251663360" behindDoc="0" locked="0" layoutInCell="1" allowOverlap="1" wp14:anchorId="20C8A8E0" wp14:editId="64CA17CF">
            <wp:simplePos x="0" y="0"/>
            <wp:positionH relativeFrom="column">
              <wp:posOffset>20486</wp:posOffset>
            </wp:positionH>
            <wp:positionV relativeFrom="paragraph">
              <wp:posOffset>12645</wp:posOffset>
            </wp:positionV>
            <wp:extent cx="6057900" cy="5491204"/>
            <wp:effectExtent l="19050" t="1905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6068324" cy="5500653"/>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04AB1208" w14:textId="7CC403F4" w:rsidR="007E1A08" w:rsidRDefault="007E1A08" w:rsidP="0034589C">
      <w:pPr>
        <w:pStyle w:val="BodyText"/>
        <w:jc w:val="both"/>
      </w:pPr>
    </w:p>
    <w:p w14:paraId="650F43F3" w14:textId="74254A3D" w:rsidR="007E1A08" w:rsidRDefault="007E1A08" w:rsidP="0034589C">
      <w:pPr>
        <w:pStyle w:val="BodyText"/>
        <w:jc w:val="both"/>
      </w:pPr>
    </w:p>
    <w:p w14:paraId="6BD14266" w14:textId="64046392" w:rsidR="007E1A08" w:rsidRDefault="007E1A08" w:rsidP="0034589C">
      <w:pPr>
        <w:pStyle w:val="BodyText"/>
        <w:jc w:val="both"/>
      </w:pPr>
    </w:p>
    <w:p w14:paraId="057FE340" w14:textId="28A5B230" w:rsidR="007E1A08" w:rsidRDefault="007E1A08" w:rsidP="0034589C">
      <w:pPr>
        <w:pStyle w:val="BodyText"/>
        <w:jc w:val="both"/>
      </w:pPr>
    </w:p>
    <w:p w14:paraId="57CE0A4E" w14:textId="166E37A4" w:rsidR="007E1A08" w:rsidRDefault="007E1A08" w:rsidP="0034589C">
      <w:pPr>
        <w:pStyle w:val="BodyText"/>
        <w:jc w:val="both"/>
      </w:pPr>
    </w:p>
    <w:p w14:paraId="1D59583C" w14:textId="15C7B9E1" w:rsidR="007E1A08" w:rsidRDefault="007E1A08" w:rsidP="0034589C">
      <w:pPr>
        <w:pStyle w:val="BodyText"/>
        <w:jc w:val="both"/>
      </w:pPr>
    </w:p>
    <w:p w14:paraId="012CC024" w14:textId="07B4D0F4" w:rsidR="007E1A08" w:rsidRDefault="007E1A08" w:rsidP="0034589C">
      <w:pPr>
        <w:pStyle w:val="BodyText"/>
        <w:jc w:val="both"/>
      </w:pPr>
    </w:p>
    <w:p w14:paraId="57A02051" w14:textId="5B1D58DC" w:rsidR="007E1A08" w:rsidRDefault="007E1A08" w:rsidP="0034589C">
      <w:pPr>
        <w:pStyle w:val="BodyText"/>
        <w:jc w:val="both"/>
      </w:pPr>
    </w:p>
    <w:p w14:paraId="0E4FAD0D" w14:textId="401F5CD0" w:rsidR="007E1A08" w:rsidRDefault="007E1A08" w:rsidP="0034589C">
      <w:pPr>
        <w:pStyle w:val="BodyText"/>
        <w:jc w:val="both"/>
      </w:pPr>
    </w:p>
    <w:p w14:paraId="3E7AD764" w14:textId="04694473" w:rsidR="007E1A08" w:rsidRDefault="007E1A08" w:rsidP="0034589C">
      <w:pPr>
        <w:pStyle w:val="BodyText"/>
        <w:jc w:val="both"/>
      </w:pPr>
    </w:p>
    <w:p w14:paraId="3B2AF270" w14:textId="1A0B5F55" w:rsidR="007E1A08" w:rsidRDefault="007E1A08" w:rsidP="0034589C">
      <w:pPr>
        <w:pStyle w:val="BodyText"/>
        <w:jc w:val="both"/>
      </w:pPr>
    </w:p>
    <w:p w14:paraId="0E92D3EA" w14:textId="31D86664" w:rsidR="007E1A08" w:rsidRDefault="007E1A08" w:rsidP="0034589C">
      <w:pPr>
        <w:pStyle w:val="BodyText"/>
        <w:jc w:val="both"/>
      </w:pPr>
    </w:p>
    <w:p w14:paraId="55DCCE83" w14:textId="143BC4EF" w:rsidR="007E1A08" w:rsidRDefault="007E1A08" w:rsidP="0034589C">
      <w:pPr>
        <w:pStyle w:val="BodyText"/>
        <w:jc w:val="both"/>
      </w:pPr>
    </w:p>
    <w:p w14:paraId="6A4EE73B" w14:textId="596DD48A" w:rsidR="007E1A08" w:rsidRDefault="007E1A08" w:rsidP="0034589C">
      <w:pPr>
        <w:pStyle w:val="BodyText"/>
        <w:jc w:val="both"/>
      </w:pPr>
    </w:p>
    <w:p w14:paraId="40C4C12A" w14:textId="22E191A5" w:rsidR="007E1A08" w:rsidRDefault="007E1A08" w:rsidP="0034589C">
      <w:pPr>
        <w:pStyle w:val="BodyText"/>
        <w:jc w:val="both"/>
      </w:pPr>
    </w:p>
    <w:p w14:paraId="63B8138C" w14:textId="362BDF6A" w:rsidR="007E1A08" w:rsidRDefault="007E1A08" w:rsidP="0034589C">
      <w:pPr>
        <w:pStyle w:val="BodyText"/>
        <w:jc w:val="both"/>
      </w:pPr>
    </w:p>
    <w:p w14:paraId="5C26C04D" w14:textId="59DB6143" w:rsidR="007E1A08" w:rsidRDefault="007E1A08" w:rsidP="0034589C">
      <w:pPr>
        <w:pStyle w:val="BodyText"/>
        <w:jc w:val="both"/>
      </w:pPr>
    </w:p>
    <w:p w14:paraId="73642C8A" w14:textId="12F57A58" w:rsidR="007E1A08" w:rsidRDefault="007E1A08" w:rsidP="0034589C">
      <w:pPr>
        <w:pStyle w:val="BodyText"/>
        <w:jc w:val="both"/>
      </w:pPr>
    </w:p>
    <w:p w14:paraId="10AEA524" w14:textId="55B98557" w:rsidR="00F446C3" w:rsidRDefault="00F446C3" w:rsidP="0034589C">
      <w:pPr>
        <w:pStyle w:val="BodyText"/>
        <w:spacing w:before="120" w:line="264" w:lineRule="auto"/>
        <w:ind w:left="115" w:right="1109" w:firstLine="288"/>
        <w:jc w:val="both"/>
      </w:pPr>
    </w:p>
    <w:p w14:paraId="44801AE5" w14:textId="32A534D9" w:rsidR="00F446C3" w:rsidRDefault="00F446C3" w:rsidP="0034589C">
      <w:pPr>
        <w:pStyle w:val="BodyText"/>
        <w:spacing w:before="120" w:line="264" w:lineRule="auto"/>
        <w:ind w:left="115" w:right="1109" w:firstLine="288"/>
        <w:jc w:val="both"/>
      </w:pPr>
    </w:p>
    <w:p w14:paraId="3E7880A5" w14:textId="0064A13D" w:rsidR="00F446C3" w:rsidRDefault="00F446C3" w:rsidP="0034589C">
      <w:pPr>
        <w:pStyle w:val="BodyText"/>
        <w:spacing w:before="120" w:line="264" w:lineRule="auto"/>
        <w:ind w:left="115" w:right="1109" w:firstLine="288"/>
        <w:jc w:val="both"/>
      </w:pPr>
    </w:p>
    <w:p w14:paraId="1029EC80" w14:textId="7C1B76FC" w:rsidR="00F446C3" w:rsidRDefault="00F446C3" w:rsidP="0034589C">
      <w:pPr>
        <w:pStyle w:val="BodyText"/>
        <w:spacing w:before="120" w:line="264" w:lineRule="auto"/>
        <w:ind w:left="115" w:right="1109" w:firstLine="288"/>
        <w:jc w:val="both"/>
      </w:pPr>
    </w:p>
    <w:p w14:paraId="0EBDEE57" w14:textId="77777777" w:rsidR="008C1CD0" w:rsidRDefault="008C1CD0" w:rsidP="008C1CD0">
      <w:pPr>
        <w:pStyle w:val="BodyText"/>
        <w:spacing w:before="120" w:line="264" w:lineRule="auto"/>
        <w:ind w:right="1109"/>
        <w:jc w:val="both"/>
      </w:pPr>
      <w:r>
        <w:br/>
        <w:t xml:space="preserve">                       </w:t>
      </w:r>
    </w:p>
    <w:p w14:paraId="243373F5" w14:textId="77777777" w:rsidR="008C1CD0" w:rsidRDefault="008C1CD0" w:rsidP="008C1CD0">
      <w:pPr>
        <w:pStyle w:val="BodyText"/>
        <w:spacing w:before="120" w:line="264" w:lineRule="auto"/>
        <w:ind w:right="1109"/>
        <w:jc w:val="both"/>
      </w:pPr>
    </w:p>
    <w:p w14:paraId="095FB33C" w14:textId="77777777" w:rsidR="008C1CD0" w:rsidRDefault="008C1CD0" w:rsidP="008C1CD0">
      <w:pPr>
        <w:pStyle w:val="BodyText"/>
        <w:spacing w:before="120" w:line="264" w:lineRule="auto"/>
        <w:ind w:right="1109"/>
        <w:jc w:val="both"/>
      </w:pPr>
    </w:p>
    <w:p w14:paraId="3C3293F6" w14:textId="77777777" w:rsidR="008C1CD0" w:rsidRDefault="008C1CD0" w:rsidP="008C1CD0">
      <w:pPr>
        <w:pStyle w:val="BodyText"/>
        <w:spacing w:before="120" w:line="264" w:lineRule="auto"/>
        <w:ind w:right="1109"/>
        <w:jc w:val="both"/>
      </w:pPr>
    </w:p>
    <w:p w14:paraId="250EE2FB" w14:textId="77777777" w:rsidR="008C1CD0" w:rsidRDefault="008C1CD0" w:rsidP="008C1CD0">
      <w:pPr>
        <w:pStyle w:val="BodyText"/>
        <w:spacing w:before="120" w:line="264" w:lineRule="auto"/>
        <w:ind w:right="1109"/>
        <w:jc w:val="both"/>
      </w:pPr>
    </w:p>
    <w:p w14:paraId="4FE83D86" w14:textId="3680623A" w:rsidR="008C1CD0" w:rsidRPr="005D346B" w:rsidRDefault="008C1CD0" w:rsidP="008C1CD0">
      <w:pPr>
        <w:pStyle w:val="BodyText"/>
        <w:spacing w:before="120" w:line="264" w:lineRule="auto"/>
        <w:ind w:right="1109"/>
        <w:jc w:val="both"/>
        <w:rPr>
          <w:sz w:val="2"/>
          <w:szCs w:val="2"/>
        </w:rPr>
      </w:pPr>
      <w:r>
        <w:rPr>
          <w:i/>
          <w:color w:val="1F487C"/>
        </w:rPr>
        <w:t xml:space="preserve">                     </w:t>
      </w:r>
      <w:r w:rsidRPr="008D22E9">
        <w:rPr>
          <w:i/>
          <w:color w:val="1F487C"/>
        </w:rPr>
        <w:t xml:space="preserve">Figure </w:t>
      </w:r>
      <w:r>
        <w:rPr>
          <w:i/>
          <w:color w:val="1F487C"/>
        </w:rPr>
        <w:t>5</w:t>
      </w:r>
      <w:r w:rsidR="00485C24">
        <w:rPr>
          <w:i/>
          <w:color w:val="1F487C"/>
        </w:rPr>
        <w:t>2</w:t>
      </w:r>
      <w:r w:rsidRPr="008D22E9">
        <w:rPr>
          <w:i/>
          <w:color w:val="1F487C"/>
        </w:rPr>
        <w:t xml:space="preserve"> – </w:t>
      </w:r>
      <w:r>
        <w:rPr>
          <w:i/>
          <w:color w:val="1F487C"/>
        </w:rPr>
        <w:t>Histogram window that represent in more comfortable way the results</w:t>
      </w:r>
    </w:p>
    <w:p w14:paraId="3DCCD3E6" w14:textId="5FE13BCA" w:rsidR="0034589C" w:rsidRDefault="0034589C" w:rsidP="0034589C">
      <w:pPr>
        <w:pStyle w:val="BodyText"/>
        <w:spacing w:before="120" w:line="264" w:lineRule="auto"/>
        <w:ind w:left="115" w:right="1109" w:firstLine="288"/>
        <w:jc w:val="both"/>
      </w:pPr>
      <w:r>
        <w:t>In this experiment we take two different bible versions and compare between them by the model of our system. The model does not use with data augmentation, its mean that he does not take some words from each version and replace them by their synonyms.</w:t>
      </w:r>
    </w:p>
    <w:p w14:paraId="75E9EEA6" w14:textId="54BACD2F" w:rsidR="0034589C" w:rsidRDefault="0034589C" w:rsidP="0034589C">
      <w:pPr>
        <w:pStyle w:val="BodyText"/>
        <w:spacing w:before="120" w:line="264" w:lineRule="auto"/>
        <w:ind w:left="115" w:right="1109" w:firstLine="288"/>
        <w:jc w:val="both"/>
      </w:pPr>
      <w:r>
        <w:t xml:space="preserve"> In this</w:t>
      </w:r>
      <w:r w:rsidR="00F446C3">
        <w:t xml:space="preserve"> </w:t>
      </w:r>
      <w:r w:rsidR="007E1A08">
        <w:t xml:space="preserve">output </w:t>
      </w:r>
      <w:r>
        <w:t>result we see in more details the accuracy between sentences according to the prediction phase of the model. The prediction phase creates values of accuracy between 0 to 1</w:t>
      </w:r>
      <w:r w:rsidR="00667565">
        <w:t>00</w:t>
      </w:r>
      <w:r>
        <w:t>.</w:t>
      </w:r>
      <w:r w:rsidR="00F446C3">
        <w:t xml:space="preserve"> Also, the user / manager can see the results as histogram.</w:t>
      </w:r>
      <w:r>
        <w:t xml:space="preserve"> </w:t>
      </w:r>
    </w:p>
    <w:p w14:paraId="2A755D2D" w14:textId="0F280964" w:rsidR="0034589C" w:rsidRDefault="0034589C" w:rsidP="0034589C">
      <w:pPr>
        <w:pStyle w:val="BodyText"/>
        <w:spacing w:before="120" w:line="264" w:lineRule="auto"/>
        <w:ind w:left="115" w:right="1109" w:firstLine="288"/>
        <w:jc w:val="both"/>
      </w:pPr>
      <w:r>
        <w:t xml:space="preserve">The parameters of the model in this example is: epochs number – </w:t>
      </w:r>
      <w:r w:rsidR="00F446C3">
        <w:t>5</w:t>
      </w:r>
      <w:r>
        <w:t xml:space="preserve">, batch size – 50, </w:t>
      </w:r>
      <w:r>
        <w:br/>
        <w:t xml:space="preserve">training split – 0.6. Those parameters are not default parameters of the system. Note - only the manager can change the parameters of the model in the system.  </w:t>
      </w:r>
    </w:p>
    <w:p w14:paraId="4892791E" w14:textId="0AFFBC24" w:rsidR="00F446C3" w:rsidRDefault="0034589C" w:rsidP="0034589C">
      <w:pPr>
        <w:pStyle w:val="BodyText"/>
        <w:spacing w:before="120" w:line="264" w:lineRule="auto"/>
        <w:ind w:left="115" w:right="1109" w:firstLine="288"/>
        <w:jc w:val="both"/>
      </w:pPr>
      <w:r>
        <w:t xml:space="preserve">For summary, in this example the accuracy between the versions is approximately </w:t>
      </w:r>
      <w:r w:rsidR="00F446C3">
        <w:t>95</w:t>
      </w:r>
      <w:r>
        <w:t>% according to the model without data augmentation.</w:t>
      </w:r>
    </w:p>
    <w:p w14:paraId="688E80D2" w14:textId="0D058B78" w:rsidR="00F446C3" w:rsidRDefault="00F446C3" w:rsidP="0034589C">
      <w:pPr>
        <w:pStyle w:val="BodyText"/>
        <w:spacing w:before="120" w:line="264" w:lineRule="auto"/>
        <w:ind w:left="115" w:right="1109" w:firstLine="288"/>
        <w:jc w:val="both"/>
      </w:pPr>
    </w:p>
    <w:p w14:paraId="2B598D81" w14:textId="77777777" w:rsidR="008C1CD0" w:rsidRDefault="008C1CD0" w:rsidP="008C1CD0">
      <w:pPr>
        <w:pStyle w:val="BodyText"/>
        <w:spacing w:before="120" w:line="264" w:lineRule="auto"/>
        <w:ind w:right="1109"/>
        <w:jc w:val="both"/>
      </w:pPr>
    </w:p>
    <w:p w14:paraId="0E562F48" w14:textId="2C8F290D" w:rsidR="0034589C" w:rsidRDefault="0034589C" w:rsidP="00667565">
      <w:pPr>
        <w:pStyle w:val="BodyText"/>
        <w:jc w:val="both"/>
        <w:rPr>
          <w:sz w:val="12"/>
          <w:szCs w:val="12"/>
        </w:rPr>
      </w:pPr>
    </w:p>
    <w:p w14:paraId="0B26A055" w14:textId="77777777" w:rsidR="005A3C1A" w:rsidRDefault="005A3C1A" w:rsidP="00667565">
      <w:pPr>
        <w:pStyle w:val="BodyText"/>
        <w:jc w:val="both"/>
        <w:rPr>
          <w:sz w:val="12"/>
          <w:szCs w:val="12"/>
        </w:rPr>
      </w:pPr>
    </w:p>
    <w:p w14:paraId="1E876978" w14:textId="087E513F" w:rsidR="00EC3E17" w:rsidRPr="00EC3E17" w:rsidRDefault="00EC3E17" w:rsidP="00EC3E17">
      <w:pPr>
        <w:pStyle w:val="Heading2"/>
        <w:numPr>
          <w:ilvl w:val="2"/>
          <w:numId w:val="10"/>
        </w:numPr>
        <w:tabs>
          <w:tab w:val="left" w:pos="838"/>
          <w:tab w:val="left" w:pos="839"/>
        </w:tabs>
        <w:ind w:left="835"/>
      </w:pPr>
      <w:bookmarkStart w:id="73" w:name="_Fourth_example_–_1"/>
      <w:bookmarkEnd w:id="73"/>
      <w:r>
        <w:rPr>
          <w:b w:val="0"/>
          <w:bCs w:val="0"/>
        </w:rPr>
        <w:lastRenderedPageBreak/>
        <w:t>Fourth example – model with augmentation and without default parameters</w:t>
      </w:r>
      <w:bookmarkStart w:id="74" w:name="_Compression_between_third"/>
      <w:bookmarkEnd w:id="74"/>
    </w:p>
    <w:p w14:paraId="4B5CFFB6" w14:textId="09BC54B2" w:rsidR="004B2100" w:rsidRDefault="005A3C1A" w:rsidP="004B2100">
      <w:pPr>
        <w:pStyle w:val="BodyText"/>
        <w:jc w:val="both"/>
      </w:pPr>
      <w:r>
        <w:rPr>
          <w:noProof/>
        </w:rPr>
        <w:drawing>
          <wp:anchor distT="0" distB="0" distL="114300" distR="114300" simplePos="0" relativeHeight="251668480" behindDoc="0" locked="0" layoutInCell="1" allowOverlap="1" wp14:anchorId="14AA3092" wp14:editId="087E4736">
            <wp:simplePos x="0" y="0"/>
            <wp:positionH relativeFrom="column">
              <wp:posOffset>4583</wp:posOffset>
            </wp:positionH>
            <wp:positionV relativeFrom="paragraph">
              <wp:posOffset>106433</wp:posOffset>
            </wp:positionV>
            <wp:extent cx="6073962" cy="3908894"/>
            <wp:effectExtent l="19050" t="19050" r="3175"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566" t="1113" r="4463" b="692"/>
                    <a:stretch/>
                  </pic:blipFill>
                  <pic:spPr bwMode="auto">
                    <a:xfrm>
                      <a:off x="0" y="0"/>
                      <a:ext cx="6095341" cy="3922653"/>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899AFE" w14:textId="67ADA0FC" w:rsidR="004B2100" w:rsidRDefault="004B2100" w:rsidP="004B2100">
      <w:pPr>
        <w:pStyle w:val="BodyText"/>
        <w:jc w:val="both"/>
      </w:pPr>
    </w:p>
    <w:p w14:paraId="6F568C44" w14:textId="10FD3056" w:rsidR="004B2100" w:rsidRDefault="004B2100" w:rsidP="004B2100">
      <w:pPr>
        <w:pStyle w:val="BodyText"/>
        <w:jc w:val="both"/>
      </w:pPr>
    </w:p>
    <w:p w14:paraId="236307A0" w14:textId="1C5860FE" w:rsidR="004B2100" w:rsidRDefault="004B2100" w:rsidP="004B2100">
      <w:pPr>
        <w:pStyle w:val="BodyText"/>
        <w:jc w:val="both"/>
      </w:pPr>
    </w:p>
    <w:p w14:paraId="0A54B7FD" w14:textId="1E7BC56F" w:rsidR="004B2100" w:rsidRDefault="004B2100" w:rsidP="004B2100">
      <w:pPr>
        <w:pStyle w:val="BodyText"/>
        <w:jc w:val="both"/>
      </w:pPr>
    </w:p>
    <w:p w14:paraId="2EDBD19D" w14:textId="76DC52B1" w:rsidR="004B2100" w:rsidRDefault="004B2100" w:rsidP="004B2100">
      <w:pPr>
        <w:pStyle w:val="BodyText"/>
        <w:jc w:val="both"/>
      </w:pPr>
    </w:p>
    <w:p w14:paraId="60166138" w14:textId="38EAC4E6" w:rsidR="004B2100" w:rsidRDefault="004B2100" w:rsidP="004B2100">
      <w:pPr>
        <w:pStyle w:val="BodyText"/>
        <w:jc w:val="both"/>
      </w:pPr>
    </w:p>
    <w:p w14:paraId="70D238DD" w14:textId="2B3482AF" w:rsidR="004B2100" w:rsidRDefault="004B2100" w:rsidP="004B2100">
      <w:pPr>
        <w:pStyle w:val="BodyText"/>
        <w:jc w:val="both"/>
      </w:pPr>
    </w:p>
    <w:p w14:paraId="5FBB1932" w14:textId="1FD7BF7B" w:rsidR="004B2100" w:rsidRDefault="004B2100" w:rsidP="004B2100">
      <w:pPr>
        <w:pStyle w:val="BodyText"/>
        <w:jc w:val="both"/>
      </w:pPr>
    </w:p>
    <w:p w14:paraId="6B3B15BF" w14:textId="5CE64A46" w:rsidR="004B2100" w:rsidRDefault="004B2100" w:rsidP="004B2100">
      <w:pPr>
        <w:pStyle w:val="BodyText"/>
        <w:jc w:val="both"/>
      </w:pPr>
    </w:p>
    <w:p w14:paraId="1DDB3F68" w14:textId="3A877890" w:rsidR="004B2100" w:rsidRDefault="004B2100" w:rsidP="004B2100">
      <w:pPr>
        <w:pStyle w:val="BodyText"/>
        <w:jc w:val="both"/>
      </w:pPr>
    </w:p>
    <w:p w14:paraId="785EC030" w14:textId="4A449C35" w:rsidR="004B2100" w:rsidRDefault="004B2100" w:rsidP="004B2100">
      <w:pPr>
        <w:pStyle w:val="BodyText"/>
        <w:jc w:val="both"/>
      </w:pPr>
    </w:p>
    <w:p w14:paraId="23F4D436" w14:textId="033A445C" w:rsidR="004B2100" w:rsidRDefault="004B2100" w:rsidP="004B2100">
      <w:pPr>
        <w:pStyle w:val="BodyText"/>
        <w:jc w:val="both"/>
      </w:pPr>
    </w:p>
    <w:p w14:paraId="314D6892" w14:textId="2510FCEA" w:rsidR="004B2100" w:rsidRDefault="004B2100" w:rsidP="004B2100">
      <w:pPr>
        <w:pStyle w:val="BodyText"/>
        <w:jc w:val="both"/>
      </w:pPr>
    </w:p>
    <w:p w14:paraId="10338EB8" w14:textId="15E7F633" w:rsidR="004B2100" w:rsidRDefault="004B2100" w:rsidP="004B2100">
      <w:pPr>
        <w:pStyle w:val="BodyText"/>
        <w:jc w:val="both"/>
      </w:pPr>
    </w:p>
    <w:p w14:paraId="30FB7599" w14:textId="7CD0FCE0" w:rsidR="004B2100" w:rsidRDefault="004B2100" w:rsidP="004B2100">
      <w:pPr>
        <w:pStyle w:val="BodyText"/>
        <w:jc w:val="both"/>
      </w:pPr>
    </w:p>
    <w:p w14:paraId="2B5995B6" w14:textId="25EEE923" w:rsidR="004B2100" w:rsidRDefault="004B2100" w:rsidP="004B2100">
      <w:pPr>
        <w:pStyle w:val="BodyText"/>
        <w:jc w:val="both"/>
      </w:pPr>
    </w:p>
    <w:p w14:paraId="4B57B0C7" w14:textId="0F533EFB" w:rsidR="0034589C" w:rsidRDefault="0034589C" w:rsidP="004B2100">
      <w:pPr>
        <w:pStyle w:val="BodyText"/>
        <w:jc w:val="both"/>
      </w:pPr>
    </w:p>
    <w:p w14:paraId="05EEBE7D" w14:textId="52B2BB65" w:rsidR="0034589C" w:rsidRDefault="0034589C" w:rsidP="004B2100">
      <w:pPr>
        <w:pStyle w:val="BodyText"/>
        <w:jc w:val="both"/>
      </w:pPr>
    </w:p>
    <w:p w14:paraId="4F2ADD2B" w14:textId="00837392" w:rsidR="0034589C" w:rsidRDefault="0034589C" w:rsidP="004B2100">
      <w:pPr>
        <w:pStyle w:val="BodyText"/>
        <w:jc w:val="both"/>
      </w:pPr>
    </w:p>
    <w:p w14:paraId="7EA60973" w14:textId="36E724EB" w:rsidR="0034589C" w:rsidRDefault="0034589C" w:rsidP="004B2100">
      <w:pPr>
        <w:pStyle w:val="BodyText"/>
        <w:jc w:val="both"/>
      </w:pPr>
    </w:p>
    <w:p w14:paraId="2E596A47" w14:textId="6F22F9B5" w:rsidR="0034589C" w:rsidRDefault="0034589C" w:rsidP="004B2100">
      <w:pPr>
        <w:pStyle w:val="BodyText"/>
        <w:jc w:val="both"/>
      </w:pPr>
    </w:p>
    <w:p w14:paraId="428B01A3" w14:textId="67441A44" w:rsidR="004B2100" w:rsidRDefault="004B2100" w:rsidP="004B2100">
      <w:pPr>
        <w:pStyle w:val="BodyText"/>
        <w:jc w:val="both"/>
      </w:pPr>
    </w:p>
    <w:p w14:paraId="1C697141" w14:textId="55F7C97A" w:rsidR="004B2100" w:rsidRDefault="004B2100" w:rsidP="004B2100">
      <w:pPr>
        <w:pStyle w:val="BodyText"/>
        <w:jc w:val="both"/>
      </w:pPr>
    </w:p>
    <w:p w14:paraId="3F3692E1" w14:textId="4F9A7B01" w:rsidR="004B2100" w:rsidRDefault="004B2100" w:rsidP="004B2100">
      <w:pPr>
        <w:pStyle w:val="BodyText"/>
        <w:jc w:val="both"/>
      </w:pPr>
    </w:p>
    <w:p w14:paraId="3CD4BE58" w14:textId="7DB2396D" w:rsidR="004B2100" w:rsidRDefault="008C1CD0" w:rsidP="008C1CD0">
      <w:pPr>
        <w:pStyle w:val="BodyText"/>
        <w:spacing w:before="60"/>
        <w:jc w:val="both"/>
      </w:pPr>
      <w:r>
        <w:rPr>
          <w:i/>
          <w:color w:val="1F487C"/>
        </w:rPr>
        <w:t xml:space="preserve">                     </w:t>
      </w:r>
      <w:r w:rsidRPr="00EA5CC6">
        <w:rPr>
          <w:i/>
          <w:color w:val="1F487C"/>
        </w:rPr>
        <w:t xml:space="preserve">Figure </w:t>
      </w:r>
      <w:r>
        <w:rPr>
          <w:i/>
          <w:color w:val="1F487C"/>
        </w:rPr>
        <w:t>5</w:t>
      </w:r>
      <w:r w:rsidR="00485C24">
        <w:rPr>
          <w:i/>
          <w:color w:val="1F487C"/>
        </w:rPr>
        <w:t>3</w:t>
      </w:r>
      <w:r w:rsidRPr="00EA5CC6">
        <w:rPr>
          <w:i/>
          <w:color w:val="1F487C"/>
        </w:rPr>
        <w:t xml:space="preserve"> – Output results between two bible</w:t>
      </w:r>
      <w:r>
        <w:rPr>
          <w:i/>
          <w:color w:val="1F487C"/>
        </w:rPr>
        <w:t>s</w:t>
      </w:r>
      <w:r w:rsidRPr="00EA5CC6">
        <w:rPr>
          <w:i/>
          <w:color w:val="1F487C"/>
        </w:rPr>
        <w:t xml:space="preserve"> versions that the user / manager </w:t>
      </w:r>
      <w:r w:rsidR="00485C24" w:rsidRPr="00EA5CC6">
        <w:rPr>
          <w:i/>
          <w:color w:val="1F487C"/>
        </w:rPr>
        <w:t>selects</w:t>
      </w:r>
    </w:p>
    <w:p w14:paraId="676E5C8C" w14:textId="4625BE07" w:rsidR="004B2100" w:rsidRDefault="008C1CD0" w:rsidP="004B2100">
      <w:pPr>
        <w:pStyle w:val="BodyText"/>
        <w:jc w:val="both"/>
      </w:pPr>
      <w:r>
        <w:rPr>
          <w:noProof/>
        </w:rPr>
        <w:drawing>
          <wp:anchor distT="0" distB="0" distL="114300" distR="114300" simplePos="0" relativeHeight="251661312" behindDoc="0" locked="0" layoutInCell="1" allowOverlap="1" wp14:anchorId="664BE7DC" wp14:editId="6D78E3FA">
            <wp:simplePos x="0" y="0"/>
            <wp:positionH relativeFrom="column">
              <wp:posOffset>24033</wp:posOffset>
            </wp:positionH>
            <wp:positionV relativeFrom="paragraph">
              <wp:posOffset>88292</wp:posOffset>
            </wp:positionV>
            <wp:extent cx="6055104" cy="3940700"/>
            <wp:effectExtent l="19050" t="19050" r="3175" b="317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055104" cy="3940700"/>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66DD3D7E" w14:textId="2B2FCEC0" w:rsidR="00667565" w:rsidRDefault="00667565" w:rsidP="004B2100">
      <w:pPr>
        <w:pStyle w:val="BodyText"/>
        <w:jc w:val="both"/>
      </w:pPr>
    </w:p>
    <w:p w14:paraId="49D1B9B2" w14:textId="71AE48A4" w:rsidR="00667565" w:rsidRDefault="00667565" w:rsidP="004B2100">
      <w:pPr>
        <w:pStyle w:val="BodyText"/>
        <w:jc w:val="both"/>
      </w:pPr>
    </w:p>
    <w:p w14:paraId="29C1687A" w14:textId="1990401C" w:rsidR="00667565" w:rsidRDefault="00667565" w:rsidP="004B2100">
      <w:pPr>
        <w:pStyle w:val="BodyText"/>
        <w:jc w:val="both"/>
      </w:pPr>
    </w:p>
    <w:p w14:paraId="3A1D519A" w14:textId="612CFC33" w:rsidR="00667565" w:rsidRDefault="00667565" w:rsidP="004B2100">
      <w:pPr>
        <w:pStyle w:val="BodyText"/>
        <w:jc w:val="both"/>
      </w:pPr>
    </w:p>
    <w:p w14:paraId="7D8E8CD9" w14:textId="19A3BD94" w:rsidR="00667565" w:rsidRDefault="00667565" w:rsidP="004B2100">
      <w:pPr>
        <w:pStyle w:val="BodyText"/>
        <w:jc w:val="both"/>
      </w:pPr>
    </w:p>
    <w:p w14:paraId="02A8E781" w14:textId="2AFC272A" w:rsidR="00667565" w:rsidRDefault="00667565" w:rsidP="004B2100">
      <w:pPr>
        <w:pStyle w:val="BodyText"/>
        <w:jc w:val="both"/>
      </w:pPr>
    </w:p>
    <w:p w14:paraId="5796D37B" w14:textId="30CDC653" w:rsidR="00667565" w:rsidRDefault="00667565" w:rsidP="004B2100">
      <w:pPr>
        <w:pStyle w:val="BodyText"/>
        <w:jc w:val="both"/>
      </w:pPr>
    </w:p>
    <w:p w14:paraId="1AD78C3E" w14:textId="325F69AE" w:rsidR="00667565" w:rsidRDefault="00667565" w:rsidP="004B2100">
      <w:pPr>
        <w:pStyle w:val="BodyText"/>
        <w:jc w:val="both"/>
      </w:pPr>
    </w:p>
    <w:p w14:paraId="44228CCC" w14:textId="78B07F8C" w:rsidR="00667565" w:rsidRDefault="00667565" w:rsidP="004B2100">
      <w:pPr>
        <w:pStyle w:val="BodyText"/>
        <w:jc w:val="both"/>
      </w:pPr>
    </w:p>
    <w:p w14:paraId="5F833063" w14:textId="3CE3F9CC" w:rsidR="00667565" w:rsidRDefault="00667565" w:rsidP="004B2100">
      <w:pPr>
        <w:pStyle w:val="BodyText"/>
        <w:jc w:val="both"/>
      </w:pPr>
    </w:p>
    <w:p w14:paraId="3D6D7C6A" w14:textId="031E23F7" w:rsidR="00667565" w:rsidRDefault="00667565" w:rsidP="004B2100">
      <w:pPr>
        <w:pStyle w:val="BodyText"/>
        <w:jc w:val="both"/>
      </w:pPr>
    </w:p>
    <w:p w14:paraId="54CB8787" w14:textId="2FCB9B4C" w:rsidR="004B2100" w:rsidRDefault="004B2100" w:rsidP="004B2100">
      <w:pPr>
        <w:pStyle w:val="BodyText"/>
        <w:jc w:val="both"/>
      </w:pPr>
    </w:p>
    <w:p w14:paraId="65AFD7B3" w14:textId="77777777" w:rsidR="00F446C3" w:rsidRDefault="00F446C3" w:rsidP="00667565">
      <w:pPr>
        <w:pStyle w:val="BodyText"/>
        <w:spacing w:before="120" w:line="264" w:lineRule="auto"/>
        <w:ind w:left="115" w:right="1109" w:firstLine="288"/>
        <w:jc w:val="both"/>
      </w:pPr>
    </w:p>
    <w:p w14:paraId="72682D96" w14:textId="77777777" w:rsidR="00F446C3" w:rsidRDefault="00F446C3" w:rsidP="00667565">
      <w:pPr>
        <w:pStyle w:val="BodyText"/>
        <w:spacing w:before="120" w:line="264" w:lineRule="auto"/>
        <w:ind w:left="115" w:right="1109" w:firstLine="288"/>
        <w:jc w:val="both"/>
      </w:pPr>
    </w:p>
    <w:p w14:paraId="0B47E41F" w14:textId="77777777" w:rsidR="00F446C3" w:rsidRDefault="00F446C3" w:rsidP="00667565">
      <w:pPr>
        <w:pStyle w:val="BodyText"/>
        <w:spacing w:before="120" w:line="264" w:lineRule="auto"/>
        <w:ind w:left="115" w:right="1109" w:firstLine="288"/>
        <w:jc w:val="both"/>
      </w:pPr>
    </w:p>
    <w:p w14:paraId="0ED8FA00" w14:textId="77777777" w:rsidR="00F446C3" w:rsidRDefault="00F446C3" w:rsidP="00667565">
      <w:pPr>
        <w:pStyle w:val="BodyText"/>
        <w:spacing w:before="120" w:line="264" w:lineRule="auto"/>
        <w:ind w:left="115" w:right="1109" w:firstLine="288"/>
        <w:jc w:val="both"/>
      </w:pPr>
    </w:p>
    <w:p w14:paraId="2EA71D3A" w14:textId="77777777" w:rsidR="00F446C3" w:rsidRDefault="00F446C3" w:rsidP="00667565">
      <w:pPr>
        <w:pStyle w:val="BodyText"/>
        <w:spacing w:before="120" w:line="264" w:lineRule="auto"/>
        <w:ind w:left="115" w:right="1109" w:firstLine="288"/>
        <w:jc w:val="both"/>
      </w:pPr>
    </w:p>
    <w:p w14:paraId="49E3FA65" w14:textId="77777777" w:rsidR="00F446C3" w:rsidRDefault="00F446C3" w:rsidP="00667565">
      <w:pPr>
        <w:pStyle w:val="BodyText"/>
        <w:spacing w:before="120" w:line="264" w:lineRule="auto"/>
        <w:ind w:left="115" w:right="1109" w:firstLine="288"/>
        <w:jc w:val="both"/>
      </w:pPr>
    </w:p>
    <w:p w14:paraId="72D54524" w14:textId="054EE972" w:rsidR="00F446C3" w:rsidRDefault="00F446C3" w:rsidP="00667565">
      <w:pPr>
        <w:pStyle w:val="BodyText"/>
        <w:spacing w:before="120" w:line="264" w:lineRule="auto"/>
        <w:ind w:left="115" w:right="1109" w:firstLine="288"/>
        <w:jc w:val="both"/>
      </w:pPr>
    </w:p>
    <w:p w14:paraId="25E03216" w14:textId="6559623B" w:rsidR="00F446C3" w:rsidRDefault="008C1CD0" w:rsidP="008C1CD0">
      <w:pPr>
        <w:pStyle w:val="BodyText"/>
        <w:spacing w:before="60" w:line="264" w:lineRule="auto"/>
        <w:ind w:right="1109"/>
        <w:jc w:val="both"/>
      </w:pPr>
      <w:r>
        <w:br/>
        <w:t xml:space="preserve">                                                                  </w:t>
      </w:r>
      <w:r w:rsidRPr="008D22E9">
        <w:rPr>
          <w:i/>
          <w:color w:val="1F487C"/>
        </w:rPr>
        <w:t xml:space="preserve">Figure </w:t>
      </w:r>
      <w:r>
        <w:rPr>
          <w:i/>
          <w:color w:val="1F487C"/>
        </w:rPr>
        <w:t>5</w:t>
      </w:r>
      <w:r w:rsidR="00485C24">
        <w:rPr>
          <w:i/>
          <w:color w:val="1F487C"/>
        </w:rPr>
        <w:t>4</w:t>
      </w:r>
      <w:r w:rsidRPr="008D22E9">
        <w:rPr>
          <w:i/>
          <w:color w:val="1F487C"/>
        </w:rPr>
        <w:t xml:space="preserve"> –</w:t>
      </w:r>
      <w:r>
        <w:rPr>
          <w:i/>
          <w:color w:val="1F487C"/>
        </w:rPr>
        <w:t xml:space="preserve"> Results window</w:t>
      </w:r>
    </w:p>
    <w:p w14:paraId="627CD273" w14:textId="3F5E6340" w:rsidR="00F446C3" w:rsidRDefault="005A3C1A" w:rsidP="00667565">
      <w:pPr>
        <w:pStyle w:val="BodyText"/>
        <w:spacing w:before="120" w:line="264" w:lineRule="auto"/>
        <w:ind w:left="115" w:right="1109" w:firstLine="288"/>
        <w:jc w:val="both"/>
      </w:pPr>
      <w:r>
        <w:rPr>
          <w:noProof/>
        </w:rPr>
        <w:lastRenderedPageBreak/>
        <w:drawing>
          <wp:anchor distT="0" distB="0" distL="114300" distR="114300" simplePos="0" relativeHeight="251669504" behindDoc="0" locked="0" layoutInCell="1" allowOverlap="1" wp14:anchorId="5E02616D" wp14:editId="29C59E27">
            <wp:simplePos x="0" y="0"/>
            <wp:positionH relativeFrom="column">
              <wp:posOffset>20486</wp:posOffset>
            </wp:positionH>
            <wp:positionV relativeFrom="paragraph">
              <wp:posOffset>12646</wp:posOffset>
            </wp:positionV>
            <wp:extent cx="6068060" cy="5260616"/>
            <wp:effectExtent l="19050" t="19050" r="889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094539" cy="5283571"/>
                    </a:xfrm>
                    <a:prstGeom prst="rect">
                      <a:avLst/>
                    </a:prstGeom>
                    <a:ln w="19050">
                      <a:solidFill>
                        <a:schemeClr val="accent6"/>
                      </a:solidFill>
                    </a:ln>
                  </pic:spPr>
                </pic:pic>
              </a:graphicData>
            </a:graphic>
            <wp14:sizeRelH relativeFrom="margin">
              <wp14:pctWidth>0</wp14:pctWidth>
            </wp14:sizeRelH>
            <wp14:sizeRelV relativeFrom="margin">
              <wp14:pctHeight>0</wp14:pctHeight>
            </wp14:sizeRelV>
          </wp:anchor>
        </w:drawing>
      </w:r>
    </w:p>
    <w:p w14:paraId="1876DCD4" w14:textId="5B2ABF73" w:rsidR="00F446C3" w:rsidRDefault="00F446C3" w:rsidP="00667565">
      <w:pPr>
        <w:pStyle w:val="BodyText"/>
        <w:spacing w:before="120" w:line="264" w:lineRule="auto"/>
        <w:ind w:left="115" w:right="1109" w:firstLine="288"/>
        <w:jc w:val="both"/>
      </w:pPr>
    </w:p>
    <w:p w14:paraId="2E20C416" w14:textId="37481A26" w:rsidR="00F446C3" w:rsidRDefault="00F446C3" w:rsidP="00667565">
      <w:pPr>
        <w:pStyle w:val="BodyText"/>
        <w:spacing w:before="120" w:line="264" w:lineRule="auto"/>
        <w:ind w:left="115" w:right="1109" w:firstLine="288"/>
        <w:jc w:val="both"/>
      </w:pPr>
    </w:p>
    <w:p w14:paraId="7555C754" w14:textId="77777777" w:rsidR="00F446C3" w:rsidRDefault="00F446C3" w:rsidP="00667565">
      <w:pPr>
        <w:pStyle w:val="BodyText"/>
        <w:spacing w:before="120" w:line="264" w:lineRule="auto"/>
        <w:ind w:left="115" w:right="1109" w:firstLine="288"/>
        <w:jc w:val="both"/>
      </w:pPr>
    </w:p>
    <w:p w14:paraId="2E66514C" w14:textId="3312DB69" w:rsidR="00F446C3" w:rsidRDefault="00F446C3" w:rsidP="00667565">
      <w:pPr>
        <w:pStyle w:val="BodyText"/>
        <w:spacing w:before="120" w:line="264" w:lineRule="auto"/>
        <w:ind w:left="115" w:right="1109" w:firstLine="288"/>
        <w:jc w:val="both"/>
      </w:pPr>
    </w:p>
    <w:p w14:paraId="71062780" w14:textId="77777777" w:rsidR="00F446C3" w:rsidRDefault="00F446C3" w:rsidP="00667565">
      <w:pPr>
        <w:pStyle w:val="BodyText"/>
        <w:spacing w:before="120" w:line="264" w:lineRule="auto"/>
        <w:ind w:left="115" w:right="1109" w:firstLine="288"/>
        <w:jc w:val="both"/>
      </w:pPr>
    </w:p>
    <w:p w14:paraId="1E1E2236" w14:textId="354D554C" w:rsidR="00F446C3" w:rsidRDefault="00F446C3" w:rsidP="00667565">
      <w:pPr>
        <w:pStyle w:val="BodyText"/>
        <w:spacing w:before="120" w:line="264" w:lineRule="auto"/>
        <w:ind w:left="115" w:right="1109" w:firstLine="288"/>
        <w:jc w:val="both"/>
      </w:pPr>
    </w:p>
    <w:p w14:paraId="49DF02C3" w14:textId="7EE617ED" w:rsidR="00F446C3" w:rsidRDefault="00F446C3" w:rsidP="00667565">
      <w:pPr>
        <w:pStyle w:val="BodyText"/>
        <w:spacing w:before="120" w:line="264" w:lineRule="auto"/>
        <w:ind w:left="115" w:right="1109" w:firstLine="288"/>
        <w:jc w:val="both"/>
      </w:pPr>
    </w:p>
    <w:p w14:paraId="5B51D983" w14:textId="6F1CF952" w:rsidR="00F446C3" w:rsidRDefault="00F446C3" w:rsidP="00667565">
      <w:pPr>
        <w:pStyle w:val="BodyText"/>
        <w:spacing w:before="120" w:line="264" w:lineRule="auto"/>
        <w:ind w:left="115" w:right="1109" w:firstLine="288"/>
        <w:jc w:val="both"/>
      </w:pPr>
    </w:p>
    <w:p w14:paraId="4EDE068E" w14:textId="0FF81B2E" w:rsidR="00F446C3" w:rsidRDefault="00F446C3" w:rsidP="00667565">
      <w:pPr>
        <w:pStyle w:val="BodyText"/>
        <w:spacing w:before="120" w:line="264" w:lineRule="auto"/>
        <w:ind w:left="115" w:right="1109" w:firstLine="288"/>
        <w:jc w:val="both"/>
      </w:pPr>
    </w:p>
    <w:p w14:paraId="5A79FFA1" w14:textId="71D5A85A" w:rsidR="00F446C3" w:rsidRDefault="00F446C3" w:rsidP="00667565">
      <w:pPr>
        <w:pStyle w:val="BodyText"/>
        <w:spacing w:before="120" w:line="264" w:lineRule="auto"/>
        <w:ind w:left="115" w:right="1109" w:firstLine="288"/>
        <w:jc w:val="both"/>
      </w:pPr>
    </w:p>
    <w:p w14:paraId="560F49B8" w14:textId="297523BB" w:rsidR="005A3C1A" w:rsidRDefault="005A3C1A" w:rsidP="00667565">
      <w:pPr>
        <w:pStyle w:val="BodyText"/>
        <w:spacing w:before="120" w:line="264" w:lineRule="auto"/>
        <w:ind w:left="115" w:right="1109" w:firstLine="288"/>
        <w:jc w:val="both"/>
      </w:pPr>
    </w:p>
    <w:p w14:paraId="4F07E71A" w14:textId="44AFBE3E" w:rsidR="005A3C1A" w:rsidRDefault="005A3C1A" w:rsidP="00667565">
      <w:pPr>
        <w:pStyle w:val="BodyText"/>
        <w:spacing w:before="120" w:line="264" w:lineRule="auto"/>
        <w:ind w:left="115" w:right="1109" w:firstLine="288"/>
        <w:jc w:val="both"/>
      </w:pPr>
    </w:p>
    <w:p w14:paraId="0E4E3CF3" w14:textId="77777777" w:rsidR="008C1CD0" w:rsidRDefault="008C1CD0" w:rsidP="008C1CD0">
      <w:pPr>
        <w:pStyle w:val="BodyText"/>
        <w:spacing w:before="120" w:line="264" w:lineRule="auto"/>
        <w:ind w:right="1109"/>
        <w:jc w:val="both"/>
        <w:rPr>
          <w:i/>
          <w:color w:val="1F487C"/>
        </w:rPr>
      </w:pPr>
      <w:r>
        <w:rPr>
          <w:i/>
          <w:color w:val="1F487C"/>
        </w:rPr>
        <w:t xml:space="preserve">                        </w:t>
      </w:r>
    </w:p>
    <w:p w14:paraId="0687341E" w14:textId="77777777" w:rsidR="008C1CD0" w:rsidRDefault="008C1CD0" w:rsidP="008C1CD0">
      <w:pPr>
        <w:pStyle w:val="BodyText"/>
        <w:spacing w:before="120" w:line="264" w:lineRule="auto"/>
        <w:ind w:right="1109"/>
        <w:jc w:val="both"/>
        <w:rPr>
          <w:i/>
          <w:color w:val="1F487C"/>
        </w:rPr>
      </w:pPr>
    </w:p>
    <w:p w14:paraId="3D859933" w14:textId="77777777" w:rsidR="008C1CD0" w:rsidRDefault="008C1CD0" w:rsidP="008C1CD0">
      <w:pPr>
        <w:pStyle w:val="BodyText"/>
        <w:spacing w:before="120" w:line="264" w:lineRule="auto"/>
        <w:ind w:right="1109"/>
        <w:jc w:val="both"/>
        <w:rPr>
          <w:i/>
          <w:color w:val="1F487C"/>
        </w:rPr>
      </w:pPr>
    </w:p>
    <w:p w14:paraId="61231765" w14:textId="77777777" w:rsidR="008C1CD0" w:rsidRDefault="008C1CD0" w:rsidP="008C1CD0">
      <w:pPr>
        <w:pStyle w:val="BodyText"/>
        <w:spacing w:before="120" w:line="264" w:lineRule="auto"/>
        <w:ind w:right="1109"/>
        <w:jc w:val="both"/>
        <w:rPr>
          <w:i/>
          <w:color w:val="1F487C"/>
        </w:rPr>
      </w:pPr>
    </w:p>
    <w:p w14:paraId="735555E4" w14:textId="77777777" w:rsidR="008C1CD0" w:rsidRDefault="008C1CD0" w:rsidP="008C1CD0">
      <w:pPr>
        <w:pStyle w:val="BodyText"/>
        <w:spacing w:before="120" w:line="264" w:lineRule="auto"/>
        <w:ind w:right="1109"/>
        <w:jc w:val="both"/>
        <w:rPr>
          <w:i/>
          <w:color w:val="1F487C"/>
        </w:rPr>
      </w:pPr>
    </w:p>
    <w:p w14:paraId="73C0C72C" w14:textId="77777777" w:rsidR="008C1CD0" w:rsidRDefault="008C1CD0" w:rsidP="008C1CD0">
      <w:pPr>
        <w:pStyle w:val="BodyText"/>
        <w:spacing w:before="120" w:line="264" w:lineRule="auto"/>
        <w:ind w:right="1109"/>
        <w:jc w:val="both"/>
        <w:rPr>
          <w:i/>
          <w:color w:val="1F487C"/>
        </w:rPr>
      </w:pPr>
    </w:p>
    <w:p w14:paraId="04F8BD92" w14:textId="77777777" w:rsidR="008C1CD0" w:rsidRDefault="008C1CD0" w:rsidP="008C1CD0">
      <w:pPr>
        <w:pStyle w:val="BodyText"/>
        <w:spacing w:before="120" w:line="264" w:lineRule="auto"/>
        <w:ind w:right="1109"/>
        <w:jc w:val="both"/>
        <w:rPr>
          <w:i/>
          <w:color w:val="1F487C"/>
        </w:rPr>
      </w:pPr>
    </w:p>
    <w:p w14:paraId="7419B8A4" w14:textId="77777777" w:rsidR="008C1CD0" w:rsidRDefault="008C1CD0" w:rsidP="008C1CD0">
      <w:pPr>
        <w:pStyle w:val="BodyText"/>
        <w:spacing w:before="120" w:line="264" w:lineRule="auto"/>
        <w:ind w:right="1109"/>
        <w:jc w:val="both"/>
        <w:rPr>
          <w:i/>
          <w:color w:val="1F487C"/>
        </w:rPr>
      </w:pPr>
    </w:p>
    <w:p w14:paraId="3FD36B35" w14:textId="5DD413E7" w:rsidR="008C1CD0" w:rsidRDefault="008C1CD0" w:rsidP="008C1CD0">
      <w:pPr>
        <w:pStyle w:val="BodyText"/>
        <w:spacing w:before="120" w:line="264" w:lineRule="auto"/>
        <w:ind w:right="1109"/>
        <w:jc w:val="both"/>
      </w:pPr>
      <w:r>
        <w:rPr>
          <w:i/>
          <w:color w:val="1F487C"/>
        </w:rPr>
        <w:t xml:space="preserve">                        </w:t>
      </w:r>
      <w:r w:rsidRPr="008D22E9">
        <w:rPr>
          <w:i/>
          <w:color w:val="1F487C"/>
        </w:rPr>
        <w:t xml:space="preserve">Figure </w:t>
      </w:r>
      <w:r>
        <w:rPr>
          <w:i/>
          <w:color w:val="1F487C"/>
        </w:rPr>
        <w:t>5</w:t>
      </w:r>
      <w:r w:rsidR="00485C24">
        <w:rPr>
          <w:i/>
          <w:color w:val="1F487C"/>
        </w:rPr>
        <w:t>5</w:t>
      </w:r>
      <w:r w:rsidRPr="008D22E9">
        <w:rPr>
          <w:i/>
          <w:color w:val="1F487C"/>
        </w:rPr>
        <w:t xml:space="preserve"> – </w:t>
      </w:r>
      <w:r>
        <w:rPr>
          <w:i/>
          <w:color w:val="1F487C"/>
        </w:rPr>
        <w:t>Histogram window that represent in more comfortable way the results</w:t>
      </w:r>
    </w:p>
    <w:p w14:paraId="0B4565C0" w14:textId="3F08633A" w:rsidR="00667565" w:rsidRDefault="00667565" w:rsidP="00667565">
      <w:pPr>
        <w:pStyle w:val="BodyText"/>
        <w:spacing w:before="120" w:line="264" w:lineRule="auto"/>
        <w:ind w:left="115" w:right="1109" w:firstLine="288"/>
        <w:jc w:val="both"/>
      </w:pPr>
      <w:r>
        <w:t>In this experiment we take two different bible versions and compare between them by the model of our system. The model use with data augmentation, its mean that he takes some words from each version and replace them by their synonyms. This operation of changing word to her synonym effects on the accuracy of the compression, its mean that the accuracy can be lower than compression between versions without data augmentation, or it can be higher.</w:t>
      </w:r>
    </w:p>
    <w:p w14:paraId="005D29DB" w14:textId="2C37534B" w:rsidR="00667565" w:rsidRDefault="00667565" w:rsidP="00667565">
      <w:pPr>
        <w:pStyle w:val="BodyText"/>
        <w:spacing w:before="120" w:line="264" w:lineRule="auto"/>
        <w:ind w:left="115" w:right="1109" w:firstLine="288"/>
        <w:jc w:val="both"/>
      </w:pPr>
      <w:r>
        <w:t xml:space="preserve"> In this </w:t>
      </w:r>
      <w:r w:rsidR="00F446C3">
        <w:t xml:space="preserve">output </w:t>
      </w:r>
      <w:r>
        <w:t>result we see in more details the accuracy between sentences according to the prediction phase of the model. The prediction phase creates values of accuracy between 0 to 100.</w:t>
      </w:r>
      <w:r w:rsidR="00F446C3">
        <w:t xml:space="preserve"> Also, the user / manager can see the results as histogram.</w:t>
      </w:r>
      <w:r>
        <w:t xml:space="preserve"> </w:t>
      </w:r>
    </w:p>
    <w:p w14:paraId="111B6564" w14:textId="58E5936A" w:rsidR="00667565" w:rsidRDefault="00667565" w:rsidP="00667565">
      <w:pPr>
        <w:pStyle w:val="BodyText"/>
        <w:spacing w:before="120" w:line="264" w:lineRule="auto"/>
        <w:ind w:left="115" w:right="1109" w:firstLine="288"/>
        <w:jc w:val="both"/>
      </w:pPr>
      <w:r>
        <w:t xml:space="preserve">The parameters of the model in this example is: epochs number – </w:t>
      </w:r>
      <w:r w:rsidR="00F446C3">
        <w:t>5</w:t>
      </w:r>
      <w:r>
        <w:t xml:space="preserve">, batch size – 50, </w:t>
      </w:r>
      <w:r>
        <w:br/>
        <w:t xml:space="preserve">training split – 0.6. Those parameters are not default parameters of the system. Note - only the manager can change the parameters of the model in the system.  </w:t>
      </w:r>
    </w:p>
    <w:p w14:paraId="30E7EA56" w14:textId="052BB967" w:rsidR="00667565" w:rsidRDefault="00667565" w:rsidP="00667565">
      <w:pPr>
        <w:pStyle w:val="BodyText"/>
        <w:spacing w:before="120" w:line="264" w:lineRule="auto"/>
        <w:ind w:left="115" w:right="1109" w:firstLine="288"/>
        <w:jc w:val="both"/>
      </w:pPr>
      <w:r>
        <w:t xml:space="preserve">For summary, in this example the accuracy between the versions is approximately </w:t>
      </w:r>
      <w:r w:rsidR="00F446C3">
        <w:t>38</w:t>
      </w:r>
      <w:r>
        <w:t xml:space="preserve">% according to the model with data augmentation.  </w:t>
      </w:r>
    </w:p>
    <w:p w14:paraId="79745F62" w14:textId="007C30EF" w:rsidR="008C1CD0" w:rsidRDefault="008C1CD0" w:rsidP="00667565">
      <w:pPr>
        <w:pStyle w:val="BodyText"/>
        <w:spacing w:before="120" w:line="264" w:lineRule="auto"/>
        <w:ind w:left="115" w:right="1109" w:firstLine="288"/>
        <w:jc w:val="both"/>
      </w:pPr>
    </w:p>
    <w:p w14:paraId="58A7B474" w14:textId="77777777" w:rsidR="008C1CD0" w:rsidRDefault="008C1CD0" w:rsidP="008C1CD0">
      <w:pPr>
        <w:pStyle w:val="BodyText"/>
        <w:spacing w:before="120" w:line="264" w:lineRule="auto"/>
        <w:ind w:right="1109"/>
        <w:jc w:val="both"/>
      </w:pPr>
    </w:p>
    <w:p w14:paraId="7A3EEF90" w14:textId="2FAF4BA4" w:rsidR="00667565" w:rsidRDefault="00667565" w:rsidP="004B2100">
      <w:pPr>
        <w:pStyle w:val="BodyText"/>
        <w:jc w:val="both"/>
        <w:rPr>
          <w:sz w:val="12"/>
          <w:szCs w:val="12"/>
        </w:rPr>
      </w:pPr>
    </w:p>
    <w:p w14:paraId="411010DB" w14:textId="10F3A82E" w:rsidR="00EC3E17" w:rsidRPr="00EC3E17" w:rsidRDefault="00EC3E17" w:rsidP="00EC3E17">
      <w:pPr>
        <w:pStyle w:val="Heading2"/>
        <w:numPr>
          <w:ilvl w:val="2"/>
          <w:numId w:val="10"/>
        </w:numPr>
        <w:tabs>
          <w:tab w:val="left" w:pos="838"/>
          <w:tab w:val="left" w:pos="839"/>
        </w:tabs>
        <w:ind w:left="835"/>
      </w:pPr>
      <w:bookmarkStart w:id="75" w:name="_Compression_between_third_1"/>
      <w:bookmarkEnd w:id="75"/>
      <w:r>
        <w:rPr>
          <w:b w:val="0"/>
          <w:bCs w:val="0"/>
        </w:rPr>
        <w:lastRenderedPageBreak/>
        <w:t xml:space="preserve">Compression between third and fourth examples </w:t>
      </w:r>
    </w:p>
    <w:p w14:paraId="08515032" w14:textId="047200EA" w:rsidR="004B2100" w:rsidRDefault="00F84FAF" w:rsidP="00667565">
      <w:pPr>
        <w:pStyle w:val="BodyText"/>
        <w:ind w:left="115"/>
        <w:jc w:val="both"/>
      </w:pPr>
      <w:r>
        <w:rPr>
          <w:noProof/>
        </w:rPr>
        <w:drawing>
          <wp:anchor distT="0" distB="0" distL="114300" distR="114300" simplePos="0" relativeHeight="251670528" behindDoc="0" locked="0" layoutInCell="1" allowOverlap="1" wp14:anchorId="5FEF4B15" wp14:editId="30098216">
            <wp:simplePos x="0" y="0"/>
            <wp:positionH relativeFrom="column">
              <wp:posOffset>20486</wp:posOffset>
            </wp:positionH>
            <wp:positionV relativeFrom="paragraph">
              <wp:posOffset>58724</wp:posOffset>
            </wp:positionV>
            <wp:extent cx="6064250" cy="4250800"/>
            <wp:effectExtent l="19050" t="19050" r="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6100704" cy="4276353"/>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30C00137" w14:textId="365D3FA4" w:rsidR="004B2100" w:rsidRDefault="004B2100" w:rsidP="008337B1">
      <w:pPr>
        <w:pStyle w:val="BodyText"/>
        <w:ind w:left="835"/>
        <w:jc w:val="both"/>
      </w:pPr>
    </w:p>
    <w:p w14:paraId="5A7B256D" w14:textId="41579C8A" w:rsidR="004B2100" w:rsidRDefault="004B2100" w:rsidP="008337B1">
      <w:pPr>
        <w:pStyle w:val="BodyText"/>
        <w:ind w:left="835"/>
        <w:jc w:val="both"/>
      </w:pPr>
    </w:p>
    <w:p w14:paraId="591D4115" w14:textId="5256B27F" w:rsidR="004B2100" w:rsidRDefault="004B2100" w:rsidP="008337B1">
      <w:pPr>
        <w:pStyle w:val="BodyText"/>
        <w:ind w:left="835"/>
        <w:jc w:val="both"/>
      </w:pPr>
    </w:p>
    <w:p w14:paraId="630A933E" w14:textId="27BF9AF3" w:rsidR="004B2100" w:rsidRDefault="004B2100" w:rsidP="008337B1">
      <w:pPr>
        <w:pStyle w:val="BodyText"/>
        <w:ind w:left="835"/>
        <w:jc w:val="both"/>
      </w:pPr>
    </w:p>
    <w:p w14:paraId="7CA8258E" w14:textId="59B5AB26" w:rsidR="004B2100" w:rsidRDefault="004B2100" w:rsidP="008337B1">
      <w:pPr>
        <w:pStyle w:val="BodyText"/>
        <w:ind w:left="835"/>
        <w:jc w:val="both"/>
      </w:pPr>
    </w:p>
    <w:p w14:paraId="2973C6AB" w14:textId="59995D3E" w:rsidR="004B2100" w:rsidRDefault="004B2100" w:rsidP="008337B1">
      <w:pPr>
        <w:pStyle w:val="BodyText"/>
        <w:ind w:left="835"/>
        <w:jc w:val="both"/>
      </w:pPr>
    </w:p>
    <w:p w14:paraId="6B9B0C88" w14:textId="363CA4A9" w:rsidR="004B2100" w:rsidRDefault="004B2100" w:rsidP="008337B1">
      <w:pPr>
        <w:pStyle w:val="BodyText"/>
        <w:ind w:left="835"/>
        <w:jc w:val="both"/>
      </w:pPr>
    </w:p>
    <w:p w14:paraId="4F85A68F" w14:textId="55539A82" w:rsidR="004B2100" w:rsidRDefault="004B2100" w:rsidP="008337B1">
      <w:pPr>
        <w:pStyle w:val="BodyText"/>
        <w:ind w:left="835"/>
        <w:jc w:val="both"/>
      </w:pPr>
    </w:p>
    <w:p w14:paraId="035B4FE9" w14:textId="61155996" w:rsidR="004B2100" w:rsidRDefault="004B2100" w:rsidP="008337B1">
      <w:pPr>
        <w:pStyle w:val="BodyText"/>
        <w:ind w:left="835"/>
        <w:jc w:val="both"/>
      </w:pPr>
    </w:p>
    <w:p w14:paraId="0B1AB553" w14:textId="1AAADEDC" w:rsidR="004B2100" w:rsidRDefault="004B2100" w:rsidP="008337B1">
      <w:pPr>
        <w:pStyle w:val="BodyText"/>
        <w:ind w:left="835"/>
        <w:jc w:val="both"/>
      </w:pPr>
    </w:p>
    <w:p w14:paraId="2834701F" w14:textId="7EBE12B3" w:rsidR="004B2100" w:rsidRDefault="004B2100" w:rsidP="008337B1">
      <w:pPr>
        <w:pStyle w:val="BodyText"/>
        <w:ind w:left="835"/>
        <w:jc w:val="both"/>
      </w:pPr>
    </w:p>
    <w:p w14:paraId="5CE05B21" w14:textId="2614F5CE" w:rsidR="004B2100" w:rsidRDefault="004B2100" w:rsidP="008337B1">
      <w:pPr>
        <w:pStyle w:val="BodyText"/>
        <w:ind w:left="835"/>
        <w:jc w:val="both"/>
      </w:pPr>
    </w:p>
    <w:p w14:paraId="0D269A22" w14:textId="1CF3C9F8" w:rsidR="004B2100" w:rsidRDefault="004B2100" w:rsidP="008337B1">
      <w:pPr>
        <w:pStyle w:val="BodyText"/>
        <w:ind w:left="835"/>
        <w:jc w:val="both"/>
      </w:pPr>
    </w:p>
    <w:p w14:paraId="4F97EABC" w14:textId="5287B39D" w:rsidR="004B2100" w:rsidRDefault="004B2100" w:rsidP="008337B1">
      <w:pPr>
        <w:pStyle w:val="BodyText"/>
        <w:ind w:left="835"/>
        <w:jc w:val="both"/>
      </w:pPr>
    </w:p>
    <w:p w14:paraId="3B0270F1" w14:textId="67B39E65" w:rsidR="008C1CD0" w:rsidRDefault="008C1CD0" w:rsidP="008337B1">
      <w:pPr>
        <w:pStyle w:val="BodyText"/>
        <w:ind w:left="835"/>
        <w:jc w:val="both"/>
      </w:pPr>
    </w:p>
    <w:p w14:paraId="70D08884" w14:textId="0B122B83" w:rsidR="008C1CD0" w:rsidRDefault="008C1CD0" w:rsidP="008337B1">
      <w:pPr>
        <w:pStyle w:val="BodyText"/>
        <w:ind w:left="835"/>
        <w:jc w:val="both"/>
      </w:pPr>
    </w:p>
    <w:p w14:paraId="531C084C" w14:textId="75771EED" w:rsidR="008C1CD0" w:rsidRDefault="008C1CD0" w:rsidP="008337B1">
      <w:pPr>
        <w:pStyle w:val="BodyText"/>
        <w:ind w:left="835"/>
        <w:jc w:val="both"/>
      </w:pPr>
    </w:p>
    <w:p w14:paraId="75EA69B3" w14:textId="3CE5DEC1" w:rsidR="008C1CD0" w:rsidRDefault="008C1CD0" w:rsidP="008337B1">
      <w:pPr>
        <w:pStyle w:val="BodyText"/>
        <w:ind w:left="835"/>
        <w:jc w:val="both"/>
      </w:pPr>
    </w:p>
    <w:p w14:paraId="599F6D26" w14:textId="542B3F3E" w:rsidR="008C1CD0" w:rsidRDefault="008C1CD0" w:rsidP="008337B1">
      <w:pPr>
        <w:pStyle w:val="BodyText"/>
        <w:ind w:left="835"/>
        <w:jc w:val="both"/>
      </w:pPr>
    </w:p>
    <w:p w14:paraId="1A2611B5" w14:textId="4181FA9C" w:rsidR="008C1CD0" w:rsidRDefault="008C1CD0" w:rsidP="008337B1">
      <w:pPr>
        <w:pStyle w:val="BodyText"/>
        <w:ind w:left="835"/>
        <w:jc w:val="both"/>
      </w:pPr>
    </w:p>
    <w:p w14:paraId="327812CE" w14:textId="43764466" w:rsidR="008C1CD0" w:rsidRDefault="008C1CD0" w:rsidP="008337B1">
      <w:pPr>
        <w:pStyle w:val="BodyText"/>
        <w:ind w:left="835"/>
        <w:jc w:val="both"/>
      </w:pPr>
    </w:p>
    <w:p w14:paraId="2B2AD58C" w14:textId="254F2331" w:rsidR="008C1CD0" w:rsidRDefault="008C1CD0" w:rsidP="008337B1">
      <w:pPr>
        <w:pStyle w:val="BodyText"/>
        <w:ind w:left="835"/>
        <w:jc w:val="both"/>
      </w:pPr>
    </w:p>
    <w:p w14:paraId="6805E5A4" w14:textId="4547B26C" w:rsidR="008C1CD0" w:rsidRDefault="008C1CD0" w:rsidP="008337B1">
      <w:pPr>
        <w:pStyle w:val="BodyText"/>
        <w:ind w:left="835"/>
        <w:jc w:val="both"/>
      </w:pPr>
    </w:p>
    <w:p w14:paraId="6A94BE03" w14:textId="674A5EB1" w:rsidR="008C1CD0" w:rsidRDefault="008C1CD0" w:rsidP="008337B1">
      <w:pPr>
        <w:pStyle w:val="BodyText"/>
        <w:ind w:left="835"/>
        <w:jc w:val="both"/>
      </w:pPr>
    </w:p>
    <w:p w14:paraId="2B1F91D5" w14:textId="752A5092" w:rsidR="008C1CD0" w:rsidRDefault="008C1CD0" w:rsidP="008337B1">
      <w:pPr>
        <w:pStyle w:val="BodyText"/>
        <w:ind w:left="835"/>
        <w:jc w:val="both"/>
      </w:pPr>
    </w:p>
    <w:p w14:paraId="448F6B99" w14:textId="4D1FA380" w:rsidR="008C1CD0" w:rsidRDefault="008C1CD0" w:rsidP="008C1CD0">
      <w:pPr>
        <w:pStyle w:val="BodyText"/>
        <w:jc w:val="both"/>
      </w:pPr>
    </w:p>
    <w:p w14:paraId="2020AABF" w14:textId="75565F36" w:rsidR="008C1CD0" w:rsidRPr="00EA5CC6" w:rsidRDefault="008C1CD0" w:rsidP="008C1CD0">
      <w:pPr>
        <w:pStyle w:val="BodyText"/>
        <w:ind w:right="1008"/>
        <w:jc w:val="center"/>
        <w:rPr>
          <w:i/>
          <w:color w:val="1F487C"/>
        </w:rPr>
      </w:pPr>
      <w:r w:rsidRPr="008D22E9">
        <w:rPr>
          <w:i/>
          <w:color w:val="1F487C"/>
        </w:rPr>
        <w:t xml:space="preserve">Figure </w:t>
      </w:r>
      <w:r>
        <w:rPr>
          <w:i/>
          <w:color w:val="1F487C"/>
        </w:rPr>
        <w:t>5</w:t>
      </w:r>
      <w:r w:rsidR="00485C24">
        <w:rPr>
          <w:i/>
          <w:color w:val="1F487C"/>
        </w:rPr>
        <w:t>6</w:t>
      </w:r>
      <w:r w:rsidRPr="008D22E9">
        <w:rPr>
          <w:i/>
          <w:color w:val="1F487C"/>
        </w:rPr>
        <w:t xml:space="preserve"> – </w:t>
      </w:r>
      <w:r>
        <w:rPr>
          <w:i/>
          <w:color w:val="1F487C"/>
        </w:rPr>
        <w:t xml:space="preserve">Compression between model without data augmentation </w:t>
      </w:r>
      <w:r>
        <w:rPr>
          <w:i/>
          <w:color w:val="1F487C"/>
        </w:rPr>
        <w:br/>
        <w:t>and model with data augmentation</w:t>
      </w:r>
    </w:p>
    <w:p w14:paraId="02D8C0A3" w14:textId="77777777" w:rsidR="004B2100" w:rsidRPr="008C1CD0" w:rsidRDefault="004B2100" w:rsidP="005A3C1A">
      <w:pPr>
        <w:pStyle w:val="BodyText"/>
        <w:jc w:val="both"/>
        <w:rPr>
          <w:sz w:val="24"/>
          <w:szCs w:val="24"/>
        </w:rPr>
      </w:pPr>
    </w:p>
    <w:p w14:paraId="537253E7" w14:textId="57164512" w:rsidR="00A92393" w:rsidRPr="00C1526C" w:rsidRDefault="00A92393" w:rsidP="00C1526C">
      <w:pPr>
        <w:pStyle w:val="Heading2"/>
        <w:numPr>
          <w:ilvl w:val="1"/>
          <w:numId w:val="36"/>
        </w:numPr>
        <w:tabs>
          <w:tab w:val="left" w:pos="838"/>
          <w:tab w:val="left" w:pos="839"/>
        </w:tabs>
      </w:pPr>
      <w:bookmarkStart w:id="76" w:name="_Conclusions"/>
      <w:bookmarkEnd w:id="76"/>
      <w:r>
        <w:t xml:space="preserve">Conclusions </w:t>
      </w:r>
    </w:p>
    <w:p w14:paraId="47BC396B" w14:textId="70CECE38" w:rsidR="00C1526C" w:rsidRDefault="00C1526C" w:rsidP="00C12428">
      <w:pPr>
        <w:pStyle w:val="BodyText"/>
        <w:spacing w:before="120" w:line="264" w:lineRule="auto"/>
        <w:ind w:left="115" w:right="1109" w:firstLine="288"/>
        <w:jc w:val="both"/>
      </w:pPr>
      <w:r>
        <w:t xml:space="preserve">At the experiment stage, we have created many models with different parameters, trying to understand better how the model responds to the various parameter’s values. We learned </w:t>
      </w:r>
      <w:r w:rsidR="00D2466A">
        <w:t xml:space="preserve">at the section of </w:t>
      </w:r>
      <w:r>
        <w:t>learning process that small epoch number gives quite high accuracy and on the other hand, a relatively big epoch number causes over fitting.</w:t>
      </w:r>
      <w:r w:rsidR="00CA7048">
        <w:t xml:space="preserve"> </w:t>
      </w:r>
      <w:r>
        <w:t>After deep thinking, we concluded that a different threshold value could contribute to various purposes of the applicatio</w:t>
      </w:r>
      <w:r w:rsidR="00CA7048">
        <w:t>n.</w:t>
      </w:r>
    </w:p>
    <w:p w14:paraId="4A495D88" w14:textId="368F544B" w:rsidR="00CA7048" w:rsidRDefault="00CA7048" w:rsidP="00C12428">
      <w:pPr>
        <w:pStyle w:val="BodyText"/>
        <w:spacing w:before="120" w:line="264" w:lineRule="auto"/>
        <w:ind w:left="115" w:right="1109" w:firstLine="288"/>
        <w:jc w:val="both"/>
      </w:pPr>
      <w:r>
        <w:t xml:space="preserve">In the future, there is an option to expand the data set of Hebrew bibles, which can assist to improve the classification results. In addition, considering a possibility of a new Hebrew bible version, we suggest to repeating on the training process periodically. </w:t>
      </w:r>
    </w:p>
    <w:p w14:paraId="3615C968" w14:textId="1E6A30E1" w:rsidR="00A92393" w:rsidRDefault="00CA7048" w:rsidP="00C12428">
      <w:pPr>
        <w:pStyle w:val="BodyText"/>
        <w:spacing w:before="120" w:line="264" w:lineRule="auto"/>
        <w:ind w:left="115" w:right="1109" w:firstLine="288"/>
        <w:jc w:val="both"/>
      </w:pPr>
      <w:r>
        <w:t>We hope that our program will help to investigate the hypothesis that there have places in the bible that not written by human being.</w:t>
      </w:r>
    </w:p>
    <w:p w14:paraId="6AE1E819" w14:textId="1B69DB6E" w:rsidR="00CA7048" w:rsidRDefault="00CA7048" w:rsidP="00CA7048">
      <w:pPr>
        <w:pStyle w:val="BodyText"/>
        <w:spacing w:before="120" w:line="264" w:lineRule="auto"/>
        <w:ind w:left="115" w:right="1109" w:firstLine="288"/>
      </w:pPr>
    </w:p>
    <w:p w14:paraId="4713D66A" w14:textId="5F1576F9" w:rsidR="008C1CD0" w:rsidRDefault="008C1CD0" w:rsidP="00CA7048">
      <w:pPr>
        <w:pStyle w:val="BodyText"/>
        <w:spacing w:before="120" w:line="264" w:lineRule="auto"/>
        <w:ind w:left="115" w:right="1109" w:firstLine="288"/>
      </w:pPr>
    </w:p>
    <w:p w14:paraId="55821FD3" w14:textId="7C0BB4AB" w:rsidR="008C1CD0" w:rsidRDefault="008C1CD0" w:rsidP="00CA7048">
      <w:pPr>
        <w:pStyle w:val="BodyText"/>
        <w:spacing w:before="120" w:line="264" w:lineRule="auto"/>
        <w:ind w:left="115" w:right="1109" w:firstLine="288"/>
      </w:pPr>
    </w:p>
    <w:p w14:paraId="681F0E36" w14:textId="0A7124D5" w:rsidR="008C1CD0" w:rsidRDefault="008C1CD0" w:rsidP="00CA7048">
      <w:pPr>
        <w:pStyle w:val="BodyText"/>
        <w:spacing w:before="120" w:line="264" w:lineRule="auto"/>
        <w:ind w:left="115" w:right="1109" w:firstLine="288"/>
      </w:pPr>
    </w:p>
    <w:p w14:paraId="28205428" w14:textId="2D360E60" w:rsidR="008C1CD0" w:rsidRDefault="008C1CD0" w:rsidP="008C1CD0">
      <w:pPr>
        <w:pStyle w:val="BodyText"/>
        <w:spacing w:before="120" w:line="264" w:lineRule="auto"/>
        <w:ind w:right="1109"/>
      </w:pPr>
    </w:p>
    <w:p w14:paraId="0DD23EDD" w14:textId="77777777" w:rsidR="008C1CD0" w:rsidRPr="00CA7048" w:rsidRDefault="008C1CD0" w:rsidP="008C1CD0">
      <w:pPr>
        <w:pStyle w:val="BodyText"/>
        <w:spacing w:before="120" w:line="264" w:lineRule="auto"/>
        <w:ind w:right="1109"/>
      </w:pPr>
    </w:p>
    <w:p w14:paraId="44F28749" w14:textId="65740841" w:rsidR="00CB71FC" w:rsidRPr="005578CE" w:rsidRDefault="005E19B3" w:rsidP="00A92393">
      <w:pPr>
        <w:pStyle w:val="Heading1"/>
        <w:numPr>
          <w:ilvl w:val="0"/>
          <w:numId w:val="23"/>
        </w:numPr>
        <w:spacing w:before="0"/>
        <w:ind w:left="360" w:hanging="360"/>
      </w:pPr>
      <w:bookmarkStart w:id="77" w:name="_bookmark44"/>
      <w:bookmarkEnd w:id="77"/>
      <w:r>
        <w:lastRenderedPageBreak/>
        <w:t>REFERENCES</w:t>
      </w:r>
    </w:p>
    <w:p w14:paraId="4C627623" w14:textId="5147B1F0" w:rsidR="006D7F3B" w:rsidRPr="006D7F3B" w:rsidRDefault="006D7F3B" w:rsidP="006D7F3B">
      <w:pPr>
        <w:pStyle w:val="EndNoteBibliography"/>
        <w:spacing w:before="120"/>
        <w:ind w:left="720" w:hanging="720"/>
        <w:rPr>
          <w:sz w:val="20"/>
          <w:szCs w:val="20"/>
        </w:rPr>
      </w:pPr>
      <w:r w:rsidRPr="006D7F3B">
        <w:rPr>
          <w:sz w:val="20"/>
          <w:szCs w:val="20"/>
        </w:rPr>
        <w:t>[</w:t>
      </w:r>
      <w:r w:rsidR="00CB71FC" w:rsidRPr="006D7F3B">
        <w:rPr>
          <w:sz w:val="20"/>
          <w:szCs w:val="20"/>
        </w:rPr>
        <w:fldChar w:fldCharType="begin"/>
      </w:r>
      <w:r w:rsidR="00CB71FC" w:rsidRPr="006D7F3B">
        <w:rPr>
          <w:sz w:val="20"/>
          <w:szCs w:val="20"/>
        </w:rPr>
        <w:instrText xml:space="preserve"> ADDIN EN.REFLIST </w:instrText>
      </w:r>
      <w:r w:rsidR="00CB71FC" w:rsidRPr="006D7F3B">
        <w:rPr>
          <w:sz w:val="20"/>
          <w:szCs w:val="20"/>
        </w:rPr>
        <w:fldChar w:fldCharType="separate"/>
      </w:r>
      <w:bookmarkStart w:id="78" w:name="_ENREF_1"/>
      <w:r w:rsidRPr="006D7F3B">
        <w:rPr>
          <w:sz w:val="20"/>
          <w:szCs w:val="20"/>
        </w:rPr>
        <w:t>1]</w:t>
      </w:r>
      <w:r w:rsidRPr="006D7F3B">
        <w:rPr>
          <w:sz w:val="20"/>
          <w:szCs w:val="20"/>
        </w:rPr>
        <w:tab/>
        <w:t xml:space="preserve">Carlson, K., A. Riddell, and D. Rockmore, </w:t>
      </w:r>
      <w:r w:rsidRPr="006D7F3B">
        <w:rPr>
          <w:i/>
          <w:sz w:val="20"/>
          <w:szCs w:val="20"/>
        </w:rPr>
        <w:t>Evaluating prose style transfer with the Bible.</w:t>
      </w:r>
      <w:r w:rsidRPr="006D7F3B">
        <w:rPr>
          <w:sz w:val="20"/>
          <w:szCs w:val="20"/>
        </w:rPr>
        <w:t xml:space="preserve"> </w:t>
      </w:r>
      <w:r w:rsidRPr="006D7F3B">
        <w:rPr>
          <w:sz w:val="20"/>
          <w:szCs w:val="20"/>
        </w:rPr>
        <w:br/>
        <w:t xml:space="preserve">Royal Society open science, 2018. </w:t>
      </w:r>
      <w:r w:rsidRPr="006D7F3B">
        <w:rPr>
          <w:b/>
          <w:sz w:val="20"/>
          <w:szCs w:val="20"/>
        </w:rPr>
        <w:t>5</w:t>
      </w:r>
      <w:r w:rsidRPr="006D7F3B">
        <w:rPr>
          <w:sz w:val="20"/>
          <w:szCs w:val="20"/>
        </w:rPr>
        <w:t>(10): p. 171920.</w:t>
      </w:r>
      <w:bookmarkEnd w:id="78"/>
    </w:p>
    <w:p w14:paraId="57A5753E" w14:textId="0F1D845D" w:rsidR="006D7F3B" w:rsidRPr="006D7F3B" w:rsidRDefault="006D7F3B" w:rsidP="006D7F3B">
      <w:pPr>
        <w:pStyle w:val="EndNoteBibliography"/>
        <w:spacing w:before="120"/>
        <w:ind w:left="720" w:hanging="720"/>
        <w:rPr>
          <w:sz w:val="20"/>
          <w:szCs w:val="20"/>
        </w:rPr>
      </w:pPr>
      <w:bookmarkStart w:id="79" w:name="_ENREF_2"/>
      <w:r>
        <w:rPr>
          <w:sz w:val="20"/>
          <w:szCs w:val="20"/>
        </w:rPr>
        <w:t>[</w:t>
      </w:r>
      <w:r w:rsidRPr="006D7F3B">
        <w:rPr>
          <w:sz w:val="20"/>
          <w:szCs w:val="20"/>
        </w:rPr>
        <w:t>2</w:t>
      </w:r>
      <w:r>
        <w:rPr>
          <w:sz w:val="20"/>
          <w:szCs w:val="20"/>
        </w:rPr>
        <w:t>]</w:t>
      </w:r>
      <w:r w:rsidRPr="006D7F3B">
        <w:rPr>
          <w:sz w:val="20"/>
          <w:szCs w:val="20"/>
        </w:rPr>
        <w:tab/>
        <w:t xml:space="preserve">Lopez, M.M. and J. Kalita, </w:t>
      </w:r>
      <w:r w:rsidRPr="006D7F3B">
        <w:rPr>
          <w:i/>
          <w:sz w:val="20"/>
          <w:szCs w:val="20"/>
        </w:rPr>
        <w:t>Deep Learning applied to NLP.</w:t>
      </w:r>
      <w:r w:rsidRPr="006D7F3B">
        <w:rPr>
          <w:sz w:val="20"/>
          <w:szCs w:val="20"/>
        </w:rPr>
        <w:t xml:space="preserve"> arXiv preprint arXiv:1703.03091, 2017.</w:t>
      </w:r>
      <w:bookmarkEnd w:id="79"/>
    </w:p>
    <w:p w14:paraId="220E6691" w14:textId="0929FF81" w:rsidR="006D7F3B" w:rsidRPr="006D7F3B" w:rsidRDefault="006D7F3B" w:rsidP="006D7F3B">
      <w:pPr>
        <w:pStyle w:val="EndNoteBibliography"/>
        <w:spacing w:before="120"/>
        <w:ind w:left="720" w:hanging="720"/>
        <w:rPr>
          <w:sz w:val="20"/>
          <w:szCs w:val="20"/>
        </w:rPr>
      </w:pPr>
      <w:bookmarkStart w:id="80" w:name="_ENREF_3"/>
      <w:r>
        <w:rPr>
          <w:sz w:val="20"/>
          <w:szCs w:val="20"/>
        </w:rPr>
        <w:t>[</w:t>
      </w:r>
      <w:r w:rsidRPr="006D7F3B">
        <w:rPr>
          <w:sz w:val="20"/>
          <w:szCs w:val="20"/>
        </w:rPr>
        <w:t>3</w:t>
      </w:r>
      <w:r>
        <w:rPr>
          <w:sz w:val="20"/>
          <w:szCs w:val="20"/>
        </w:rPr>
        <w:t>]</w:t>
      </w:r>
      <w:r w:rsidRPr="006D7F3B">
        <w:rPr>
          <w:sz w:val="20"/>
          <w:szCs w:val="20"/>
        </w:rPr>
        <w:tab/>
        <w:t xml:space="preserve">Cho, K., et al., </w:t>
      </w:r>
      <w:r w:rsidRPr="006D7F3B">
        <w:rPr>
          <w:i/>
          <w:sz w:val="20"/>
          <w:szCs w:val="20"/>
        </w:rPr>
        <w:t>Learning phrase representations using RNN encoder-decoder for statistical machine translation.</w:t>
      </w:r>
      <w:r w:rsidRPr="006D7F3B">
        <w:rPr>
          <w:sz w:val="20"/>
          <w:szCs w:val="20"/>
        </w:rPr>
        <w:t xml:space="preserve"> </w:t>
      </w:r>
      <w:r w:rsidRPr="006D7F3B">
        <w:rPr>
          <w:sz w:val="20"/>
          <w:szCs w:val="20"/>
        </w:rPr>
        <w:br/>
        <w:t>arXiv preprint arXiv:1406.1078, 2014.</w:t>
      </w:r>
      <w:bookmarkEnd w:id="80"/>
    </w:p>
    <w:p w14:paraId="51C328A8" w14:textId="326C012D" w:rsidR="006D7F3B" w:rsidRPr="006D7F3B" w:rsidRDefault="006D7F3B" w:rsidP="006D7F3B">
      <w:pPr>
        <w:pStyle w:val="EndNoteBibliography"/>
        <w:spacing w:before="120"/>
        <w:ind w:left="720" w:hanging="720"/>
        <w:rPr>
          <w:sz w:val="20"/>
          <w:szCs w:val="20"/>
        </w:rPr>
      </w:pPr>
      <w:bookmarkStart w:id="81" w:name="_ENREF_4"/>
      <w:r>
        <w:rPr>
          <w:sz w:val="20"/>
          <w:szCs w:val="20"/>
        </w:rPr>
        <w:t>[</w:t>
      </w:r>
      <w:r w:rsidRPr="006D7F3B">
        <w:rPr>
          <w:sz w:val="20"/>
          <w:szCs w:val="20"/>
        </w:rPr>
        <w:t>4</w:t>
      </w:r>
      <w:r>
        <w:rPr>
          <w:sz w:val="20"/>
          <w:szCs w:val="20"/>
        </w:rPr>
        <w:t>]</w:t>
      </w:r>
      <w:r w:rsidRPr="006D7F3B">
        <w:rPr>
          <w:sz w:val="20"/>
          <w:szCs w:val="20"/>
        </w:rPr>
        <w:tab/>
        <w:t xml:space="preserve">Kotsiantis, S.B., I. Zaharakis, and P. Pintelas, </w:t>
      </w:r>
      <w:r w:rsidRPr="006D7F3B">
        <w:rPr>
          <w:i/>
          <w:sz w:val="20"/>
          <w:szCs w:val="20"/>
        </w:rPr>
        <w:t>Supervised machine learning: A review of classification techniques.</w:t>
      </w:r>
      <w:r w:rsidRPr="006D7F3B">
        <w:rPr>
          <w:sz w:val="20"/>
          <w:szCs w:val="20"/>
        </w:rPr>
        <w:t xml:space="preserve"> Emerging artificial intelligence applications in computer engineering, 2007. </w:t>
      </w:r>
      <w:r w:rsidRPr="006D7F3B">
        <w:rPr>
          <w:b/>
          <w:sz w:val="20"/>
          <w:szCs w:val="20"/>
        </w:rPr>
        <w:t>160</w:t>
      </w:r>
      <w:r w:rsidRPr="006D7F3B">
        <w:rPr>
          <w:sz w:val="20"/>
          <w:szCs w:val="20"/>
        </w:rPr>
        <w:t>: p. 3-24.</w:t>
      </w:r>
      <w:bookmarkEnd w:id="81"/>
    </w:p>
    <w:p w14:paraId="3C52BAD3" w14:textId="02A94C95" w:rsidR="006D7F3B" w:rsidRPr="006D7F3B" w:rsidRDefault="006D7F3B" w:rsidP="006D7F3B">
      <w:pPr>
        <w:pStyle w:val="EndNoteBibliography"/>
        <w:spacing w:before="120"/>
        <w:ind w:left="720" w:hanging="720"/>
        <w:rPr>
          <w:sz w:val="20"/>
          <w:szCs w:val="20"/>
        </w:rPr>
      </w:pPr>
      <w:bookmarkStart w:id="82" w:name="_ENREF_5"/>
      <w:r>
        <w:rPr>
          <w:sz w:val="20"/>
          <w:szCs w:val="20"/>
        </w:rPr>
        <w:t>[</w:t>
      </w:r>
      <w:r w:rsidRPr="006D7F3B">
        <w:rPr>
          <w:sz w:val="20"/>
          <w:szCs w:val="20"/>
        </w:rPr>
        <w:t>5</w:t>
      </w:r>
      <w:r>
        <w:rPr>
          <w:sz w:val="20"/>
          <w:szCs w:val="20"/>
        </w:rPr>
        <w:t>]</w:t>
      </w:r>
      <w:r w:rsidRPr="006D7F3B">
        <w:rPr>
          <w:sz w:val="20"/>
          <w:szCs w:val="20"/>
        </w:rPr>
        <w:tab/>
        <w:t xml:space="preserve">Alpaydin, E., </w:t>
      </w:r>
      <w:r w:rsidRPr="006D7F3B">
        <w:rPr>
          <w:i/>
          <w:sz w:val="20"/>
          <w:szCs w:val="20"/>
        </w:rPr>
        <w:t>Introduction to machine learning</w:t>
      </w:r>
      <w:r w:rsidRPr="006D7F3B">
        <w:rPr>
          <w:sz w:val="20"/>
          <w:szCs w:val="20"/>
        </w:rPr>
        <w:t>. 2009: MIT press.</w:t>
      </w:r>
      <w:bookmarkEnd w:id="82"/>
    </w:p>
    <w:p w14:paraId="4CEC697B" w14:textId="0262EA8E" w:rsidR="006D7F3B" w:rsidRPr="006D7F3B" w:rsidRDefault="006D7F3B" w:rsidP="006D7F3B">
      <w:pPr>
        <w:pStyle w:val="EndNoteBibliography"/>
        <w:spacing w:before="120"/>
        <w:ind w:left="720" w:hanging="720"/>
        <w:rPr>
          <w:i/>
          <w:sz w:val="20"/>
          <w:szCs w:val="20"/>
        </w:rPr>
      </w:pPr>
      <w:bookmarkStart w:id="83" w:name="_ENREF_6"/>
      <w:r>
        <w:rPr>
          <w:sz w:val="20"/>
          <w:szCs w:val="20"/>
        </w:rPr>
        <w:t>[</w:t>
      </w:r>
      <w:r w:rsidRPr="006D7F3B">
        <w:rPr>
          <w:sz w:val="20"/>
          <w:szCs w:val="20"/>
        </w:rPr>
        <w:t>6</w:t>
      </w:r>
      <w:r>
        <w:rPr>
          <w:sz w:val="20"/>
          <w:szCs w:val="20"/>
        </w:rPr>
        <w:t>]</w:t>
      </w:r>
      <w:r w:rsidRPr="006D7F3B">
        <w:rPr>
          <w:sz w:val="20"/>
          <w:szCs w:val="20"/>
        </w:rPr>
        <w:tab/>
        <w:t xml:space="preserve">Collobert, R. and J. Weston, </w:t>
      </w:r>
      <w:r w:rsidRPr="006D7F3B">
        <w:rPr>
          <w:i/>
          <w:sz w:val="20"/>
          <w:szCs w:val="20"/>
        </w:rPr>
        <w:t>A Unified Architecture for Natural Language Processing: Deep Neural Networks with Multitask Learning.</w:t>
      </w:r>
      <w:bookmarkEnd w:id="83"/>
    </w:p>
    <w:p w14:paraId="5E8873EA" w14:textId="79F1AC6F" w:rsidR="006D7F3B" w:rsidRPr="006D7F3B" w:rsidRDefault="006D7F3B" w:rsidP="006D7F3B">
      <w:pPr>
        <w:pStyle w:val="EndNoteBibliography"/>
        <w:spacing w:before="120"/>
        <w:ind w:left="720" w:hanging="720"/>
        <w:rPr>
          <w:sz w:val="20"/>
          <w:szCs w:val="20"/>
        </w:rPr>
      </w:pPr>
      <w:bookmarkStart w:id="84" w:name="_ENREF_7"/>
      <w:r>
        <w:rPr>
          <w:sz w:val="20"/>
          <w:szCs w:val="20"/>
        </w:rPr>
        <w:t>[</w:t>
      </w:r>
      <w:r w:rsidRPr="006D7F3B">
        <w:rPr>
          <w:sz w:val="20"/>
          <w:szCs w:val="20"/>
        </w:rPr>
        <w:t>7</w:t>
      </w:r>
      <w:r>
        <w:rPr>
          <w:sz w:val="20"/>
          <w:szCs w:val="20"/>
        </w:rPr>
        <w:t>]</w:t>
      </w:r>
      <w:r w:rsidRPr="006D7F3B">
        <w:rPr>
          <w:sz w:val="20"/>
          <w:szCs w:val="20"/>
        </w:rPr>
        <w:tab/>
        <w:t xml:space="preserve">Deng, L., </w:t>
      </w:r>
      <w:r w:rsidRPr="006D7F3B">
        <w:rPr>
          <w:i/>
          <w:sz w:val="20"/>
          <w:szCs w:val="20"/>
        </w:rPr>
        <w:t>A tutorial survey of architectures, algorithms, and applications for deep learning.</w:t>
      </w:r>
      <w:r w:rsidRPr="006D7F3B">
        <w:rPr>
          <w:sz w:val="20"/>
          <w:szCs w:val="20"/>
        </w:rPr>
        <w:t xml:space="preserve"> </w:t>
      </w:r>
      <w:r w:rsidRPr="006D7F3B">
        <w:rPr>
          <w:sz w:val="20"/>
          <w:szCs w:val="20"/>
        </w:rPr>
        <w:br/>
        <w:t xml:space="preserve">APSIPA Transactions on Signal and Information Processing, 2014. </w:t>
      </w:r>
      <w:r w:rsidRPr="006D7F3B">
        <w:rPr>
          <w:b/>
          <w:sz w:val="20"/>
          <w:szCs w:val="20"/>
        </w:rPr>
        <w:t>3</w:t>
      </w:r>
      <w:r w:rsidRPr="006D7F3B">
        <w:rPr>
          <w:sz w:val="20"/>
          <w:szCs w:val="20"/>
        </w:rPr>
        <w:t>.</w:t>
      </w:r>
      <w:bookmarkEnd w:id="84"/>
    </w:p>
    <w:p w14:paraId="52DFDF6D" w14:textId="2BD050ED" w:rsidR="006D7F3B" w:rsidRPr="006D7F3B" w:rsidRDefault="006D7F3B" w:rsidP="006D7F3B">
      <w:pPr>
        <w:pStyle w:val="EndNoteBibliography"/>
        <w:spacing w:before="120"/>
        <w:ind w:left="720" w:hanging="720"/>
        <w:rPr>
          <w:sz w:val="20"/>
          <w:szCs w:val="20"/>
        </w:rPr>
      </w:pPr>
      <w:bookmarkStart w:id="85" w:name="_ENREF_8"/>
      <w:r>
        <w:rPr>
          <w:sz w:val="20"/>
          <w:szCs w:val="20"/>
        </w:rPr>
        <w:t>[</w:t>
      </w:r>
      <w:r w:rsidRPr="006D7F3B">
        <w:rPr>
          <w:sz w:val="20"/>
          <w:szCs w:val="20"/>
        </w:rPr>
        <w:t>8</w:t>
      </w:r>
      <w:r>
        <w:rPr>
          <w:sz w:val="20"/>
          <w:szCs w:val="20"/>
        </w:rPr>
        <w:t>]</w:t>
      </w:r>
      <w:r w:rsidRPr="006D7F3B">
        <w:rPr>
          <w:sz w:val="20"/>
          <w:szCs w:val="20"/>
        </w:rPr>
        <w:tab/>
        <w:t xml:space="preserve">Zaremba, W., I. Sutskever, and O. Vinyals, </w:t>
      </w:r>
      <w:r w:rsidRPr="006D7F3B">
        <w:rPr>
          <w:i/>
          <w:sz w:val="20"/>
          <w:szCs w:val="20"/>
        </w:rPr>
        <w:t>Recurrent neural network regularization.</w:t>
      </w:r>
      <w:r w:rsidRPr="006D7F3B">
        <w:rPr>
          <w:sz w:val="20"/>
          <w:szCs w:val="20"/>
        </w:rPr>
        <w:t xml:space="preserve"> </w:t>
      </w:r>
      <w:r w:rsidRPr="006D7F3B">
        <w:rPr>
          <w:sz w:val="20"/>
          <w:szCs w:val="20"/>
        </w:rPr>
        <w:br/>
        <w:t>arXiv preprint arXiv:1409.2329, 2014.</w:t>
      </w:r>
      <w:bookmarkEnd w:id="85"/>
    </w:p>
    <w:p w14:paraId="045441C7" w14:textId="5F553F36" w:rsidR="006D7F3B" w:rsidRPr="006D7F3B" w:rsidRDefault="006D7F3B" w:rsidP="006D7F3B">
      <w:pPr>
        <w:pStyle w:val="EndNoteBibliography"/>
        <w:spacing w:before="120"/>
        <w:ind w:left="720" w:hanging="720"/>
        <w:rPr>
          <w:sz w:val="20"/>
          <w:szCs w:val="20"/>
        </w:rPr>
      </w:pPr>
      <w:bookmarkStart w:id="86" w:name="_ENREF_9"/>
      <w:r>
        <w:rPr>
          <w:sz w:val="20"/>
          <w:szCs w:val="20"/>
        </w:rPr>
        <w:t>[</w:t>
      </w:r>
      <w:r w:rsidRPr="006D7F3B">
        <w:rPr>
          <w:sz w:val="20"/>
          <w:szCs w:val="20"/>
        </w:rPr>
        <w:t>9</w:t>
      </w:r>
      <w:r>
        <w:rPr>
          <w:sz w:val="20"/>
          <w:szCs w:val="20"/>
        </w:rPr>
        <w:t>]</w:t>
      </w:r>
      <w:r w:rsidRPr="006D7F3B">
        <w:rPr>
          <w:sz w:val="20"/>
          <w:szCs w:val="20"/>
        </w:rPr>
        <w:tab/>
        <w:t xml:space="preserve">Luong, M.-T., et al., </w:t>
      </w:r>
      <w:r w:rsidRPr="006D7F3B">
        <w:rPr>
          <w:i/>
          <w:sz w:val="20"/>
          <w:szCs w:val="20"/>
        </w:rPr>
        <w:t>Multi-task sequence to sequence learning.</w:t>
      </w:r>
      <w:r w:rsidRPr="006D7F3B">
        <w:rPr>
          <w:sz w:val="20"/>
          <w:szCs w:val="20"/>
        </w:rPr>
        <w:t xml:space="preserve"> arXiv preprint arXiv:1511.06114, 2015.</w:t>
      </w:r>
      <w:bookmarkEnd w:id="86"/>
    </w:p>
    <w:p w14:paraId="3B61334C" w14:textId="1074253C" w:rsidR="006D7F3B" w:rsidRPr="006D7F3B" w:rsidRDefault="006D7F3B" w:rsidP="006D7F3B">
      <w:pPr>
        <w:pStyle w:val="EndNoteBibliography"/>
        <w:spacing w:before="120"/>
        <w:ind w:left="720" w:hanging="720"/>
        <w:rPr>
          <w:sz w:val="20"/>
          <w:szCs w:val="20"/>
        </w:rPr>
      </w:pPr>
      <w:bookmarkStart w:id="87" w:name="_ENREF_10"/>
      <w:r>
        <w:rPr>
          <w:sz w:val="20"/>
          <w:szCs w:val="20"/>
        </w:rPr>
        <w:t>[</w:t>
      </w:r>
      <w:r w:rsidRPr="006D7F3B">
        <w:rPr>
          <w:sz w:val="20"/>
          <w:szCs w:val="20"/>
        </w:rPr>
        <w:t>10</w:t>
      </w:r>
      <w:r>
        <w:rPr>
          <w:sz w:val="20"/>
          <w:szCs w:val="20"/>
        </w:rPr>
        <w:t>]</w:t>
      </w:r>
      <w:r w:rsidRPr="006D7F3B">
        <w:rPr>
          <w:sz w:val="20"/>
          <w:szCs w:val="20"/>
        </w:rPr>
        <w:tab/>
        <w:t xml:space="preserve">Abadi, M., et al. </w:t>
      </w:r>
      <w:r w:rsidRPr="006D7F3B">
        <w:rPr>
          <w:i/>
          <w:sz w:val="20"/>
          <w:szCs w:val="20"/>
        </w:rPr>
        <w:t>Tensorflow: A system for large-scale machine learning</w:t>
      </w:r>
      <w:r w:rsidRPr="006D7F3B">
        <w:rPr>
          <w:sz w:val="20"/>
          <w:szCs w:val="20"/>
        </w:rPr>
        <w:t xml:space="preserve">. in </w:t>
      </w:r>
      <w:r w:rsidRPr="006D7F3B">
        <w:rPr>
          <w:i/>
          <w:sz w:val="20"/>
          <w:szCs w:val="20"/>
        </w:rPr>
        <w:t>12th {USENIX} Symposium on Operating Systems Design and Implementation ({OSDI} 16)</w:t>
      </w:r>
      <w:r w:rsidRPr="006D7F3B">
        <w:rPr>
          <w:sz w:val="20"/>
          <w:szCs w:val="20"/>
        </w:rPr>
        <w:t>. 2016.</w:t>
      </w:r>
      <w:bookmarkEnd w:id="87"/>
    </w:p>
    <w:p w14:paraId="34F1E8DF" w14:textId="588D7C38" w:rsidR="006D7F3B" w:rsidRPr="006D7F3B" w:rsidRDefault="006D7F3B" w:rsidP="006D7F3B">
      <w:pPr>
        <w:pStyle w:val="EndNoteBibliography"/>
        <w:spacing w:before="120"/>
        <w:ind w:left="720" w:hanging="720"/>
        <w:rPr>
          <w:sz w:val="20"/>
          <w:szCs w:val="20"/>
        </w:rPr>
      </w:pPr>
      <w:bookmarkStart w:id="88" w:name="_ENREF_11"/>
      <w:r>
        <w:rPr>
          <w:sz w:val="20"/>
          <w:szCs w:val="20"/>
        </w:rPr>
        <w:t>[</w:t>
      </w:r>
      <w:r w:rsidRPr="006D7F3B">
        <w:rPr>
          <w:sz w:val="20"/>
          <w:szCs w:val="20"/>
        </w:rPr>
        <w:t>11</w:t>
      </w:r>
      <w:r>
        <w:rPr>
          <w:sz w:val="20"/>
          <w:szCs w:val="20"/>
        </w:rPr>
        <w:t>]</w:t>
      </w:r>
      <w:r w:rsidRPr="006D7F3B">
        <w:rPr>
          <w:sz w:val="20"/>
          <w:szCs w:val="20"/>
        </w:rPr>
        <w:tab/>
        <w:t xml:space="preserve">Papineni, K., et al. </w:t>
      </w:r>
      <w:r w:rsidRPr="006D7F3B">
        <w:rPr>
          <w:i/>
          <w:sz w:val="20"/>
          <w:szCs w:val="20"/>
        </w:rPr>
        <w:t>BLEU: a method for automatic evaluation of machine translation</w:t>
      </w:r>
      <w:r w:rsidRPr="006D7F3B">
        <w:rPr>
          <w:sz w:val="20"/>
          <w:szCs w:val="20"/>
        </w:rPr>
        <w:t xml:space="preserve">. in </w:t>
      </w:r>
      <w:r w:rsidRPr="006D7F3B">
        <w:rPr>
          <w:i/>
          <w:sz w:val="20"/>
          <w:szCs w:val="20"/>
        </w:rPr>
        <w:t>Proceedings of the 40th annual meeting on association for computational linguistics</w:t>
      </w:r>
      <w:r w:rsidRPr="006D7F3B">
        <w:rPr>
          <w:sz w:val="20"/>
          <w:szCs w:val="20"/>
        </w:rPr>
        <w:t>. 2002. Association for Computational Linguistics.</w:t>
      </w:r>
      <w:bookmarkEnd w:id="88"/>
    </w:p>
    <w:p w14:paraId="17298876" w14:textId="592AF57D" w:rsidR="006D7F3B" w:rsidRPr="006D7F3B" w:rsidRDefault="006D7F3B" w:rsidP="006D7F3B">
      <w:pPr>
        <w:pStyle w:val="EndNoteBibliography"/>
        <w:spacing w:before="120"/>
        <w:ind w:left="720" w:hanging="720"/>
        <w:rPr>
          <w:sz w:val="20"/>
          <w:szCs w:val="20"/>
        </w:rPr>
      </w:pPr>
      <w:bookmarkStart w:id="89" w:name="_ENREF_12"/>
      <w:r>
        <w:rPr>
          <w:sz w:val="20"/>
          <w:szCs w:val="20"/>
        </w:rPr>
        <w:t>[</w:t>
      </w:r>
      <w:r w:rsidRPr="006D7F3B">
        <w:rPr>
          <w:sz w:val="20"/>
          <w:szCs w:val="20"/>
        </w:rPr>
        <w:t>12</w:t>
      </w:r>
      <w:r>
        <w:rPr>
          <w:sz w:val="20"/>
          <w:szCs w:val="20"/>
        </w:rPr>
        <w:t>]</w:t>
      </w:r>
      <w:r w:rsidRPr="006D7F3B">
        <w:rPr>
          <w:sz w:val="20"/>
          <w:szCs w:val="20"/>
        </w:rPr>
        <w:tab/>
        <w:t xml:space="preserve">Jhamtani, H., et al., </w:t>
      </w:r>
      <w:r w:rsidRPr="006D7F3B">
        <w:rPr>
          <w:i/>
          <w:sz w:val="20"/>
          <w:szCs w:val="20"/>
        </w:rPr>
        <w:t>Shakespearizing modern language using copy-enriched sequence-to-sequence models.</w:t>
      </w:r>
      <w:r w:rsidRPr="006D7F3B">
        <w:rPr>
          <w:sz w:val="20"/>
          <w:szCs w:val="20"/>
        </w:rPr>
        <w:t xml:space="preserve"> </w:t>
      </w:r>
      <w:r w:rsidRPr="006D7F3B">
        <w:rPr>
          <w:sz w:val="20"/>
          <w:szCs w:val="20"/>
        </w:rPr>
        <w:br/>
        <w:t>arXiv preprint arXiv:1707.01161, 2017.</w:t>
      </w:r>
      <w:bookmarkEnd w:id="89"/>
    </w:p>
    <w:p w14:paraId="3A2C6AE2" w14:textId="0C0E89B0" w:rsidR="006D7F3B" w:rsidRPr="006D7F3B" w:rsidRDefault="006D7F3B" w:rsidP="006D7F3B">
      <w:pPr>
        <w:pStyle w:val="EndNoteBibliography"/>
        <w:spacing w:before="120"/>
        <w:ind w:left="720" w:hanging="720"/>
        <w:rPr>
          <w:sz w:val="20"/>
          <w:szCs w:val="20"/>
        </w:rPr>
      </w:pPr>
      <w:bookmarkStart w:id="90" w:name="_ENREF_13"/>
      <w:r>
        <w:rPr>
          <w:sz w:val="20"/>
          <w:szCs w:val="20"/>
        </w:rPr>
        <w:t>[</w:t>
      </w:r>
      <w:r w:rsidRPr="006D7F3B">
        <w:rPr>
          <w:sz w:val="20"/>
          <w:szCs w:val="20"/>
        </w:rPr>
        <w:t>13</w:t>
      </w:r>
      <w:r>
        <w:rPr>
          <w:sz w:val="20"/>
          <w:szCs w:val="20"/>
        </w:rPr>
        <w:t>]</w:t>
      </w:r>
      <w:r w:rsidRPr="006D7F3B">
        <w:rPr>
          <w:sz w:val="20"/>
          <w:szCs w:val="20"/>
        </w:rPr>
        <w:tab/>
        <w:t xml:space="preserve">Britz, D., et al., </w:t>
      </w:r>
      <w:r w:rsidRPr="006D7F3B">
        <w:rPr>
          <w:i/>
          <w:sz w:val="20"/>
          <w:szCs w:val="20"/>
        </w:rPr>
        <w:t>Massive exploration of neural machine translation architectures.</w:t>
      </w:r>
      <w:r w:rsidRPr="006D7F3B">
        <w:rPr>
          <w:sz w:val="20"/>
          <w:szCs w:val="20"/>
        </w:rPr>
        <w:t xml:space="preserve"> </w:t>
      </w:r>
      <w:r w:rsidRPr="006D7F3B">
        <w:rPr>
          <w:sz w:val="20"/>
          <w:szCs w:val="20"/>
        </w:rPr>
        <w:br/>
        <w:t>arXiv preprint arXiv:1703.03906, 2017.</w:t>
      </w:r>
      <w:bookmarkEnd w:id="90"/>
    </w:p>
    <w:p w14:paraId="24DDEB6F" w14:textId="35058051" w:rsidR="00073B2B" w:rsidRDefault="00CB71FC" w:rsidP="006D7F3B">
      <w:pPr>
        <w:spacing w:before="120"/>
        <w:rPr>
          <w:lang w:bidi="he-IL"/>
        </w:rPr>
      </w:pPr>
      <w:r w:rsidRPr="006D7F3B">
        <w:rPr>
          <w:sz w:val="20"/>
          <w:szCs w:val="20"/>
        </w:rPr>
        <w:fldChar w:fldCharType="end"/>
      </w:r>
    </w:p>
    <w:sectPr w:rsidR="00073B2B">
      <w:pgSz w:w="11910" w:h="16840"/>
      <w:pgMar w:top="1400" w:right="300" w:bottom="1680" w:left="1300" w:header="0" w:footer="149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DD809" w14:textId="77777777" w:rsidR="009625F6" w:rsidRDefault="009625F6">
      <w:r>
        <w:separator/>
      </w:r>
    </w:p>
  </w:endnote>
  <w:endnote w:type="continuationSeparator" w:id="0">
    <w:p w14:paraId="13B23367" w14:textId="77777777" w:rsidR="009625F6" w:rsidRDefault="00962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65791" w14:textId="77777777" w:rsidR="00814900" w:rsidRDefault="00814900">
    <w:pPr>
      <w:pStyle w:val="BodyText"/>
      <w:spacing w:line="14" w:lineRule="auto"/>
      <w:rPr>
        <w:sz w:val="16"/>
      </w:rPr>
    </w:pPr>
    <w:r>
      <w:pict w14:anchorId="02CB7296">
        <v:shapetype id="_x0000_t202" coordsize="21600,21600" o:spt="202" path="m,l,21600r21600,l21600,xe">
          <v:stroke joinstyle="miter"/>
          <v:path gradientshapeok="t" o:connecttype="rect"/>
        </v:shapetype>
        <v:shape id="_x0000_s2049" type="#_x0000_t202" style="position:absolute;margin-left:290.15pt;margin-top:752pt;width:15.05pt;height:14.35pt;z-index:-251658752;mso-position-horizontal-relative:page;mso-position-vertical-relative:page" filled="f" stroked="f">
          <v:textbox style="mso-next-textbox:#_x0000_s2049" inset="0,0,0,0">
            <w:txbxContent>
              <w:p w14:paraId="69C2BC19" w14:textId="77777777" w:rsidR="00814900" w:rsidRDefault="00814900">
                <w:pPr>
                  <w:pStyle w:val="BodyText"/>
                  <w:spacing w:before="13"/>
                  <w:ind w:left="40"/>
                </w:pPr>
                <w:r>
                  <w:fldChar w:fldCharType="begin"/>
                </w:r>
                <w:r>
                  <w:instrText xml:space="preserve"> PAGE </w:instrText>
                </w:r>
                <w:r>
                  <w:fldChar w:fldCharType="separate"/>
                </w:r>
                <w:r>
                  <w:rPr>
                    <w:noProof/>
                  </w:rPr>
                  <w:t>29</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965E00" w14:textId="77777777" w:rsidR="009625F6" w:rsidRDefault="009625F6">
      <w:r>
        <w:separator/>
      </w:r>
    </w:p>
  </w:footnote>
  <w:footnote w:type="continuationSeparator" w:id="0">
    <w:p w14:paraId="49083DD9" w14:textId="77777777" w:rsidR="009625F6" w:rsidRDefault="00962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74CE4"/>
    <w:multiLevelType w:val="multilevel"/>
    <w:tmpl w:val="546419AE"/>
    <w:lvl w:ilvl="0">
      <w:start w:val="2"/>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start w:val="1"/>
      <w:numFmt w:val="decimal"/>
      <w:lvlText w:val="%1.%2.%3."/>
      <w:lvlJc w:val="left"/>
      <w:pPr>
        <w:ind w:left="838" w:hanging="720"/>
      </w:pPr>
      <w:rPr>
        <w:rFonts w:ascii="Times New Roman" w:eastAsia="Times New Roman" w:hAnsi="Times New Roman" w:cs="Times New Roman" w:hint="default"/>
        <w:b w:val="0"/>
        <w:bCs w:val="0"/>
        <w:color w:val="auto"/>
        <w:w w:val="100"/>
        <w:sz w:val="22"/>
        <w:szCs w:val="22"/>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1" w15:restartNumberingAfterBreak="0">
    <w:nsid w:val="02C26E83"/>
    <w:multiLevelType w:val="multilevel"/>
    <w:tmpl w:val="E9F4C014"/>
    <w:lvl w:ilvl="0">
      <w:start w:val="2"/>
      <w:numFmt w:val="decimal"/>
      <w:lvlText w:val="%1"/>
      <w:lvlJc w:val="left"/>
      <w:pPr>
        <w:ind w:left="1218" w:hanging="879"/>
      </w:pPr>
      <w:rPr>
        <w:rFonts w:hint="default"/>
        <w:lang w:val="en-US" w:eastAsia="en-US" w:bidi="en-US"/>
      </w:rPr>
    </w:lvl>
    <w:lvl w:ilvl="1">
      <w:start w:val="11"/>
      <w:numFmt w:val="decimal"/>
      <w:lvlText w:val="%1.%2."/>
      <w:lvlJc w:val="left"/>
      <w:pPr>
        <w:ind w:left="1218" w:hanging="879"/>
      </w:pPr>
      <w:rPr>
        <w:rFonts w:ascii="Times New Roman" w:eastAsia="Times New Roman" w:hAnsi="Times New Roman" w:cs="Times New Roman" w:hint="default"/>
        <w:w w:val="100"/>
        <w:sz w:val="22"/>
        <w:szCs w:val="22"/>
        <w:lang w:val="en-US" w:eastAsia="en-US" w:bidi="en-US"/>
      </w:rPr>
    </w:lvl>
    <w:lvl w:ilvl="2">
      <w:numFmt w:val="bullet"/>
      <w:lvlText w:val="•"/>
      <w:lvlJc w:val="left"/>
      <w:pPr>
        <w:ind w:left="3037" w:hanging="879"/>
      </w:pPr>
      <w:rPr>
        <w:rFonts w:hint="default"/>
        <w:lang w:val="en-US" w:eastAsia="en-US" w:bidi="en-US"/>
      </w:rPr>
    </w:lvl>
    <w:lvl w:ilvl="3">
      <w:numFmt w:val="bullet"/>
      <w:lvlText w:val="•"/>
      <w:lvlJc w:val="left"/>
      <w:pPr>
        <w:ind w:left="3945" w:hanging="879"/>
      </w:pPr>
      <w:rPr>
        <w:rFonts w:hint="default"/>
        <w:lang w:val="en-US" w:eastAsia="en-US" w:bidi="en-US"/>
      </w:rPr>
    </w:lvl>
    <w:lvl w:ilvl="4">
      <w:numFmt w:val="bullet"/>
      <w:lvlText w:val="•"/>
      <w:lvlJc w:val="left"/>
      <w:pPr>
        <w:ind w:left="4854" w:hanging="879"/>
      </w:pPr>
      <w:rPr>
        <w:rFonts w:hint="default"/>
        <w:lang w:val="en-US" w:eastAsia="en-US" w:bidi="en-US"/>
      </w:rPr>
    </w:lvl>
    <w:lvl w:ilvl="5">
      <w:numFmt w:val="bullet"/>
      <w:lvlText w:val="•"/>
      <w:lvlJc w:val="left"/>
      <w:pPr>
        <w:ind w:left="5763" w:hanging="879"/>
      </w:pPr>
      <w:rPr>
        <w:rFonts w:hint="default"/>
        <w:lang w:val="en-US" w:eastAsia="en-US" w:bidi="en-US"/>
      </w:rPr>
    </w:lvl>
    <w:lvl w:ilvl="6">
      <w:numFmt w:val="bullet"/>
      <w:lvlText w:val="•"/>
      <w:lvlJc w:val="left"/>
      <w:pPr>
        <w:ind w:left="6671" w:hanging="879"/>
      </w:pPr>
      <w:rPr>
        <w:rFonts w:hint="default"/>
        <w:lang w:val="en-US" w:eastAsia="en-US" w:bidi="en-US"/>
      </w:rPr>
    </w:lvl>
    <w:lvl w:ilvl="7">
      <w:numFmt w:val="bullet"/>
      <w:lvlText w:val="•"/>
      <w:lvlJc w:val="left"/>
      <w:pPr>
        <w:ind w:left="7580" w:hanging="879"/>
      </w:pPr>
      <w:rPr>
        <w:rFonts w:hint="default"/>
        <w:lang w:val="en-US" w:eastAsia="en-US" w:bidi="en-US"/>
      </w:rPr>
    </w:lvl>
    <w:lvl w:ilvl="8">
      <w:numFmt w:val="bullet"/>
      <w:lvlText w:val="•"/>
      <w:lvlJc w:val="left"/>
      <w:pPr>
        <w:ind w:left="8489" w:hanging="879"/>
      </w:pPr>
      <w:rPr>
        <w:rFonts w:hint="default"/>
        <w:lang w:val="en-US" w:eastAsia="en-US" w:bidi="en-US"/>
      </w:rPr>
    </w:lvl>
  </w:abstractNum>
  <w:abstractNum w:abstractNumId="2" w15:restartNumberingAfterBreak="0">
    <w:nsid w:val="035502FC"/>
    <w:multiLevelType w:val="multilevel"/>
    <w:tmpl w:val="6BE0127A"/>
    <w:lvl w:ilvl="0">
      <w:start w:val="1"/>
      <w:numFmt w:val="decimal"/>
      <w:lvlText w:val="%1."/>
      <w:lvlJc w:val="left"/>
      <w:pPr>
        <w:ind w:left="360" w:hanging="360"/>
      </w:pPr>
      <w:rPr>
        <w:rFonts w:hint="default"/>
      </w:rPr>
    </w:lvl>
    <w:lvl w:ilvl="1">
      <w:start w:val="1"/>
      <w:numFmt w:val="decimal"/>
      <w:lvlText w:val="%1.%2."/>
      <w:lvlJc w:val="left"/>
      <w:pPr>
        <w:ind w:left="699" w:hanging="360"/>
      </w:pPr>
      <w:rPr>
        <w:rFonts w:hint="default"/>
      </w:rPr>
    </w:lvl>
    <w:lvl w:ilvl="2">
      <w:start w:val="1"/>
      <w:numFmt w:val="decimal"/>
      <w:lvlText w:val="%1.%2.%3."/>
      <w:lvlJc w:val="left"/>
      <w:pPr>
        <w:ind w:left="1398" w:hanging="720"/>
      </w:pPr>
      <w:rPr>
        <w:rFonts w:hint="default"/>
      </w:rPr>
    </w:lvl>
    <w:lvl w:ilvl="3">
      <w:start w:val="1"/>
      <w:numFmt w:val="decimal"/>
      <w:lvlText w:val="%1.%2.%3.%4."/>
      <w:lvlJc w:val="left"/>
      <w:pPr>
        <w:ind w:left="1737" w:hanging="720"/>
      </w:pPr>
      <w:rPr>
        <w:rFonts w:hint="default"/>
      </w:rPr>
    </w:lvl>
    <w:lvl w:ilvl="4">
      <w:start w:val="1"/>
      <w:numFmt w:val="decimal"/>
      <w:lvlText w:val="%1.%2.%3.%4.%5."/>
      <w:lvlJc w:val="left"/>
      <w:pPr>
        <w:ind w:left="2436" w:hanging="1080"/>
      </w:pPr>
      <w:rPr>
        <w:rFonts w:hint="default"/>
      </w:rPr>
    </w:lvl>
    <w:lvl w:ilvl="5">
      <w:start w:val="1"/>
      <w:numFmt w:val="decimal"/>
      <w:lvlText w:val="%1.%2.%3.%4.%5.%6."/>
      <w:lvlJc w:val="left"/>
      <w:pPr>
        <w:ind w:left="2775" w:hanging="1080"/>
      </w:pPr>
      <w:rPr>
        <w:rFonts w:hint="default"/>
      </w:rPr>
    </w:lvl>
    <w:lvl w:ilvl="6">
      <w:start w:val="1"/>
      <w:numFmt w:val="decimal"/>
      <w:lvlText w:val="%1.%2.%3.%4.%5.%6.%7."/>
      <w:lvlJc w:val="left"/>
      <w:pPr>
        <w:ind w:left="3474" w:hanging="1440"/>
      </w:pPr>
      <w:rPr>
        <w:rFonts w:hint="default"/>
      </w:rPr>
    </w:lvl>
    <w:lvl w:ilvl="7">
      <w:start w:val="1"/>
      <w:numFmt w:val="decimal"/>
      <w:lvlText w:val="%1.%2.%3.%4.%5.%6.%7.%8."/>
      <w:lvlJc w:val="left"/>
      <w:pPr>
        <w:ind w:left="3813" w:hanging="1440"/>
      </w:pPr>
      <w:rPr>
        <w:rFonts w:hint="default"/>
      </w:rPr>
    </w:lvl>
    <w:lvl w:ilvl="8">
      <w:start w:val="1"/>
      <w:numFmt w:val="decimal"/>
      <w:lvlText w:val="%1.%2.%3.%4.%5.%6.%7.%8.%9."/>
      <w:lvlJc w:val="left"/>
      <w:pPr>
        <w:ind w:left="4512" w:hanging="1800"/>
      </w:pPr>
      <w:rPr>
        <w:rFonts w:hint="default"/>
      </w:rPr>
    </w:lvl>
  </w:abstractNum>
  <w:abstractNum w:abstractNumId="3" w15:restartNumberingAfterBreak="0">
    <w:nsid w:val="0FAF6565"/>
    <w:multiLevelType w:val="multilevel"/>
    <w:tmpl w:val="546419AE"/>
    <w:lvl w:ilvl="0">
      <w:start w:val="2"/>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start w:val="1"/>
      <w:numFmt w:val="decimal"/>
      <w:lvlText w:val="%1.%2.%3."/>
      <w:lvlJc w:val="left"/>
      <w:pPr>
        <w:ind w:left="838" w:hanging="720"/>
      </w:pPr>
      <w:rPr>
        <w:rFonts w:ascii="Times New Roman" w:eastAsia="Times New Roman" w:hAnsi="Times New Roman" w:cs="Times New Roman" w:hint="default"/>
        <w:b w:val="0"/>
        <w:bCs w:val="0"/>
        <w:color w:val="auto"/>
        <w:w w:val="100"/>
        <w:sz w:val="22"/>
        <w:szCs w:val="22"/>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4" w15:restartNumberingAfterBreak="0">
    <w:nsid w:val="19F623DB"/>
    <w:multiLevelType w:val="multilevel"/>
    <w:tmpl w:val="CD68A386"/>
    <w:lvl w:ilvl="0">
      <w:start w:val="1"/>
      <w:numFmt w:val="decimal"/>
      <w:lvlText w:val="%1."/>
      <w:lvlJc w:val="left"/>
      <w:pPr>
        <w:ind w:left="540" w:hanging="360"/>
      </w:pPr>
      <w:rPr>
        <w:rFonts w:hint="default"/>
      </w:rPr>
    </w:lvl>
    <w:lvl w:ilvl="1">
      <w:start w:val="1"/>
      <w:numFmt w:val="decimal"/>
      <w:lvlText w:val="%1.%2."/>
      <w:lvlJc w:val="left"/>
      <w:pPr>
        <w:ind w:left="478" w:hanging="360"/>
      </w:pPr>
      <w:rPr>
        <w:rFonts w:hint="default"/>
        <w:b/>
        <w:bCs/>
      </w:rPr>
    </w:lvl>
    <w:lvl w:ilvl="2">
      <w:start w:val="1"/>
      <w:numFmt w:val="decimal"/>
      <w:lvlText w:val="%1.%2.%3."/>
      <w:lvlJc w:val="left"/>
      <w:pPr>
        <w:ind w:left="956" w:hanging="720"/>
      </w:pPr>
      <w:rPr>
        <w:rFonts w:hint="default"/>
      </w:rPr>
    </w:lvl>
    <w:lvl w:ilvl="3">
      <w:start w:val="1"/>
      <w:numFmt w:val="decimal"/>
      <w:lvlText w:val="%1.%2.%3.%4."/>
      <w:lvlJc w:val="left"/>
      <w:pPr>
        <w:ind w:left="1074" w:hanging="720"/>
      </w:pPr>
      <w:rPr>
        <w:rFonts w:hint="default"/>
      </w:rPr>
    </w:lvl>
    <w:lvl w:ilvl="4">
      <w:start w:val="1"/>
      <w:numFmt w:val="decimal"/>
      <w:lvlText w:val="%1.%2.%3.%4.%5."/>
      <w:lvlJc w:val="left"/>
      <w:pPr>
        <w:ind w:left="1552" w:hanging="1080"/>
      </w:pPr>
      <w:rPr>
        <w:rFonts w:hint="default"/>
      </w:rPr>
    </w:lvl>
    <w:lvl w:ilvl="5">
      <w:start w:val="1"/>
      <w:numFmt w:val="decimal"/>
      <w:lvlText w:val="%1.%2.%3.%4.%5.%6."/>
      <w:lvlJc w:val="left"/>
      <w:pPr>
        <w:ind w:left="1670" w:hanging="108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266" w:hanging="1440"/>
      </w:pPr>
      <w:rPr>
        <w:rFonts w:hint="default"/>
      </w:rPr>
    </w:lvl>
    <w:lvl w:ilvl="8">
      <w:start w:val="1"/>
      <w:numFmt w:val="decimal"/>
      <w:lvlText w:val="%1.%2.%3.%4.%5.%6.%7.%8.%9."/>
      <w:lvlJc w:val="left"/>
      <w:pPr>
        <w:ind w:left="2744" w:hanging="1800"/>
      </w:pPr>
      <w:rPr>
        <w:rFonts w:hint="default"/>
      </w:rPr>
    </w:lvl>
  </w:abstractNum>
  <w:abstractNum w:abstractNumId="5" w15:restartNumberingAfterBreak="0">
    <w:nsid w:val="1C1809FE"/>
    <w:multiLevelType w:val="hybridMultilevel"/>
    <w:tmpl w:val="0E148CA2"/>
    <w:lvl w:ilvl="0" w:tplc="04090003">
      <w:start w:val="1"/>
      <w:numFmt w:val="bullet"/>
      <w:lvlText w:val="o"/>
      <w:lvlJc w:val="left"/>
      <w:pPr>
        <w:ind w:left="1843" w:hanging="360"/>
      </w:pPr>
      <w:rPr>
        <w:rFonts w:ascii="Courier New" w:hAnsi="Courier New" w:cs="Courier New" w:hint="default"/>
      </w:rPr>
    </w:lvl>
    <w:lvl w:ilvl="1" w:tplc="04090003" w:tentative="1">
      <w:start w:val="1"/>
      <w:numFmt w:val="bullet"/>
      <w:lvlText w:val="o"/>
      <w:lvlJc w:val="left"/>
      <w:pPr>
        <w:ind w:left="2563" w:hanging="360"/>
      </w:pPr>
      <w:rPr>
        <w:rFonts w:ascii="Courier New" w:hAnsi="Courier New" w:cs="Courier New" w:hint="default"/>
      </w:rPr>
    </w:lvl>
    <w:lvl w:ilvl="2" w:tplc="04090005" w:tentative="1">
      <w:start w:val="1"/>
      <w:numFmt w:val="bullet"/>
      <w:lvlText w:val=""/>
      <w:lvlJc w:val="left"/>
      <w:pPr>
        <w:ind w:left="3283" w:hanging="360"/>
      </w:pPr>
      <w:rPr>
        <w:rFonts w:ascii="Wingdings" w:hAnsi="Wingdings" w:hint="default"/>
      </w:rPr>
    </w:lvl>
    <w:lvl w:ilvl="3" w:tplc="04090001" w:tentative="1">
      <w:start w:val="1"/>
      <w:numFmt w:val="bullet"/>
      <w:lvlText w:val=""/>
      <w:lvlJc w:val="left"/>
      <w:pPr>
        <w:ind w:left="4003" w:hanging="360"/>
      </w:pPr>
      <w:rPr>
        <w:rFonts w:ascii="Symbol" w:hAnsi="Symbol" w:hint="default"/>
      </w:rPr>
    </w:lvl>
    <w:lvl w:ilvl="4" w:tplc="04090003" w:tentative="1">
      <w:start w:val="1"/>
      <w:numFmt w:val="bullet"/>
      <w:lvlText w:val="o"/>
      <w:lvlJc w:val="left"/>
      <w:pPr>
        <w:ind w:left="4723" w:hanging="360"/>
      </w:pPr>
      <w:rPr>
        <w:rFonts w:ascii="Courier New" w:hAnsi="Courier New" w:cs="Courier New" w:hint="default"/>
      </w:rPr>
    </w:lvl>
    <w:lvl w:ilvl="5" w:tplc="04090005" w:tentative="1">
      <w:start w:val="1"/>
      <w:numFmt w:val="bullet"/>
      <w:lvlText w:val=""/>
      <w:lvlJc w:val="left"/>
      <w:pPr>
        <w:ind w:left="5443" w:hanging="360"/>
      </w:pPr>
      <w:rPr>
        <w:rFonts w:ascii="Wingdings" w:hAnsi="Wingdings" w:hint="default"/>
      </w:rPr>
    </w:lvl>
    <w:lvl w:ilvl="6" w:tplc="04090001" w:tentative="1">
      <w:start w:val="1"/>
      <w:numFmt w:val="bullet"/>
      <w:lvlText w:val=""/>
      <w:lvlJc w:val="left"/>
      <w:pPr>
        <w:ind w:left="6163" w:hanging="360"/>
      </w:pPr>
      <w:rPr>
        <w:rFonts w:ascii="Symbol" w:hAnsi="Symbol" w:hint="default"/>
      </w:rPr>
    </w:lvl>
    <w:lvl w:ilvl="7" w:tplc="04090003" w:tentative="1">
      <w:start w:val="1"/>
      <w:numFmt w:val="bullet"/>
      <w:lvlText w:val="o"/>
      <w:lvlJc w:val="left"/>
      <w:pPr>
        <w:ind w:left="6883" w:hanging="360"/>
      </w:pPr>
      <w:rPr>
        <w:rFonts w:ascii="Courier New" w:hAnsi="Courier New" w:cs="Courier New" w:hint="default"/>
      </w:rPr>
    </w:lvl>
    <w:lvl w:ilvl="8" w:tplc="04090005" w:tentative="1">
      <w:start w:val="1"/>
      <w:numFmt w:val="bullet"/>
      <w:lvlText w:val=""/>
      <w:lvlJc w:val="left"/>
      <w:pPr>
        <w:ind w:left="7603" w:hanging="360"/>
      </w:pPr>
      <w:rPr>
        <w:rFonts w:ascii="Wingdings" w:hAnsi="Wingdings" w:hint="default"/>
      </w:rPr>
    </w:lvl>
  </w:abstractNum>
  <w:abstractNum w:abstractNumId="6" w15:restartNumberingAfterBreak="0">
    <w:nsid w:val="1CBA4E26"/>
    <w:multiLevelType w:val="multilevel"/>
    <w:tmpl w:val="546419AE"/>
    <w:lvl w:ilvl="0">
      <w:start w:val="2"/>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start w:val="1"/>
      <w:numFmt w:val="decimal"/>
      <w:lvlText w:val="%1.%2.%3."/>
      <w:lvlJc w:val="left"/>
      <w:pPr>
        <w:ind w:left="838" w:hanging="720"/>
      </w:pPr>
      <w:rPr>
        <w:rFonts w:ascii="Times New Roman" w:eastAsia="Times New Roman" w:hAnsi="Times New Roman" w:cs="Times New Roman" w:hint="default"/>
        <w:b w:val="0"/>
        <w:bCs w:val="0"/>
        <w:color w:val="auto"/>
        <w:w w:val="100"/>
        <w:sz w:val="22"/>
        <w:szCs w:val="22"/>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7" w15:restartNumberingAfterBreak="0">
    <w:nsid w:val="1FE952F4"/>
    <w:multiLevelType w:val="multilevel"/>
    <w:tmpl w:val="546419AE"/>
    <w:lvl w:ilvl="0">
      <w:start w:val="2"/>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start w:val="1"/>
      <w:numFmt w:val="decimal"/>
      <w:lvlText w:val="%1.%2.%3."/>
      <w:lvlJc w:val="left"/>
      <w:pPr>
        <w:ind w:left="838" w:hanging="720"/>
      </w:pPr>
      <w:rPr>
        <w:rFonts w:ascii="Times New Roman" w:eastAsia="Times New Roman" w:hAnsi="Times New Roman" w:cs="Times New Roman" w:hint="default"/>
        <w:b w:val="0"/>
        <w:bCs w:val="0"/>
        <w:color w:val="auto"/>
        <w:w w:val="100"/>
        <w:sz w:val="22"/>
        <w:szCs w:val="22"/>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8" w15:restartNumberingAfterBreak="0">
    <w:nsid w:val="23595101"/>
    <w:multiLevelType w:val="multilevel"/>
    <w:tmpl w:val="92F64DD8"/>
    <w:lvl w:ilvl="0">
      <w:start w:val="5"/>
      <w:numFmt w:val="decimal"/>
      <w:lvlText w:val="%1"/>
      <w:lvlJc w:val="left"/>
      <w:pPr>
        <w:ind w:left="838" w:hanging="720"/>
      </w:pPr>
      <w:rPr>
        <w:rFonts w:hint="default"/>
      </w:rPr>
    </w:lvl>
    <w:lvl w:ilvl="1">
      <w:start w:val="6"/>
      <w:numFmt w:val="none"/>
      <w:lvlText w:val="6.1."/>
      <w:lvlJc w:val="left"/>
      <w:pPr>
        <w:ind w:left="838" w:hanging="720"/>
      </w:pPr>
      <w:rPr>
        <w:rFonts w:ascii="Times New Roman" w:eastAsia="Times New Roman" w:hAnsi="Times New Roman" w:cs="Times New Roman" w:hint="default"/>
        <w:b/>
        <w:bCs/>
        <w:w w:val="100"/>
        <w:sz w:val="22"/>
        <w:szCs w:val="22"/>
      </w:rPr>
    </w:lvl>
    <w:lvl w:ilvl="2">
      <w:numFmt w:val="bullet"/>
      <w:lvlText w:val=""/>
      <w:lvlJc w:val="left"/>
      <w:pPr>
        <w:ind w:left="831" w:hanging="356"/>
      </w:pPr>
      <w:rPr>
        <w:rFonts w:ascii="Symbol" w:eastAsia="Symbol" w:hAnsi="Symbol" w:cs="Symbol" w:hint="default"/>
        <w:w w:val="100"/>
        <w:sz w:val="22"/>
        <w:szCs w:val="22"/>
      </w:rPr>
    </w:lvl>
    <w:lvl w:ilvl="3">
      <w:numFmt w:val="bullet"/>
      <w:lvlText w:val="•"/>
      <w:lvlJc w:val="left"/>
      <w:pPr>
        <w:ind w:left="3679" w:hanging="356"/>
      </w:pPr>
      <w:rPr>
        <w:rFonts w:hint="default"/>
      </w:rPr>
    </w:lvl>
    <w:lvl w:ilvl="4">
      <w:numFmt w:val="bullet"/>
      <w:lvlText w:val="•"/>
      <w:lvlJc w:val="left"/>
      <w:pPr>
        <w:ind w:left="4626" w:hanging="356"/>
      </w:pPr>
      <w:rPr>
        <w:rFonts w:hint="default"/>
      </w:rPr>
    </w:lvl>
    <w:lvl w:ilvl="5">
      <w:numFmt w:val="bullet"/>
      <w:lvlText w:val="•"/>
      <w:lvlJc w:val="left"/>
      <w:pPr>
        <w:ind w:left="5573" w:hanging="356"/>
      </w:pPr>
      <w:rPr>
        <w:rFonts w:hint="default"/>
      </w:rPr>
    </w:lvl>
    <w:lvl w:ilvl="6">
      <w:numFmt w:val="bullet"/>
      <w:lvlText w:val="•"/>
      <w:lvlJc w:val="left"/>
      <w:pPr>
        <w:ind w:left="6519" w:hanging="356"/>
      </w:pPr>
      <w:rPr>
        <w:rFonts w:hint="default"/>
      </w:rPr>
    </w:lvl>
    <w:lvl w:ilvl="7">
      <w:numFmt w:val="bullet"/>
      <w:lvlText w:val="•"/>
      <w:lvlJc w:val="left"/>
      <w:pPr>
        <w:ind w:left="7466" w:hanging="356"/>
      </w:pPr>
      <w:rPr>
        <w:rFonts w:hint="default"/>
      </w:rPr>
    </w:lvl>
    <w:lvl w:ilvl="8">
      <w:numFmt w:val="bullet"/>
      <w:lvlText w:val="•"/>
      <w:lvlJc w:val="left"/>
      <w:pPr>
        <w:ind w:left="8413" w:hanging="356"/>
      </w:pPr>
      <w:rPr>
        <w:rFonts w:hint="default"/>
      </w:rPr>
    </w:lvl>
  </w:abstractNum>
  <w:abstractNum w:abstractNumId="9" w15:restartNumberingAfterBreak="0">
    <w:nsid w:val="2459176D"/>
    <w:multiLevelType w:val="multilevel"/>
    <w:tmpl w:val="546419AE"/>
    <w:lvl w:ilvl="0">
      <w:start w:val="2"/>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start w:val="1"/>
      <w:numFmt w:val="decimal"/>
      <w:lvlText w:val="%1.%2.%3."/>
      <w:lvlJc w:val="left"/>
      <w:pPr>
        <w:ind w:left="838" w:hanging="720"/>
      </w:pPr>
      <w:rPr>
        <w:rFonts w:ascii="Times New Roman" w:eastAsia="Times New Roman" w:hAnsi="Times New Roman" w:cs="Times New Roman" w:hint="default"/>
        <w:b w:val="0"/>
        <w:bCs w:val="0"/>
        <w:color w:val="auto"/>
        <w:w w:val="100"/>
        <w:sz w:val="22"/>
        <w:szCs w:val="22"/>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10" w15:restartNumberingAfterBreak="0">
    <w:nsid w:val="29C07235"/>
    <w:multiLevelType w:val="multilevel"/>
    <w:tmpl w:val="85B60CE4"/>
    <w:lvl w:ilvl="0">
      <w:start w:val="2"/>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start w:val="1"/>
      <w:numFmt w:val="decimal"/>
      <w:lvlText w:val="%1.%2.%3."/>
      <w:lvlJc w:val="left"/>
      <w:pPr>
        <w:ind w:left="838" w:hanging="720"/>
      </w:pPr>
      <w:rPr>
        <w:rFonts w:ascii="Times New Roman" w:eastAsia="Times New Roman" w:hAnsi="Times New Roman" w:cs="Times New Roman" w:hint="default"/>
        <w:b/>
        <w:bCs/>
        <w:w w:val="100"/>
        <w:sz w:val="22"/>
        <w:szCs w:val="22"/>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11" w15:restartNumberingAfterBreak="0">
    <w:nsid w:val="301F493E"/>
    <w:multiLevelType w:val="multilevel"/>
    <w:tmpl w:val="0AACDC9C"/>
    <w:lvl w:ilvl="0">
      <w:start w:val="5"/>
      <w:numFmt w:val="decimal"/>
      <w:lvlText w:val="%1"/>
      <w:lvlJc w:val="left"/>
      <w:pPr>
        <w:ind w:left="1218" w:hanging="879"/>
      </w:pPr>
      <w:rPr>
        <w:rFonts w:hint="default"/>
        <w:lang w:val="en-US" w:eastAsia="en-US" w:bidi="en-US"/>
      </w:rPr>
    </w:lvl>
    <w:lvl w:ilvl="1">
      <w:start w:val="1"/>
      <w:numFmt w:val="decimal"/>
      <w:lvlText w:val="%1.%2."/>
      <w:lvlJc w:val="left"/>
      <w:pPr>
        <w:ind w:left="1218" w:hanging="879"/>
      </w:pPr>
      <w:rPr>
        <w:rFonts w:ascii="Times New Roman" w:eastAsia="Times New Roman" w:hAnsi="Times New Roman" w:cs="Times New Roman" w:hint="default"/>
        <w:w w:val="100"/>
        <w:sz w:val="22"/>
        <w:szCs w:val="22"/>
        <w:lang w:val="en-US" w:eastAsia="en-US" w:bidi="en-US"/>
      </w:rPr>
    </w:lvl>
    <w:lvl w:ilvl="2">
      <w:start w:val="1"/>
      <w:numFmt w:val="decimal"/>
      <w:lvlText w:val="%1.%2.%3."/>
      <w:lvlJc w:val="left"/>
      <w:pPr>
        <w:ind w:left="1438" w:hanging="881"/>
      </w:pPr>
      <w:rPr>
        <w:rFonts w:ascii="Times New Roman" w:eastAsia="Times New Roman" w:hAnsi="Times New Roman" w:cs="Times New Roman" w:hint="default"/>
        <w:w w:val="100"/>
        <w:sz w:val="22"/>
        <w:szCs w:val="22"/>
        <w:lang w:val="en-US" w:eastAsia="en-US" w:bidi="en-US"/>
      </w:rPr>
    </w:lvl>
    <w:lvl w:ilvl="3">
      <w:numFmt w:val="bullet"/>
      <w:lvlText w:val="•"/>
      <w:lvlJc w:val="left"/>
      <w:pPr>
        <w:ind w:left="3410" w:hanging="881"/>
      </w:pPr>
      <w:rPr>
        <w:rFonts w:hint="default"/>
        <w:lang w:val="en-US" w:eastAsia="en-US" w:bidi="en-US"/>
      </w:rPr>
    </w:lvl>
    <w:lvl w:ilvl="4">
      <w:numFmt w:val="bullet"/>
      <w:lvlText w:val="•"/>
      <w:lvlJc w:val="left"/>
      <w:pPr>
        <w:ind w:left="4395" w:hanging="881"/>
      </w:pPr>
      <w:rPr>
        <w:rFonts w:hint="default"/>
        <w:lang w:val="en-US" w:eastAsia="en-US" w:bidi="en-US"/>
      </w:rPr>
    </w:lvl>
    <w:lvl w:ilvl="5">
      <w:numFmt w:val="bullet"/>
      <w:lvlText w:val="•"/>
      <w:lvlJc w:val="left"/>
      <w:pPr>
        <w:ind w:left="5380" w:hanging="881"/>
      </w:pPr>
      <w:rPr>
        <w:rFonts w:hint="default"/>
        <w:lang w:val="en-US" w:eastAsia="en-US" w:bidi="en-US"/>
      </w:rPr>
    </w:lvl>
    <w:lvl w:ilvl="6">
      <w:numFmt w:val="bullet"/>
      <w:lvlText w:val="•"/>
      <w:lvlJc w:val="left"/>
      <w:pPr>
        <w:ind w:left="6365" w:hanging="881"/>
      </w:pPr>
      <w:rPr>
        <w:rFonts w:hint="default"/>
        <w:lang w:val="en-US" w:eastAsia="en-US" w:bidi="en-US"/>
      </w:rPr>
    </w:lvl>
    <w:lvl w:ilvl="7">
      <w:numFmt w:val="bullet"/>
      <w:lvlText w:val="•"/>
      <w:lvlJc w:val="left"/>
      <w:pPr>
        <w:ind w:left="7350" w:hanging="881"/>
      </w:pPr>
      <w:rPr>
        <w:rFonts w:hint="default"/>
        <w:lang w:val="en-US" w:eastAsia="en-US" w:bidi="en-US"/>
      </w:rPr>
    </w:lvl>
    <w:lvl w:ilvl="8">
      <w:numFmt w:val="bullet"/>
      <w:lvlText w:val="•"/>
      <w:lvlJc w:val="left"/>
      <w:pPr>
        <w:ind w:left="8336" w:hanging="881"/>
      </w:pPr>
      <w:rPr>
        <w:rFonts w:hint="default"/>
        <w:lang w:val="en-US" w:eastAsia="en-US" w:bidi="en-US"/>
      </w:rPr>
    </w:lvl>
  </w:abstractNum>
  <w:abstractNum w:abstractNumId="12" w15:restartNumberingAfterBreak="0">
    <w:nsid w:val="30DA566C"/>
    <w:multiLevelType w:val="multilevel"/>
    <w:tmpl w:val="43905732"/>
    <w:lvl w:ilvl="0">
      <w:start w:val="5"/>
      <w:numFmt w:val="none"/>
      <w:lvlText w:val="7."/>
      <w:lvlJc w:val="left"/>
      <w:pPr>
        <w:ind w:left="510" w:hanging="510"/>
      </w:pPr>
      <w:rPr>
        <w:rFonts w:hint="default"/>
      </w:rPr>
    </w:lvl>
    <w:lvl w:ilvl="1">
      <w:start w:val="4"/>
      <w:numFmt w:val="decimal"/>
      <w:lvlText w:val="%1.%2."/>
      <w:lvlJc w:val="left"/>
      <w:pPr>
        <w:ind w:left="569" w:hanging="510"/>
      </w:pPr>
      <w:rPr>
        <w:rFonts w:hint="default"/>
      </w:rPr>
    </w:lvl>
    <w:lvl w:ilvl="2">
      <w:start w:val="1"/>
      <w:numFmt w:val="decimal"/>
      <w:lvlText w:val="%15.%2.%3."/>
      <w:lvlJc w:val="left"/>
      <w:pPr>
        <w:ind w:left="838" w:hanging="720"/>
      </w:pPr>
      <w:rPr>
        <w:rFonts w:hint="default"/>
      </w:rPr>
    </w:lvl>
    <w:lvl w:ilvl="3">
      <w:start w:val="1"/>
      <w:numFmt w:val="decimal"/>
      <w:lvlText w:val="%1.%2.%3.%4."/>
      <w:lvlJc w:val="left"/>
      <w:pPr>
        <w:ind w:left="897" w:hanging="720"/>
      </w:pPr>
      <w:rPr>
        <w:rFonts w:hint="default"/>
      </w:rPr>
    </w:lvl>
    <w:lvl w:ilvl="4">
      <w:start w:val="1"/>
      <w:numFmt w:val="decimal"/>
      <w:lvlText w:val="%1.%2.%3.%4.%5."/>
      <w:lvlJc w:val="left"/>
      <w:pPr>
        <w:ind w:left="1316" w:hanging="1080"/>
      </w:pPr>
      <w:rPr>
        <w:rFonts w:hint="default"/>
      </w:rPr>
    </w:lvl>
    <w:lvl w:ilvl="5">
      <w:start w:val="1"/>
      <w:numFmt w:val="decimal"/>
      <w:lvlText w:val="%1.%2.%3.%4.%5.%6."/>
      <w:lvlJc w:val="left"/>
      <w:pPr>
        <w:ind w:left="1375" w:hanging="1080"/>
      </w:pPr>
      <w:rPr>
        <w:rFonts w:hint="default"/>
      </w:rPr>
    </w:lvl>
    <w:lvl w:ilvl="6">
      <w:start w:val="1"/>
      <w:numFmt w:val="decimal"/>
      <w:lvlText w:val="%1.%2.%3.%4.%5.%6.%7."/>
      <w:lvlJc w:val="left"/>
      <w:pPr>
        <w:ind w:left="1794" w:hanging="1440"/>
      </w:pPr>
      <w:rPr>
        <w:rFonts w:hint="default"/>
      </w:rPr>
    </w:lvl>
    <w:lvl w:ilvl="7">
      <w:start w:val="1"/>
      <w:numFmt w:val="decimal"/>
      <w:lvlText w:val="%1.%2.%3.%4.%5.%6.%7.%8."/>
      <w:lvlJc w:val="left"/>
      <w:pPr>
        <w:ind w:left="1853" w:hanging="1440"/>
      </w:pPr>
      <w:rPr>
        <w:rFonts w:hint="default"/>
      </w:rPr>
    </w:lvl>
    <w:lvl w:ilvl="8">
      <w:start w:val="1"/>
      <w:numFmt w:val="decimal"/>
      <w:lvlText w:val="%1.%2.%3.%4.%5.%6.%7.%8.%9."/>
      <w:lvlJc w:val="left"/>
      <w:pPr>
        <w:ind w:left="2272" w:hanging="1800"/>
      </w:pPr>
      <w:rPr>
        <w:rFonts w:hint="default"/>
      </w:rPr>
    </w:lvl>
  </w:abstractNum>
  <w:abstractNum w:abstractNumId="13" w15:restartNumberingAfterBreak="0">
    <w:nsid w:val="384742D1"/>
    <w:multiLevelType w:val="multilevel"/>
    <w:tmpl w:val="CD68A386"/>
    <w:lvl w:ilvl="0">
      <w:start w:val="1"/>
      <w:numFmt w:val="decimal"/>
      <w:lvlText w:val="%1."/>
      <w:lvlJc w:val="left"/>
      <w:pPr>
        <w:ind w:left="540" w:hanging="360"/>
      </w:pPr>
      <w:rPr>
        <w:rFonts w:hint="default"/>
      </w:rPr>
    </w:lvl>
    <w:lvl w:ilvl="1">
      <w:start w:val="1"/>
      <w:numFmt w:val="decimal"/>
      <w:lvlText w:val="%1.%2."/>
      <w:lvlJc w:val="left"/>
      <w:pPr>
        <w:ind w:left="478" w:hanging="360"/>
      </w:pPr>
      <w:rPr>
        <w:rFonts w:hint="default"/>
        <w:b/>
        <w:bCs/>
      </w:rPr>
    </w:lvl>
    <w:lvl w:ilvl="2">
      <w:start w:val="1"/>
      <w:numFmt w:val="decimal"/>
      <w:lvlText w:val="%1.%2.%3."/>
      <w:lvlJc w:val="left"/>
      <w:pPr>
        <w:ind w:left="956" w:hanging="720"/>
      </w:pPr>
      <w:rPr>
        <w:rFonts w:hint="default"/>
      </w:rPr>
    </w:lvl>
    <w:lvl w:ilvl="3">
      <w:start w:val="1"/>
      <w:numFmt w:val="decimal"/>
      <w:lvlText w:val="%1.%2.%3.%4."/>
      <w:lvlJc w:val="left"/>
      <w:pPr>
        <w:ind w:left="1074" w:hanging="720"/>
      </w:pPr>
      <w:rPr>
        <w:rFonts w:hint="default"/>
      </w:rPr>
    </w:lvl>
    <w:lvl w:ilvl="4">
      <w:start w:val="1"/>
      <w:numFmt w:val="decimal"/>
      <w:lvlText w:val="%1.%2.%3.%4.%5."/>
      <w:lvlJc w:val="left"/>
      <w:pPr>
        <w:ind w:left="1552" w:hanging="1080"/>
      </w:pPr>
      <w:rPr>
        <w:rFonts w:hint="default"/>
      </w:rPr>
    </w:lvl>
    <w:lvl w:ilvl="5">
      <w:start w:val="1"/>
      <w:numFmt w:val="decimal"/>
      <w:lvlText w:val="%1.%2.%3.%4.%5.%6."/>
      <w:lvlJc w:val="left"/>
      <w:pPr>
        <w:ind w:left="1670" w:hanging="108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266" w:hanging="1440"/>
      </w:pPr>
      <w:rPr>
        <w:rFonts w:hint="default"/>
      </w:rPr>
    </w:lvl>
    <w:lvl w:ilvl="8">
      <w:start w:val="1"/>
      <w:numFmt w:val="decimal"/>
      <w:lvlText w:val="%1.%2.%3.%4.%5.%6.%7.%8.%9."/>
      <w:lvlJc w:val="left"/>
      <w:pPr>
        <w:ind w:left="2744" w:hanging="1800"/>
      </w:pPr>
      <w:rPr>
        <w:rFonts w:hint="default"/>
      </w:rPr>
    </w:lvl>
  </w:abstractNum>
  <w:abstractNum w:abstractNumId="14" w15:restartNumberingAfterBreak="0">
    <w:nsid w:val="390B1B90"/>
    <w:multiLevelType w:val="multilevel"/>
    <w:tmpl w:val="2214B718"/>
    <w:lvl w:ilvl="0">
      <w:start w:val="3"/>
      <w:numFmt w:val="decimal"/>
      <w:lvlText w:val="%1"/>
      <w:lvlJc w:val="left"/>
      <w:pPr>
        <w:ind w:left="1218" w:hanging="879"/>
      </w:pPr>
      <w:rPr>
        <w:rFonts w:hint="default"/>
        <w:lang w:val="en-US" w:eastAsia="en-US" w:bidi="en-US"/>
      </w:rPr>
    </w:lvl>
    <w:lvl w:ilvl="1">
      <w:start w:val="1"/>
      <w:numFmt w:val="decimal"/>
      <w:lvlText w:val="%1.%2."/>
      <w:lvlJc w:val="left"/>
      <w:pPr>
        <w:ind w:left="1218" w:hanging="879"/>
      </w:pPr>
      <w:rPr>
        <w:rFonts w:ascii="Times New Roman" w:eastAsia="Times New Roman" w:hAnsi="Times New Roman" w:cs="Times New Roman" w:hint="default"/>
        <w:w w:val="100"/>
        <w:sz w:val="22"/>
        <w:szCs w:val="22"/>
        <w:lang w:val="en-US" w:eastAsia="en-US" w:bidi="en-US"/>
      </w:rPr>
    </w:lvl>
    <w:lvl w:ilvl="2">
      <w:numFmt w:val="bullet"/>
      <w:lvlText w:val="•"/>
      <w:lvlJc w:val="left"/>
      <w:pPr>
        <w:ind w:left="3037" w:hanging="879"/>
      </w:pPr>
      <w:rPr>
        <w:rFonts w:hint="default"/>
        <w:lang w:val="en-US" w:eastAsia="en-US" w:bidi="en-US"/>
      </w:rPr>
    </w:lvl>
    <w:lvl w:ilvl="3">
      <w:numFmt w:val="bullet"/>
      <w:lvlText w:val="•"/>
      <w:lvlJc w:val="left"/>
      <w:pPr>
        <w:ind w:left="3945" w:hanging="879"/>
      </w:pPr>
      <w:rPr>
        <w:rFonts w:hint="default"/>
        <w:lang w:val="en-US" w:eastAsia="en-US" w:bidi="en-US"/>
      </w:rPr>
    </w:lvl>
    <w:lvl w:ilvl="4">
      <w:numFmt w:val="bullet"/>
      <w:lvlText w:val="•"/>
      <w:lvlJc w:val="left"/>
      <w:pPr>
        <w:ind w:left="4854" w:hanging="879"/>
      </w:pPr>
      <w:rPr>
        <w:rFonts w:hint="default"/>
        <w:lang w:val="en-US" w:eastAsia="en-US" w:bidi="en-US"/>
      </w:rPr>
    </w:lvl>
    <w:lvl w:ilvl="5">
      <w:numFmt w:val="bullet"/>
      <w:lvlText w:val="•"/>
      <w:lvlJc w:val="left"/>
      <w:pPr>
        <w:ind w:left="5763" w:hanging="879"/>
      </w:pPr>
      <w:rPr>
        <w:rFonts w:hint="default"/>
        <w:lang w:val="en-US" w:eastAsia="en-US" w:bidi="en-US"/>
      </w:rPr>
    </w:lvl>
    <w:lvl w:ilvl="6">
      <w:numFmt w:val="bullet"/>
      <w:lvlText w:val="•"/>
      <w:lvlJc w:val="left"/>
      <w:pPr>
        <w:ind w:left="6671" w:hanging="879"/>
      </w:pPr>
      <w:rPr>
        <w:rFonts w:hint="default"/>
        <w:lang w:val="en-US" w:eastAsia="en-US" w:bidi="en-US"/>
      </w:rPr>
    </w:lvl>
    <w:lvl w:ilvl="7">
      <w:numFmt w:val="bullet"/>
      <w:lvlText w:val="•"/>
      <w:lvlJc w:val="left"/>
      <w:pPr>
        <w:ind w:left="7580" w:hanging="879"/>
      </w:pPr>
      <w:rPr>
        <w:rFonts w:hint="default"/>
        <w:lang w:val="en-US" w:eastAsia="en-US" w:bidi="en-US"/>
      </w:rPr>
    </w:lvl>
    <w:lvl w:ilvl="8">
      <w:numFmt w:val="bullet"/>
      <w:lvlText w:val="•"/>
      <w:lvlJc w:val="left"/>
      <w:pPr>
        <w:ind w:left="8489" w:hanging="879"/>
      </w:pPr>
      <w:rPr>
        <w:rFonts w:hint="default"/>
        <w:lang w:val="en-US" w:eastAsia="en-US" w:bidi="en-US"/>
      </w:rPr>
    </w:lvl>
  </w:abstractNum>
  <w:abstractNum w:abstractNumId="15" w15:restartNumberingAfterBreak="0">
    <w:nsid w:val="3FE16376"/>
    <w:multiLevelType w:val="multilevel"/>
    <w:tmpl w:val="D15A29DC"/>
    <w:lvl w:ilvl="0">
      <w:start w:val="1"/>
      <w:numFmt w:val="upperRoman"/>
      <w:lvlText w:val="%1."/>
      <w:lvlJc w:val="left"/>
      <w:pPr>
        <w:ind w:left="763" w:hanging="360"/>
      </w:pPr>
      <w:rPr>
        <w:rFonts w:hint="default"/>
      </w:rPr>
    </w:lvl>
    <w:lvl w:ilvl="1">
      <w:start w:val="1"/>
      <w:numFmt w:val="decimal"/>
      <w:isLgl/>
      <w:lvlText w:val="%1.%2."/>
      <w:lvlJc w:val="left"/>
      <w:pPr>
        <w:ind w:left="1123" w:hanging="360"/>
      </w:pPr>
      <w:rPr>
        <w:rFonts w:hint="default"/>
      </w:rPr>
    </w:lvl>
    <w:lvl w:ilvl="2">
      <w:start w:val="1"/>
      <w:numFmt w:val="decimal"/>
      <w:isLgl/>
      <w:lvlText w:val="%1.%2.%3."/>
      <w:lvlJc w:val="left"/>
      <w:pPr>
        <w:ind w:left="1843" w:hanging="720"/>
      </w:pPr>
      <w:rPr>
        <w:rFonts w:hint="default"/>
      </w:rPr>
    </w:lvl>
    <w:lvl w:ilvl="3">
      <w:start w:val="1"/>
      <w:numFmt w:val="decimal"/>
      <w:isLgl/>
      <w:lvlText w:val="%1.%2.%3.%4."/>
      <w:lvlJc w:val="left"/>
      <w:pPr>
        <w:ind w:left="2203" w:hanging="720"/>
      </w:pPr>
      <w:rPr>
        <w:rFonts w:hint="default"/>
      </w:rPr>
    </w:lvl>
    <w:lvl w:ilvl="4">
      <w:start w:val="1"/>
      <w:numFmt w:val="decimal"/>
      <w:isLgl/>
      <w:lvlText w:val="%1.%2.%3.%4.%5."/>
      <w:lvlJc w:val="left"/>
      <w:pPr>
        <w:ind w:left="2923" w:hanging="1080"/>
      </w:pPr>
      <w:rPr>
        <w:rFonts w:hint="default"/>
      </w:rPr>
    </w:lvl>
    <w:lvl w:ilvl="5">
      <w:start w:val="1"/>
      <w:numFmt w:val="decimal"/>
      <w:isLgl/>
      <w:lvlText w:val="%1.%2.%3.%4.%5.%6."/>
      <w:lvlJc w:val="left"/>
      <w:pPr>
        <w:ind w:left="3283" w:hanging="1080"/>
      </w:pPr>
      <w:rPr>
        <w:rFonts w:hint="default"/>
      </w:rPr>
    </w:lvl>
    <w:lvl w:ilvl="6">
      <w:start w:val="1"/>
      <w:numFmt w:val="decimal"/>
      <w:isLgl/>
      <w:lvlText w:val="%1.%2.%3.%4.%5.%6.%7."/>
      <w:lvlJc w:val="left"/>
      <w:pPr>
        <w:ind w:left="4003" w:hanging="1440"/>
      </w:pPr>
      <w:rPr>
        <w:rFonts w:hint="default"/>
      </w:rPr>
    </w:lvl>
    <w:lvl w:ilvl="7">
      <w:start w:val="1"/>
      <w:numFmt w:val="decimal"/>
      <w:isLgl/>
      <w:lvlText w:val="%1.%2.%3.%4.%5.%6.%7.%8."/>
      <w:lvlJc w:val="left"/>
      <w:pPr>
        <w:ind w:left="4363" w:hanging="1440"/>
      </w:pPr>
      <w:rPr>
        <w:rFonts w:hint="default"/>
      </w:rPr>
    </w:lvl>
    <w:lvl w:ilvl="8">
      <w:start w:val="1"/>
      <w:numFmt w:val="decimal"/>
      <w:isLgl/>
      <w:lvlText w:val="%1.%2.%3.%4.%5.%6.%7.%8.%9."/>
      <w:lvlJc w:val="left"/>
      <w:pPr>
        <w:ind w:left="5083" w:hanging="1800"/>
      </w:pPr>
      <w:rPr>
        <w:rFonts w:hint="default"/>
      </w:rPr>
    </w:lvl>
  </w:abstractNum>
  <w:abstractNum w:abstractNumId="16" w15:restartNumberingAfterBreak="0">
    <w:nsid w:val="41DF529E"/>
    <w:multiLevelType w:val="hybridMultilevel"/>
    <w:tmpl w:val="A3021A68"/>
    <w:lvl w:ilvl="0" w:tplc="0409000F">
      <w:start w:val="1"/>
      <w:numFmt w:val="decimal"/>
      <w:lvlText w:val="%1."/>
      <w:lvlJc w:val="left"/>
      <w:pPr>
        <w:ind w:left="1123" w:hanging="360"/>
      </w:pPr>
    </w:lvl>
    <w:lvl w:ilvl="1" w:tplc="04090019" w:tentative="1">
      <w:start w:val="1"/>
      <w:numFmt w:val="lowerLetter"/>
      <w:lvlText w:val="%2."/>
      <w:lvlJc w:val="left"/>
      <w:pPr>
        <w:ind w:left="1843" w:hanging="360"/>
      </w:pPr>
    </w:lvl>
    <w:lvl w:ilvl="2" w:tplc="0409001B" w:tentative="1">
      <w:start w:val="1"/>
      <w:numFmt w:val="lowerRoman"/>
      <w:lvlText w:val="%3."/>
      <w:lvlJc w:val="right"/>
      <w:pPr>
        <w:ind w:left="2563" w:hanging="180"/>
      </w:pPr>
    </w:lvl>
    <w:lvl w:ilvl="3" w:tplc="0409000F" w:tentative="1">
      <w:start w:val="1"/>
      <w:numFmt w:val="decimal"/>
      <w:lvlText w:val="%4."/>
      <w:lvlJc w:val="left"/>
      <w:pPr>
        <w:ind w:left="3283" w:hanging="360"/>
      </w:pPr>
    </w:lvl>
    <w:lvl w:ilvl="4" w:tplc="04090019" w:tentative="1">
      <w:start w:val="1"/>
      <w:numFmt w:val="lowerLetter"/>
      <w:lvlText w:val="%5."/>
      <w:lvlJc w:val="left"/>
      <w:pPr>
        <w:ind w:left="4003" w:hanging="360"/>
      </w:pPr>
    </w:lvl>
    <w:lvl w:ilvl="5" w:tplc="0409001B" w:tentative="1">
      <w:start w:val="1"/>
      <w:numFmt w:val="lowerRoman"/>
      <w:lvlText w:val="%6."/>
      <w:lvlJc w:val="right"/>
      <w:pPr>
        <w:ind w:left="4723" w:hanging="180"/>
      </w:pPr>
    </w:lvl>
    <w:lvl w:ilvl="6" w:tplc="0409000F" w:tentative="1">
      <w:start w:val="1"/>
      <w:numFmt w:val="decimal"/>
      <w:lvlText w:val="%7."/>
      <w:lvlJc w:val="left"/>
      <w:pPr>
        <w:ind w:left="5443" w:hanging="360"/>
      </w:pPr>
    </w:lvl>
    <w:lvl w:ilvl="7" w:tplc="04090019" w:tentative="1">
      <w:start w:val="1"/>
      <w:numFmt w:val="lowerLetter"/>
      <w:lvlText w:val="%8."/>
      <w:lvlJc w:val="left"/>
      <w:pPr>
        <w:ind w:left="6163" w:hanging="360"/>
      </w:pPr>
    </w:lvl>
    <w:lvl w:ilvl="8" w:tplc="0409001B" w:tentative="1">
      <w:start w:val="1"/>
      <w:numFmt w:val="lowerRoman"/>
      <w:lvlText w:val="%9."/>
      <w:lvlJc w:val="right"/>
      <w:pPr>
        <w:ind w:left="6883" w:hanging="180"/>
      </w:pPr>
    </w:lvl>
  </w:abstractNum>
  <w:abstractNum w:abstractNumId="17" w15:restartNumberingAfterBreak="0">
    <w:nsid w:val="425D2FEC"/>
    <w:multiLevelType w:val="multilevel"/>
    <w:tmpl w:val="85B60CE4"/>
    <w:lvl w:ilvl="0">
      <w:start w:val="2"/>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start w:val="1"/>
      <w:numFmt w:val="decimal"/>
      <w:lvlText w:val="%1.%2.%3."/>
      <w:lvlJc w:val="left"/>
      <w:pPr>
        <w:ind w:left="838" w:hanging="720"/>
      </w:pPr>
      <w:rPr>
        <w:rFonts w:ascii="Times New Roman" w:eastAsia="Times New Roman" w:hAnsi="Times New Roman" w:cs="Times New Roman" w:hint="default"/>
        <w:b/>
        <w:bCs/>
        <w:w w:val="100"/>
        <w:sz w:val="22"/>
        <w:szCs w:val="22"/>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18" w15:restartNumberingAfterBreak="0">
    <w:nsid w:val="43097B63"/>
    <w:multiLevelType w:val="multilevel"/>
    <w:tmpl w:val="B48620A0"/>
    <w:lvl w:ilvl="0">
      <w:start w:val="5"/>
      <w:numFmt w:val="decimal"/>
      <w:lvlText w:val="%1"/>
      <w:lvlJc w:val="left"/>
      <w:pPr>
        <w:ind w:left="838" w:hanging="720"/>
      </w:pPr>
      <w:rPr>
        <w:rFonts w:hint="default"/>
      </w:rPr>
    </w:lvl>
    <w:lvl w:ilvl="1">
      <w:start w:val="6"/>
      <w:numFmt w:val="none"/>
      <w:lvlText w:val="6.2."/>
      <w:lvlJc w:val="left"/>
      <w:pPr>
        <w:ind w:left="838" w:hanging="720"/>
      </w:pPr>
      <w:rPr>
        <w:rFonts w:ascii="Times New Roman" w:eastAsia="Times New Roman" w:hAnsi="Times New Roman" w:cs="Times New Roman" w:hint="default"/>
        <w:b/>
        <w:bCs/>
        <w:w w:val="100"/>
        <w:sz w:val="22"/>
        <w:szCs w:val="22"/>
      </w:rPr>
    </w:lvl>
    <w:lvl w:ilvl="2">
      <w:numFmt w:val="bullet"/>
      <w:lvlText w:val=""/>
      <w:lvlJc w:val="left"/>
      <w:pPr>
        <w:ind w:left="831" w:hanging="356"/>
      </w:pPr>
      <w:rPr>
        <w:rFonts w:ascii="Symbol" w:eastAsia="Symbol" w:hAnsi="Symbol" w:cs="Symbol" w:hint="default"/>
        <w:w w:val="100"/>
        <w:sz w:val="22"/>
        <w:szCs w:val="22"/>
      </w:rPr>
    </w:lvl>
    <w:lvl w:ilvl="3">
      <w:numFmt w:val="bullet"/>
      <w:lvlText w:val="•"/>
      <w:lvlJc w:val="left"/>
      <w:pPr>
        <w:ind w:left="3679" w:hanging="356"/>
      </w:pPr>
      <w:rPr>
        <w:rFonts w:hint="default"/>
      </w:rPr>
    </w:lvl>
    <w:lvl w:ilvl="4">
      <w:numFmt w:val="bullet"/>
      <w:lvlText w:val="•"/>
      <w:lvlJc w:val="left"/>
      <w:pPr>
        <w:ind w:left="4626" w:hanging="356"/>
      </w:pPr>
      <w:rPr>
        <w:rFonts w:hint="default"/>
      </w:rPr>
    </w:lvl>
    <w:lvl w:ilvl="5">
      <w:numFmt w:val="bullet"/>
      <w:lvlText w:val="•"/>
      <w:lvlJc w:val="left"/>
      <w:pPr>
        <w:ind w:left="5573" w:hanging="356"/>
      </w:pPr>
      <w:rPr>
        <w:rFonts w:hint="default"/>
      </w:rPr>
    </w:lvl>
    <w:lvl w:ilvl="6">
      <w:numFmt w:val="bullet"/>
      <w:lvlText w:val="•"/>
      <w:lvlJc w:val="left"/>
      <w:pPr>
        <w:ind w:left="6519" w:hanging="356"/>
      </w:pPr>
      <w:rPr>
        <w:rFonts w:hint="default"/>
      </w:rPr>
    </w:lvl>
    <w:lvl w:ilvl="7">
      <w:numFmt w:val="bullet"/>
      <w:lvlText w:val="•"/>
      <w:lvlJc w:val="left"/>
      <w:pPr>
        <w:ind w:left="7466" w:hanging="356"/>
      </w:pPr>
      <w:rPr>
        <w:rFonts w:hint="default"/>
      </w:rPr>
    </w:lvl>
    <w:lvl w:ilvl="8">
      <w:numFmt w:val="bullet"/>
      <w:lvlText w:val="•"/>
      <w:lvlJc w:val="left"/>
      <w:pPr>
        <w:ind w:left="8413" w:hanging="356"/>
      </w:pPr>
      <w:rPr>
        <w:rFonts w:hint="default"/>
      </w:rPr>
    </w:lvl>
  </w:abstractNum>
  <w:abstractNum w:abstractNumId="19" w15:restartNumberingAfterBreak="0">
    <w:nsid w:val="444C6556"/>
    <w:multiLevelType w:val="multilevel"/>
    <w:tmpl w:val="F3E2D66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4F80E37"/>
    <w:multiLevelType w:val="multilevel"/>
    <w:tmpl w:val="85B60CE4"/>
    <w:lvl w:ilvl="0">
      <w:start w:val="2"/>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start w:val="1"/>
      <w:numFmt w:val="decimal"/>
      <w:lvlText w:val="%1.%2.%3."/>
      <w:lvlJc w:val="left"/>
      <w:pPr>
        <w:ind w:left="838" w:hanging="720"/>
      </w:pPr>
      <w:rPr>
        <w:rFonts w:ascii="Times New Roman" w:eastAsia="Times New Roman" w:hAnsi="Times New Roman" w:cs="Times New Roman" w:hint="default"/>
        <w:b/>
        <w:bCs/>
        <w:w w:val="100"/>
        <w:sz w:val="22"/>
        <w:szCs w:val="22"/>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21" w15:restartNumberingAfterBreak="0">
    <w:nsid w:val="4592358A"/>
    <w:multiLevelType w:val="multilevel"/>
    <w:tmpl w:val="CD68A386"/>
    <w:lvl w:ilvl="0">
      <w:start w:val="1"/>
      <w:numFmt w:val="decimal"/>
      <w:lvlText w:val="%1."/>
      <w:lvlJc w:val="left"/>
      <w:pPr>
        <w:ind w:left="540" w:hanging="360"/>
      </w:pPr>
      <w:rPr>
        <w:rFonts w:hint="default"/>
      </w:rPr>
    </w:lvl>
    <w:lvl w:ilvl="1">
      <w:start w:val="1"/>
      <w:numFmt w:val="decimal"/>
      <w:lvlText w:val="%1.%2."/>
      <w:lvlJc w:val="left"/>
      <w:pPr>
        <w:ind w:left="478" w:hanging="360"/>
      </w:pPr>
      <w:rPr>
        <w:rFonts w:hint="default"/>
        <w:b/>
        <w:bCs/>
      </w:rPr>
    </w:lvl>
    <w:lvl w:ilvl="2">
      <w:start w:val="1"/>
      <w:numFmt w:val="decimal"/>
      <w:lvlText w:val="%1.%2.%3."/>
      <w:lvlJc w:val="left"/>
      <w:pPr>
        <w:ind w:left="956" w:hanging="720"/>
      </w:pPr>
      <w:rPr>
        <w:rFonts w:hint="default"/>
      </w:rPr>
    </w:lvl>
    <w:lvl w:ilvl="3">
      <w:start w:val="1"/>
      <w:numFmt w:val="decimal"/>
      <w:lvlText w:val="%1.%2.%3.%4."/>
      <w:lvlJc w:val="left"/>
      <w:pPr>
        <w:ind w:left="1074" w:hanging="720"/>
      </w:pPr>
      <w:rPr>
        <w:rFonts w:hint="default"/>
      </w:rPr>
    </w:lvl>
    <w:lvl w:ilvl="4">
      <w:start w:val="1"/>
      <w:numFmt w:val="decimal"/>
      <w:lvlText w:val="%1.%2.%3.%4.%5."/>
      <w:lvlJc w:val="left"/>
      <w:pPr>
        <w:ind w:left="1552" w:hanging="1080"/>
      </w:pPr>
      <w:rPr>
        <w:rFonts w:hint="default"/>
      </w:rPr>
    </w:lvl>
    <w:lvl w:ilvl="5">
      <w:start w:val="1"/>
      <w:numFmt w:val="decimal"/>
      <w:lvlText w:val="%1.%2.%3.%4.%5.%6."/>
      <w:lvlJc w:val="left"/>
      <w:pPr>
        <w:ind w:left="1670" w:hanging="108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266" w:hanging="1440"/>
      </w:pPr>
      <w:rPr>
        <w:rFonts w:hint="default"/>
      </w:rPr>
    </w:lvl>
    <w:lvl w:ilvl="8">
      <w:start w:val="1"/>
      <w:numFmt w:val="decimal"/>
      <w:lvlText w:val="%1.%2.%3.%4.%5.%6.%7.%8.%9."/>
      <w:lvlJc w:val="left"/>
      <w:pPr>
        <w:ind w:left="2744" w:hanging="1800"/>
      </w:pPr>
      <w:rPr>
        <w:rFonts w:hint="default"/>
      </w:rPr>
    </w:lvl>
  </w:abstractNum>
  <w:abstractNum w:abstractNumId="22" w15:restartNumberingAfterBreak="0">
    <w:nsid w:val="5388553B"/>
    <w:multiLevelType w:val="multilevel"/>
    <w:tmpl w:val="B48620A0"/>
    <w:lvl w:ilvl="0">
      <w:start w:val="5"/>
      <w:numFmt w:val="decimal"/>
      <w:lvlText w:val="%1"/>
      <w:lvlJc w:val="left"/>
      <w:pPr>
        <w:ind w:left="838" w:hanging="720"/>
      </w:pPr>
      <w:rPr>
        <w:rFonts w:hint="default"/>
      </w:rPr>
    </w:lvl>
    <w:lvl w:ilvl="1">
      <w:start w:val="6"/>
      <w:numFmt w:val="none"/>
      <w:lvlText w:val="6.2."/>
      <w:lvlJc w:val="left"/>
      <w:pPr>
        <w:ind w:left="838" w:hanging="720"/>
      </w:pPr>
      <w:rPr>
        <w:rFonts w:ascii="Times New Roman" w:eastAsia="Times New Roman" w:hAnsi="Times New Roman" w:cs="Times New Roman" w:hint="default"/>
        <w:b/>
        <w:bCs/>
        <w:w w:val="100"/>
        <w:sz w:val="22"/>
        <w:szCs w:val="22"/>
      </w:rPr>
    </w:lvl>
    <w:lvl w:ilvl="2">
      <w:numFmt w:val="bullet"/>
      <w:lvlText w:val=""/>
      <w:lvlJc w:val="left"/>
      <w:pPr>
        <w:ind w:left="831" w:hanging="356"/>
      </w:pPr>
      <w:rPr>
        <w:rFonts w:ascii="Symbol" w:eastAsia="Symbol" w:hAnsi="Symbol" w:cs="Symbol" w:hint="default"/>
        <w:w w:val="100"/>
        <w:sz w:val="22"/>
        <w:szCs w:val="22"/>
      </w:rPr>
    </w:lvl>
    <w:lvl w:ilvl="3">
      <w:numFmt w:val="bullet"/>
      <w:lvlText w:val="•"/>
      <w:lvlJc w:val="left"/>
      <w:pPr>
        <w:ind w:left="3679" w:hanging="356"/>
      </w:pPr>
      <w:rPr>
        <w:rFonts w:hint="default"/>
      </w:rPr>
    </w:lvl>
    <w:lvl w:ilvl="4">
      <w:numFmt w:val="bullet"/>
      <w:lvlText w:val="•"/>
      <w:lvlJc w:val="left"/>
      <w:pPr>
        <w:ind w:left="4626" w:hanging="356"/>
      </w:pPr>
      <w:rPr>
        <w:rFonts w:hint="default"/>
      </w:rPr>
    </w:lvl>
    <w:lvl w:ilvl="5">
      <w:numFmt w:val="bullet"/>
      <w:lvlText w:val="•"/>
      <w:lvlJc w:val="left"/>
      <w:pPr>
        <w:ind w:left="5573" w:hanging="356"/>
      </w:pPr>
      <w:rPr>
        <w:rFonts w:hint="default"/>
      </w:rPr>
    </w:lvl>
    <w:lvl w:ilvl="6">
      <w:numFmt w:val="bullet"/>
      <w:lvlText w:val="•"/>
      <w:lvlJc w:val="left"/>
      <w:pPr>
        <w:ind w:left="6519" w:hanging="356"/>
      </w:pPr>
      <w:rPr>
        <w:rFonts w:hint="default"/>
      </w:rPr>
    </w:lvl>
    <w:lvl w:ilvl="7">
      <w:numFmt w:val="bullet"/>
      <w:lvlText w:val="•"/>
      <w:lvlJc w:val="left"/>
      <w:pPr>
        <w:ind w:left="7466" w:hanging="356"/>
      </w:pPr>
      <w:rPr>
        <w:rFonts w:hint="default"/>
      </w:rPr>
    </w:lvl>
    <w:lvl w:ilvl="8">
      <w:numFmt w:val="bullet"/>
      <w:lvlText w:val="•"/>
      <w:lvlJc w:val="left"/>
      <w:pPr>
        <w:ind w:left="8413" w:hanging="356"/>
      </w:pPr>
      <w:rPr>
        <w:rFonts w:hint="default"/>
      </w:rPr>
    </w:lvl>
  </w:abstractNum>
  <w:abstractNum w:abstractNumId="23" w15:restartNumberingAfterBreak="0">
    <w:nsid w:val="55E63035"/>
    <w:multiLevelType w:val="multilevel"/>
    <w:tmpl w:val="41CC810C"/>
    <w:lvl w:ilvl="0">
      <w:start w:val="5"/>
      <w:numFmt w:val="decimal"/>
      <w:lvlText w:val="%1"/>
      <w:lvlJc w:val="left"/>
      <w:pPr>
        <w:ind w:left="838" w:hanging="720"/>
      </w:pPr>
      <w:rPr>
        <w:rFonts w:hint="default"/>
        <w:lang w:val="en-US" w:eastAsia="en-US" w:bidi="en-US"/>
      </w:rPr>
    </w:lvl>
    <w:lvl w:ilvl="1">
      <w:start w:val="4"/>
      <w:numFmt w:val="decimal"/>
      <w:lvlText w:val="%1.%2"/>
      <w:lvlJc w:val="left"/>
      <w:pPr>
        <w:ind w:left="838" w:hanging="720"/>
      </w:pPr>
      <w:rPr>
        <w:rFonts w:hint="default"/>
        <w:lang w:val="en-US" w:eastAsia="en-US" w:bidi="en-US"/>
      </w:rPr>
    </w:lvl>
    <w:lvl w:ilvl="2">
      <w:start w:val="1"/>
      <w:numFmt w:val="decimal"/>
      <w:lvlText w:val="%1.%2.%3."/>
      <w:lvlJc w:val="left"/>
      <w:pPr>
        <w:ind w:left="838" w:hanging="720"/>
      </w:pPr>
      <w:rPr>
        <w:rFonts w:ascii="Times New Roman" w:eastAsia="Times New Roman" w:hAnsi="Times New Roman" w:cs="Times New Roman" w:hint="default"/>
        <w:w w:val="100"/>
        <w:sz w:val="22"/>
        <w:szCs w:val="22"/>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24" w15:restartNumberingAfterBreak="0">
    <w:nsid w:val="58090E57"/>
    <w:multiLevelType w:val="multilevel"/>
    <w:tmpl w:val="0AACDC9C"/>
    <w:lvl w:ilvl="0">
      <w:start w:val="5"/>
      <w:numFmt w:val="decimal"/>
      <w:lvlText w:val="%1"/>
      <w:lvlJc w:val="left"/>
      <w:pPr>
        <w:ind w:left="1218" w:hanging="879"/>
      </w:pPr>
      <w:rPr>
        <w:rFonts w:hint="default"/>
        <w:lang w:val="en-US" w:eastAsia="en-US" w:bidi="en-US"/>
      </w:rPr>
    </w:lvl>
    <w:lvl w:ilvl="1">
      <w:start w:val="1"/>
      <w:numFmt w:val="decimal"/>
      <w:lvlText w:val="%1.%2."/>
      <w:lvlJc w:val="left"/>
      <w:pPr>
        <w:ind w:left="1218" w:hanging="879"/>
      </w:pPr>
      <w:rPr>
        <w:rFonts w:ascii="Times New Roman" w:eastAsia="Times New Roman" w:hAnsi="Times New Roman" w:cs="Times New Roman" w:hint="default"/>
        <w:w w:val="100"/>
        <w:sz w:val="22"/>
        <w:szCs w:val="22"/>
        <w:lang w:val="en-US" w:eastAsia="en-US" w:bidi="en-US"/>
      </w:rPr>
    </w:lvl>
    <w:lvl w:ilvl="2">
      <w:start w:val="1"/>
      <w:numFmt w:val="decimal"/>
      <w:lvlText w:val="%1.%2.%3."/>
      <w:lvlJc w:val="left"/>
      <w:pPr>
        <w:ind w:left="1438" w:hanging="881"/>
      </w:pPr>
      <w:rPr>
        <w:rFonts w:ascii="Times New Roman" w:eastAsia="Times New Roman" w:hAnsi="Times New Roman" w:cs="Times New Roman" w:hint="default"/>
        <w:w w:val="100"/>
        <w:sz w:val="22"/>
        <w:szCs w:val="22"/>
        <w:lang w:val="en-US" w:eastAsia="en-US" w:bidi="en-US"/>
      </w:rPr>
    </w:lvl>
    <w:lvl w:ilvl="3">
      <w:numFmt w:val="bullet"/>
      <w:lvlText w:val="•"/>
      <w:lvlJc w:val="left"/>
      <w:pPr>
        <w:ind w:left="3410" w:hanging="881"/>
      </w:pPr>
      <w:rPr>
        <w:rFonts w:hint="default"/>
        <w:lang w:val="en-US" w:eastAsia="en-US" w:bidi="en-US"/>
      </w:rPr>
    </w:lvl>
    <w:lvl w:ilvl="4">
      <w:numFmt w:val="bullet"/>
      <w:lvlText w:val="•"/>
      <w:lvlJc w:val="left"/>
      <w:pPr>
        <w:ind w:left="4395" w:hanging="881"/>
      </w:pPr>
      <w:rPr>
        <w:rFonts w:hint="default"/>
        <w:lang w:val="en-US" w:eastAsia="en-US" w:bidi="en-US"/>
      </w:rPr>
    </w:lvl>
    <w:lvl w:ilvl="5">
      <w:numFmt w:val="bullet"/>
      <w:lvlText w:val="•"/>
      <w:lvlJc w:val="left"/>
      <w:pPr>
        <w:ind w:left="5380" w:hanging="881"/>
      </w:pPr>
      <w:rPr>
        <w:rFonts w:hint="default"/>
        <w:lang w:val="en-US" w:eastAsia="en-US" w:bidi="en-US"/>
      </w:rPr>
    </w:lvl>
    <w:lvl w:ilvl="6">
      <w:numFmt w:val="bullet"/>
      <w:lvlText w:val="•"/>
      <w:lvlJc w:val="left"/>
      <w:pPr>
        <w:ind w:left="6365" w:hanging="881"/>
      </w:pPr>
      <w:rPr>
        <w:rFonts w:hint="default"/>
        <w:lang w:val="en-US" w:eastAsia="en-US" w:bidi="en-US"/>
      </w:rPr>
    </w:lvl>
    <w:lvl w:ilvl="7">
      <w:numFmt w:val="bullet"/>
      <w:lvlText w:val="•"/>
      <w:lvlJc w:val="left"/>
      <w:pPr>
        <w:ind w:left="7350" w:hanging="881"/>
      </w:pPr>
      <w:rPr>
        <w:rFonts w:hint="default"/>
        <w:lang w:val="en-US" w:eastAsia="en-US" w:bidi="en-US"/>
      </w:rPr>
    </w:lvl>
    <w:lvl w:ilvl="8">
      <w:numFmt w:val="bullet"/>
      <w:lvlText w:val="•"/>
      <w:lvlJc w:val="left"/>
      <w:pPr>
        <w:ind w:left="8336" w:hanging="881"/>
      </w:pPr>
      <w:rPr>
        <w:rFonts w:hint="default"/>
        <w:lang w:val="en-US" w:eastAsia="en-US" w:bidi="en-US"/>
      </w:rPr>
    </w:lvl>
  </w:abstractNum>
  <w:abstractNum w:abstractNumId="25" w15:restartNumberingAfterBreak="0">
    <w:nsid w:val="58C83345"/>
    <w:multiLevelType w:val="multilevel"/>
    <w:tmpl w:val="2214B718"/>
    <w:lvl w:ilvl="0">
      <w:start w:val="3"/>
      <w:numFmt w:val="decimal"/>
      <w:lvlText w:val="%1"/>
      <w:lvlJc w:val="left"/>
      <w:pPr>
        <w:ind w:left="1218" w:hanging="879"/>
      </w:pPr>
      <w:rPr>
        <w:rFonts w:hint="default"/>
        <w:lang w:val="en-US" w:eastAsia="en-US" w:bidi="en-US"/>
      </w:rPr>
    </w:lvl>
    <w:lvl w:ilvl="1">
      <w:start w:val="1"/>
      <w:numFmt w:val="decimal"/>
      <w:lvlText w:val="%1.%2."/>
      <w:lvlJc w:val="left"/>
      <w:pPr>
        <w:ind w:left="1218" w:hanging="879"/>
      </w:pPr>
      <w:rPr>
        <w:rFonts w:ascii="Times New Roman" w:eastAsia="Times New Roman" w:hAnsi="Times New Roman" w:cs="Times New Roman" w:hint="default"/>
        <w:w w:val="100"/>
        <w:sz w:val="22"/>
        <w:szCs w:val="22"/>
        <w:lang w:val="en-US" w:eastAsia="en-US" w:bidi="en-US"/>
      </w:rPr>
    </w:lvl>
    <w:lvl w:ilvl="2">
      <w:numFmt w:val="bullet"/>
      <w:lvlText w:val="•"/>
      <w:lvlJc w:val="left"/>
      <w:pPr>
        <w:ind w:left="3037" w:hanging="879"/>
      </w:pPr>
      <w:rPr>
        <w:rFonts w:hint="default"/>
        <w:lang w:val="en-US" w:eastAsia="en-US" w:bidi="en-US"/>
      </w:rPr>
    </w:lvl>
    <w:lvl w:ilvl="3">
      <w:numFmt w:val="bullet"/>
      <w:lvlText w:val="•"/>
      <w:lvlJc w:val="left"/>
      <w:pPr>
        <w:ind w:left="3945" w:hanging="879"/>
      </w:pPr>
      <w:rPr>
        <w:rFonts w:hint="default"/>
        <w:lang w:val="en-US" w:eastAsia="en-US" w:bidi="en-US"/>
      </w:rPr>
    </w:lvl>
    <w:lvl w:ilvl="4">
      <w:numFmt w:val="bullet"/>
      <w:lvlText w:val="•"/>
      <w:lvlJc w:val="left"/>
      <w:pPr>
        <w:ind w:left="4854" w:hanging="879"/>
      </w:pPr>
      <w:rPr>
        <w:rFonts w:hint="default"/>
        <w:lang w:val="en-US" w:eastAsia="en-US" w:bidi="en-US"/>
      </w:rPr>
    </w:lvl>
    <w:lvl w:ilvl="5">
      <w:numFmt w:val="bullet"/>
      <w:lvlText w:val="•"/>
      <w:lvlJc w:val="left"/>
      <w:pPr>
        <w:ind w:left="5763" w:hanging="879"/>
      </w:pPr>
      <w:rPr>
        <w:rFonts w:hint="default"/>
        <w:lang w:val="en-US" w:eastAsia="en-US" w:bidi="en-US"/>
      </w:rPr>
    </w:lvl>
    <w:lvl w:ilvl="6">
      <w:numFmt w:val="bullet"/>
      <w:lvlText w:val="•"/>
      <w:lvlJc w:val="left"/>
      <w:pPr>
        <w:ind w:left="6671" w:hanging="879"/>
      </w:pPr>
      <w:rPr>
        <w:rFonts w:hint="default"/>
        <w:lang w:val="en-US" w:eastAsia="en-US" w:bidi="en-US"/>
      </w:rPr>
    </w:lvl>
    <w:lvl w:ilvl="7">
      <w:numFmt w:val="bullet"/>
      <w:lvlText w:val="•"/>
      <w:lvlJc w:val="left"/>
      <w:pPr>
        <w:ind w:left="7580" w:hanging="879"/>
      </w:pPr>
      <w:rPr>
        <w:rFonts w:hint="default"/>
        <w:lang w:val="en-US" w:eastAsia="en-US" w:bidi="en-US"/>
      </w:rPr>
    </w:lvl>
    <w:lvl w:ilvl="8">
      <w:numFmt w:val="bullet"/>
      <w:lvlText w:val="•"/>
      <w:lvlJc w:val="left"/>
      <w:pPr>
        <w:ind w:left="8489" w:hanging="879"/>
      </w:pPr>
      <w:rPr>
        <w:rFonts w:hint="default"/>
        <w:lang w:val="en-US" w:eastAsia="en-US" w:bidi="en-US"/>
      </w:rPr>
    </w:lvl>
  </w:abstractNum>
  <w:abstractNum w:abstractNumId="26" w15:restartNumberingAfterBreak="0">
    <w:nsid w:val="6090464B"/>
    <w:multiLevelType w:val="multilevel"/>
    <w:tmpl w:val="3B72E32E"/>
    <w:lvl w:ilvl="0">
      <w:start w:val="1"/>
      <w:numFmt w:val="bullet"/>
      <w:lvlText w:val=""/>
      <w:lvlJc w:val="left"/>
      <w:pPr>
        <w:ind w:left="1123" w:hanging="360"/>
      </w:pPr>
      <w:rPr>
        <w:rFonts w:ascii="Symbol" w:hAnsi="Symbol" w:hint="default"/>
      </w:rPr>
    </w:lvl>
    <w:lvl w:ilvl="1">
      <w:start w:val="1"/>
      <w:numFmt w:val="decimal"/>
      <w:isLgl/>
      <w:lvlText w:val="%1.%2."/>
      <w:lvlJc w:val="left"/>
      <w:pPr>
        <w:ind w:left="1483" w:hanging="360"/>
      </w:pPr>
      <w:rPr>
        <w:rFonts w:hint="default"/>
      </w:rPr>
    </w:lvl>
    <w:lvl w:ilvl="2">
      <w:start w:val="1"/>
      <w:numFmt w:val="decimal"/>
      <w:isLgl/>
      <w:lvlText w:val="%1.%2.%3."/>
      <w:lvlJc w:val="left"/>
      <w:pPr>
        <w:ind w:left="2203" w:hanging="720"/>
      </w:pPr>
      <w:rPr>
        <w:rFonts w:hint="default"/>
      </w:rPr>
    </w:lvl>
    <w:lvl w:ilvl="3">
      <w:start w:val="1"/>
      <w:numFmt w:val="decimal"/>
      <w:isLgl/>
      <w:lvlText w:val="%1.%2.%3.%4."/>
      <w:lvlJc w:val="left"/>
      <w:pPr>
        <w:ind w:left="2563" w:hanging="720"/>
      </w:pPr>
      <w:rPr>
        <w:rFonts w:hint="default"/>
      </w:rPr>
    </w:lvl>
    <w:lvl w:ilvl="4">
      <w:start w:val="1"/>
      <w:numFmt w:val="decimal"/>
      <w:isLgl/>
      <w:lvlText w:val="%1.%2.%3.%4.%5."/>
      <w:lvlJc w:val="left"/>
      <w:pPr>
        <w:ind w:left="3283" w:hanging="1080"/>
      </w:pPr>
      <w:rPr>
        <w:rFonts w:hint="default"/>
      </w:rPr>
    </w:lvl>
    <w:lvl w:ilvl="5">
      <w:start w:val="1"/>
      <w:numFmt w:val="decimal"/>
      <w:isLgl/>
      <w:lvlText w:val="%1.%2.%3.%4.%5.%6."/>
      <w:lvlJc w:val="left"/>
      <w:pPr>
        <w:ind w:left="3643" w:hanging="1080"/>
      </w:pPr>
      <w:rPr>
        <w:rFonts w:hint="default"/>
      </w:rPr>
    </w:lvl>
    <w:lvl w:ilvl="6">
      <w:start w:val="1"/>
      <w:numFmt w:val="decimal"/>
      <w:isLgl/>
      <w:lvlText w:val="%1.%2.%3.%4.%5.%6.%7."/>
      <w:lvlJc w:val="left"/>
      <w:pPr>
        <w:ind w:left="4363" w:hanging="1440"/>
      </w:pPr>
      <w:rPr>
        <w:rFonts w:hint="default"/>
      </w:rPr>
    </w:lvl>
    <w:lvl w:ilvl="7">
      <w:start w:val="1"/>
      <w:numFmt w:val="decimal"/>
      <w:isLgl/>
      <w:lvlText w:val="%1.%2.%3.%4.%5.%6.%7.%8."/>
      <w:lvlJc w:val="left"/>
      <w:pPr>
        <w:ind w:left="4723" w:hanging="1440"/>
      </w:pPr>
      <w:rPr>
        <w:rFonts w:hint="default"/>
      </w:rPr>
    </w:lvl>
    <w:lvl w:ilvl="8">
      <w:start w:val="1"/>
      <w:numFmt w:val="decimal"/>
      <w:isLgl/>
      <w:lvlText w:val="%1.%2.%3.%4.%5.%6.%7.%8.%9."/>
      <w:lvlJc w:val="left"/>
      <w:pPr>
        <w:ind w:left="5443" w:hanging="1800"/>
      </w:pPr>
      <w:rPr>
        <w:rFonts w:hint="default"/>
      </w:rPr>
    </w:lvl>
  </w:abstractNum>
  <w:abstractNum w:abstractNumId="27" w15:restartNumberingAfterBreak="0">
    <w:nsid w:val="64625901"/>
    <w:multiLevelType w:val="multilevel"/>
    <w:tmpl w:val="9104CE54"/>
    <w:lvl w:ilvl="0">
      <w:start w:val="3"/>
      <w:numFmt w:val="decimal"/>
      <w:lvlText w:val="%1."/>
      <w:lvlJc w:val="left"/>
      <w:pPr>
        <w:ind w:left="500" w:hanging="500"/>
      </w:pPr>
      <w:rPr>
        <w:rFonts w:hint="default"/>
      </w:rPr>
    </w:lvl>
    <w:lvl w:ilvl="1">
      <w:start w:val="1"/>
      <w:numFmt w:val="decimal"/>
      <w:lvlText w:val="%1.%2."/>
      <w:lvlJc w:val="left"/>
      <w:pPr>
        <w:ind w:left="669" w:hanging="500"/>
      </w:pPr>
      <w:rPr>
        <w:rFonts w:hint="default"/>
      </w:rPr>
    </w:lvl>
    <w:lvl w:ilvl="2">
      <w:start w:val="1"/>
      <w:numFmt w:val="decimal"/>
      <w:lvlText w:val="%1.%2.%3."/>
      <w:lvlJc w:val="left"/>
      <w:pPr>
        <w:ind w:left="1058" w:hanging="720"/>
      </w:pPr>
      <w:rPr>
        <w:rFonts w:hint="default"/>
      </w:rPr>
    </w:lvl>
    <w:lvl w:ilvl="3">
      <w:start w:val="1"/>
      <w:numFmt w:val="decimal"/>
      <w:lvlText w:val="%1.%2.%3.%4."/>
      <w:lvlJc w:val="left"/>
      <w:pPr>
        <w:ind w:left="1227" w:hanging="720"/>
      </w:pPr>
      <w:rPr>
        <w:rFonts w:hint="default"/>
      </w:rPr>
    </w:lvl>
    <w:lvl w:ilvl="4">
      <w:start w:val="1"/>
      <w:numFmt w:val="decimal"/>
      <w:lvlText w:val="%1.%2.%3.%4.%5."/>
      <w:lvlJc w:val="left"/>
      <w:pPr>
        <w:ind w:left="1756" w:hanging="1080"/>
      </w:pPr>
      <w:rPr>
        <w:rFonts w:hint="default"/>
      </w:rPr>
    </w:lvl>
    <w:lvl w:ilvl="5">
      <w:start w:val="1"/>
      <w:numFmt w:val="decimal"/>
      <w:lvlText w:val="%1.%2.%3.%4.%5.%6."/>
      <w:lvlJc w:val="left"/>
      <w:pPr>
        <w:ind w:left="1925" w:hanging="1080"/>
      </w:pPr>
      <w:rPr>
        <w:rFonts w:hint="default"/>
      </w:rPr>
    </w:lvl>
    <w:lvl w:ilvl="6">
      <w:start w:val="1"/>
      <w:numFmt w:val="decimal"/>
      <w:lvlText w:val="%1.%2.%3.%4.%5.%6.%7."/>
      <w:lvlJc w:val="left"/>
      <w:pPr>
        <w:ind w:left="2454" w:hanging="1440"/>
      </w:pPr>
      <w:rPr>
        <w:rFonts w:hint="default"/>
      </w:rPr>
    </w:lvl>
    <w:lvl w:ilvl="7">
      <w:start w:val="1"/>
      <w:numFmt w:val="decimal"/>
      <w:lvlText w:val="%1.%2.%3.%4.%5.%6.%7.%8."/>
      <w:lvlJc w:val="left"/>
      <w:pPr>
        <w:ind w:left="2623" w:hanging="1440"/>
      </w:pPr>
      <w:rPr>
        <w:rFonts w:hint="default"/>
      </w:rPr>
    </w:lvl>
    <w:lvl w:ilvl="8">
      <w:start w:val="1"/>
      <w:numFmt w:val="decimal"/>
      <w:lvlText w:val="%1.%2.%3.%4.%5.%6.%7.%8.%9."/>
      <w:lvlJc w:val="left"/>
      <w:pPr>
        <w:ind w:left="3152" w:hanging="1800"/>
      </w:pPr>
      <w:rPr>
        <w:rFonts w:hint="default"/>
      </w:rPr>
    </w:lvl>
  </w:abstractNum>
  <w:abstractNum w:abstractNumId="28" w15:restartNumberingAfterBreak="0">
    <w:nsid w:val="65801FDD"/>
    <w:multiLevelType w:val="hybridMultilevel"/>
    <w:tmpl w:val="39E8EDC0"/>
    <w:lvl w:ilvl="0" w:tplc="93582EA0">
      <w:start w:val="1"/>
      <w:numFmt w:val="decimal"/>
      <w:lvlText w:val="%1."/>
      <w:lvlJc w:val="left"/>
      <w:pPr>
        <w:ind w:left="681" w:hanging="312"/>
        <w:jc w:val="right"/>
      </w:pPr>
      <w:rPr>
        <w:rFonts w:ascii="Arial" w:eastAsia="Arial" w:hAnsi="Arial" w:cs="Arial" w:hint="default"/>
        <w:color w:val="231F20"/>
        <w:w w:val="67"/>
        <w:sz w:val="15"/>
        <w:szCs w:val="15"/>
        <w:lang w:val="en-US" w:eastAsia="en-US" w:bidi="en-US"/>
      </w:rPr>
    </w:lvl>
    <w:lvl w:ilvl="1" w:tplc="38F46B54">
      <w:numFmt w:val="bullet"/>
      <w:lvlText w:val="•"/>
      <w:lvlJc w:val="left"/>
      <w:pPr>
        <w:ind w:left="680" w:hanging="312"/>
      </w:pPr>
      <w:rPr>
        <w:rFonts w:hint="default"/>
        <w:lang w:val="en-US" w:eastAsia="en-US" w:bidi="en-US"/>
      </w:rPr>
    </w:lvl>
    <w:lvl w:ilvl="2" w:tplc="E15C0712">
      <w:numFmt w:val="bullet"/>
      <w:lvlText w:val="•"/>
      <w:lvlJc w:val="left"/>
      <w:pPr>
        <w:ind w:left="251" w:hanging="312"/>
      </w:pPr>
      <w:rPr>
        <w:rFonts w:hint="default"/>
        <w:lang w:val="en-US" w:eastAsia="en-US" w:bidi="en-US"/>
      </w:rPr>
    </w:lvl>
    <w:lvl w:ilvl="3" w:tplc="BBAE7552">
      <w:numFmt w:val="bullet"/>
      <w:lvlText w:val="•"/>
      <w:lvlJc w:val="left"/>
      <w:pPr>
        <w:ind w:left="-177" w:hanging="312"/>
      </w:pPr>
      <w:rPr>
        <w:rFonts w:hint="default"/>
        <w:lang w:val="en-US" w:eastAsia="en-US" w:bidi="en-US"/>
      </w:rPr>
    </w:lvl>
    <w:lvl w:ilvl="4" w:tplc="2DF8ED14">
      <w:numFmt w:val="bullet"/>
      <w:lvlText w:val="•"/>
      <w:lvlJc w:val="left"/>
      <w:pPr>
        <w:ind w:left="-606" w:hanging="312"/>
      </w:pPr>
      <w:rPr>
        <w:rFonts w:hint="default"/>
        <w:lang w:val="en-US" w:eastAsia="en-US" w:bidi="en-US"/>
      </w:rPr>
    </w:lvl>
    <w:lvl w:ilvl="5" w:tplc="9774AD74">
      <w:numFmt w:val="bullet"/>
      <w:lvlText w:val="•"/>
      <w:lvlJc w:val="left"/>
      <w:pPr>
        <w:ind w:left="-1034" w:hanging="312"/>
      </w:pPr>
      <w:rPr>
        <w:rFonts w:hint="default"/>
        <w:lang w:val="en-US" w:eastAsia="en-US" w:bidi="en-US"/>
      </w:rPr>
    </w:lvl>
    <w:lvl w:ilvl="6" w:tplc="B3C8A6E6">
      <w:numFmt w:val="bullet"/>
      <w:lvlText w:val="•"/>
      <w:lvlJc w:val="left"/>
      <w:pPr>
        <w:ind w:left="-1463" w:hanging="312"/>
      </w:pPr>
      <w:rPr>
        <w:rFonts w:hint="default"/>
        <w:lang w:val="en-US" w:eastAsia="en-US" w:bidi="en-US"/>
      </w:rPr>
    </w:lvl>
    <w:lvl w:ilvl="7" w:tplc="53267122">
      <w:numFmt w:val="bullet"/>
      <w:lvlText w:val="•"/>
      <w:lvlJc w:val="left"/>
      <w:pPr>
        <w:ind w:left="-1891" w:hanging="312"/>
      </w:pPr>
      <w:rPr>
        <w:rFonts w:hint="default"/>
        <w:lang w:val="en-US" w:eastAsia="en-US" w:bidi="en-US"/>
      </w:rPr>
    </w:lvl>
    <w:lvl w:ilvl="8" w:tplc="B058A3DC">
      <w:numFmt w:val="bullet"/>
      <w:lvlText w:val="•"/>
      <w:lvlJc w:val="left"/>
      <w:pPr>
        <w:ind w:left="-2320" w:hanging="312"/>
      </w:pPr>
      <w:rPr>
        <w:rFonts w:hint="default"/>
        <w:lang w:val="en-US" w:eastAsia="en-US" w:bidi="en-US"/>
      </w:rPr>
    </w:lvl>
  </w:abstractNum>
  <w:abstractNum w:abstractNumId="29" w15:restartNumberingAfterBreak="0">
    <w:nsid w:val="70110C82"/>
    <w:multiLevelType w:val="multilevel"/>
    <w:tmpl w:val="201080B4"/>
    <w:lvl w:ilvl="0">
      <w:start w:val="1"/>
      <w:numFmt w:val="decimal"/>
      <w:lvlText w:val="%1."/>
      <w:lvlJc w:val="left"/>
      <w:pPr>
        <w:ind w:left="540" w:hanging="360"/>
      </w:pPr>
      <w:rPr>
        <w:rFonts w:hint="default"/>
      </w:rPr>
    </w:lvl>
    <w:lvl w:ilvl="1">
      <w:start w:val="1"/>
      <w:numFmt w:val="decimal"/>
      <w:lvlText w:val="%1.%2."/>
      <w:lvlJc w:val="left"/>
      <w:pPr>
        <w:ind w:left="478" w:hanging="360"/>
      </w:pPr>
      <w:rPr>
        <w:rFonts w:hint="default"/>
        <w:b/>
        <w:bCs/>
      </w:rPr>
    </w:lvl>
    <w:lvl w:ilvl="2">
      <w:start w:val="1"/>
      <w:numFmt w:val="decimal"/>
      <w:lvlText w:val="%1.%2.%3."/>
      <w:lvlJc w:val="left"/>
      <w:pPr>
        <w:ind w:left="956" w:hanging="720"/>
      </w:pPr>
      <w:rPr>
        <w:rFonts w:hint="default"/>
        <w:b w:val="0"/>
        <w:bCs w:val="0"/>
        <w:sz w:val="20"/>
        <w:szCs w:val="20"/>
      </w:rPr>
    </w:lvl>
    <w:lvl w:ilvl="3">
      <w:start w:val="1"/>
      <w:numFmt w:val="decimal"/>
      <w:lvlText w:val="%1.%2.%3.%4."/>
      <w:lvlJc w:val="left"/>
      <w:pPr>
        <w:ind w:left="1074" w:hanging="720"/>
      </w:pPr>
      <w:rPr>
        <w:rFonts w:hint="default"/>
      </w:rPr>
    </w:lvl>
    <w:lvl w:ilvl="4">
      <w:start w:val="1"/>
      <w:numFmt w:val="decimal"/>
      <w:lvlText w:val="%1.%2.%3.%4.%5."/>
      <w:lvlJc w:val="left"/>
      <w:pPr>
        <w:ind w:left="1552" w:hanging="1080"/>
      </w:pPr>
      <w:rPr>
        <w:rFonts w:hint="default"/>
      </w:rPr>
    </w:lvl>
    <w:lvl w:ilvl="5">
      <w:start w:val="1"/>
      <w:numFmt w:val="decimal"/>
      <w:lvlText w:val="%1.%2.%3.%4.%5.%6."/>
      <w:lvlJc w:val="left"/>
      <w:pPr>
        <w:ind w:left="1670" w:hanging="108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266" w:hanging="1440"/>
      </w:pPr>
      <w:rPr>
        <w:rFonts w:hint="default"/>
      </w:rPr>
    </w:lvl>
    <w:lvl w:ilvl="8">
      <w:start w:val="1"/>
      <w:numFmt w:val="decimal"/>
      <w:lvlText w:val="%1.%2.%3.%4.%5.%6.%7.%8.%9."/>
      <w:lvlJc w:val="left"/>
      <w:pPr>
        <w:ind w:left="2744" w:hanging="1800"/>
      </w:pPr>
      <w:rPr>
        <w:rFonts w:hint="default"/>
      </w:rPr>
    </w:lvl>
  </w:abstractNum>
  <w:abstractNum w:abstractNumId="30" w15:restartNumberingAfterBreak="0">
    <w:nsid w:val="70652604"/>
    <w:multiLevelType w:val="multilevel"/>
    <w:tmpl w:val="B5C272F2"/>
    <w:lvl w:ilvl="0">
      <w:start w:val="3"/>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numFmt w:val="bullet"/>
      <w:lvlText w:val="•"/>
      <w:lvlJc w:val="left"/>
      <w:pPr>
        <w:ind w:left="2733" w:hanging="720"/>
      </w:pPr>
      <w:rPr>
        <w:rFonts w:hint="default"/>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31" w15:restartNumberingAfterBreak="0">
    <w:nsid w:val="75EB1AD3"/>
    <w:multiLevelType w:val="multilevel"/>
    <w:tmpl w:val="2864C9D6"/>
    <w:lvl w:ilvl="0">
      <w:start w:val="2"/>
      <w:numFmt w:val="decimal"/>
      <w:lvlText w:val="%1"/>
      <w:lvlJc w:val="left"/>
      <w:pPr>
        <w:ind w:left="1218" w:hanging="879"/>
      </w:pPr>
      <w:rPr>
        <w:rFonts w:hint="default"/>
        <w:lang w:val="en-US" w:eastAsia="en-US" w:bidi="en-US"/>
      </w:rPr>
    </w:lvl>
    <w:lvl w:ilvl="1">
      <w:start w:val="1"/>
      <w:numFmt w:val="decimal"/>
      <w:lvlText w:val="%1.%2."/>
      <w:lvlJc w:val="left"/>
      <w:pPr>
        <w:ind w:left="1218" w:hanging="879"/>
      </w:pPr>
      <w:rPr>
        <w:rFonts w:ascii="Times New Roman" w:eastAsia="Times New Roman" w:hAnsi="Times New Roman" w:cs="Times New Roman" w:hint="default"/>
        <w:w w:val="100"/>
        <w:sz w:val="22"/>
        <w:szCs w:val="22"/>
        <w:lang w:val="en-US" w:eastAsia="en-US" w:bidi="en-US"/>
      </w:rPr>
    </w:lvl>
    <w:lvl w:ilvl="2">
      <w:start w:val="1"/>
      <w:numFmt w:val="decimal"/>
      <w:lvlText w:val="%1.%2.%3."/>
      <w:lvlJc w:val="left"/>
      <w:pPr>
        <w:ind w:left="1438" w:hanging="881"/>
      </w:pPr>
      <w:rPr>
        <w:rFonts w:ascii="Times New Roman" w:eastAsia="Times New Roman" w:hAnsi="Times New Roman" w:cs="Times New Roman" w:hint="default"/>
        <w:w w:val="100"/>
        <w:sz w:val="22"/>
        <w:szCs w:val="22"/>
        <w:lang w:val="en-US" w:eastAsia="en-US" w:bidi="en-US"/>
      </w:rPr>
    </w:lvl>
    <w:lvl w:ilvl="3">
      <w:numFmt w:val="bullet"/>
      <w:lvlText w:val="•"/>
      <w:lvlJc w:val="left"/>
      <w:pPr>
        <w:ind w:left="3410" w:hanging="881"/>
      </w:pPr>
      <w:rPr>
        <w:rFonts w:hint="default"/>
        <w:lang w:val="en-US" w:eastAsia="en-US" w:bidi="en-US"/>
      </w:rPr>
    </w:lvl>
    <w:lvl w:ilvl="4">
      <w:numFmt w:val="bullet"/>
      <w:lvlText w:val="•"/>
      <w:lvlJc w:val="left"/>
      <w:pPr>
        <w:ind w:left="4395" w:hanging="881"/>
      </w:pPr>
      <w:rPr>
        <w:rFonts w:hint="default"/>
        <w:lang w:val="en-US" w:eastAsia="en-US" w:bidi="en-US"/>
      </w:rPr>
    </w:lvl>
    <w:lvl w:ilvl="5">
      <w:numFmt w:val="bullet"/>
      <w:lvlText w:val="•"/>
      <w:lvlJc w:val="left"/>
      <w:pPr>
        <w:ind w:left="5380" w:hanging="881"/>
      </w:pPr>
      <w:rPr>
        <w:rFonts w:hint="default"/>
        <w:lang w:val="en-US" w:eastAsia="en-US" w:bidi="en-US"/>
      </w:rPr>
    </w:lvl>
    <w:lvl w:ilvl="6">
      <w:numFmt w:val="bullet"/>
      <w:lvlText w:val="•"/>
      <w:lvlJc w:val="left"/>
      <w:pPr>
        <w:ind w:left="6365" w:hanging="881"/>
      </w:pPr>
      <w:rPr>
        <w:rFonts w:hint="default"/>
        <w:lang w:val="en-US" w:eastAsia="en-US" w:bidi="en-US"/>
      </w:rPr>
    </w:lvl>
    <w:lvl w:ilvl="7">
      <w:numFmt w:val="bullet"/>
      <w:lvlText w:val="•"/>
      <w:lvlJc w:val="left"/>
      <w:pPr>
        <w:ind w:left="7350" w:hanging="881"/>
      </w:pPr>
      <w:rPr>
        <w:rFonts w:hint="default"/>
        <w:lang w:val="en-US" w:eastAsia="en-US" w:bidi="en-US"/>
      </w:rPr>
    </w:lvl>
    <w:lvl w:ilvl="8">
      <w:numFmt w:val="bullet"/>
      <w:lvlText w:val="•"/>
      <w:lvlJc w:val="left"/>
      <w:pPr>
        <w:ind w:left="8336" w:hanging="881"/>
      </w:pPr>
      <w:rPr>
        <w:rFonts w:hint="default"/>
        <w:lang w:val="en-US" w:eastAsia="en-US" w:bidi="en-US"/>
      </w:rPr>
    </w:lvl>
  </w:abstractNum>
  <w:abstractNum w:abstractNumId="32" w15:restartNumberingAfterBreak="0">
    <w:nsid w:val="76BF5526"/>
    <w:multiLevelType w:val="multilevel"/>
    <w:tmpl w:val="A1A01A00"/>
    <w:lvl w:ilvl="0">
      <w:start w:val="5"/>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numFmt w:val="bullet"/>
      <w:lvlText w:val=""/>
      <w:lvlJc w:val="left"/>
      <w:pPr>
        <w:ind w:left="831" w:hanging="356"/>
      </w:pPr>
      <w:rPr>
        <w:rFonts w:ascii="Symbol" w:eastAsia="Symbol" w:hAnsi="Symbol" w:cs="Symbol" w:hint="default"/>
        <w:w w:val="100"/>
        <w:sz w:val="22"/>
        <w:szCs w:val="22"/>
        <w:lang w:val="en-US" w:eastAsia="en-US" w:bidi="en-US"/>
      </w:rPr>
    </w:lvl>
    <w:lvl w:ilvl="3">
      <w:numFmt w:val="bullet"/>
      <w:lvlText w:val="•"/>
      <w:lvlJc w:val="left"/>
      <w:pPr>
        <w:ind w:left="3679" w:hanging="356"/>
      </w:pPr>
      <w:rPr>
        <w:rFonts w:hint="default"/>
        <w:lang w:val="en-US" w:eastAsia="en-US" w:bidi="en-US"/>
      </w:rPr>
    </w:lvl>
    <w:lvl w:ilvl="4">
      <w:numFmt w:val="bullet"/>
      <w:lvlText w:val="•"/>
      <w:lvlJc w:val="left"/>
      <w:pPr>
        <w:ind w:left="4626" w:hanging="356"/>
      </w:pPr>
      <w:rPr>
        <w:rFonts w:hint="default"/>
        <w:lang w:val="en-US" w:eastAsia="en-US" w:bidi="en-US"/>
      </w:rPr>
    </w:lvl>
    <w:lvl w:ilvl="5">
      <w:numFmt w:val="bullet"/>
      <w:lvlText w:val="•"/>
      <w:lvlJc w:val="left"/>
      <w:pPr>
        <w:ind w:left="5573" w:hanging="356"/>
      </w:pPr>
      <w:rPr>
        <w:rFonts w:hint="default"/>
        <w:lang w:val="en-US" w:eastAsia="en-US" w:bidi="en-US"/>
      </w:rPr>
    </w:lvl>
    <w:lvl w:ilvl="6">
      <w:numFmt w:val="bullet"/>
      <w:lvlText w:val="•"/>
      <w:lvlJc w:val="left"/>
      <w:pPr>
        <w:ind w:left="6519" w:hanging="356"/>
      </w:pPr>
      <w:rPr>
        <w:rFonts w:hint="default"/>
        <w:lang w:val="en-US" w:eastAsia="en-US" w:bidi="en-US"/>
      </w:rPr>
    </w:lvl>
    <w:lvl w:ilvl="7">
      <w:numFmt w:val="bullet"/>
      <w:lvlText w:val="•"/>
      <w:lvlJc w:val="left"/>
      <w:pPr>
        <w:ind w:left="7466" w:hanging="356"/>
      </w:pPr>
      <w:rPr>
        <w:rFonts w:hint="default"/>
        <w:lang w:val="en-US" w:eastAsia="en-US" w:bidi="en-US"/>
      </w:rPr>
    </w:lvl>
    <w:lvl w:ilvl="8">
      <w:numFmt w:val="bullet"/>
      <w:lvlText w:val="•"/>
      <w:lvlJc w:val="left"/>
      <w:pPr>
        <w:ind w:left="8413" w:hanging="356"/>
      </w:pPr>
      <w:rPr>
        <w:rFonts w:hint="default"/>
        <w:lang w:val="en-US" w:eastAsia="en-US" w:bidi="en-US"/>
      </w:rPr>
    </w:lvl>
  </w:abstractNum>
  <w:abstractNum w:abstractNumId="33" w15:restartNumberingAfterBreak="0">
    <w:nsid w:val="79812391"/>
    <w:multiLevelType w:val="multilevel"/>
    <w:tmpl w:val="546419AE"/>
    <w:lvl w:ilvl="0">
      <w:start w:val="2"/>
      <w:numFmt w:val="decimal"/>
      <w:lvlText w:val="%1"/>
      <w:lvlJc w:val="left"/>
      <w:pPr>
        <w:ind w:left="838" w:hanging="720"/>
      </w:pPr>
      <w:rPr>
        <w:rFonts w:hint="default"/>
        <w:lang w:val="en-US" w:eastAsia="en-US" w:bidi="en-US"/>
      </w:rPr>
    </w:lvl>
    <w:lvl w:ilvl="1">
      <w:start w:val="1"/>
      <w:numFmt w:val="decimal"/>
      <w:lvlText w:val="%1.%2."/>
      <w:lvlJc w:val="left"/>
      <w:pPr>
        <w:ind w:left="838" w:hanging="720"/>
      </w:pPr>
      <w:rPr>
        <w:rFonts w:ascii="Times New Roman" w:eastAsia="Times New Roman" w:hAnsi="Times New Roman" w:cs="Times New Roman" w:hint="default"/>
        <w:b/>
        <w:bCs/>
        <w:w w:val="100"/>
        <w:sz w:val="22"/>
        <w:szCs w:val="22"/>
        <w:lang w:val="en-US" w:eastAsia="en-US" w:bidi="en-US"/>
      </w:rPr>
    </w:lvl>
    <w:lvl w:ilvl="2">
      <w:start w:val="1"/>
      <w:numFmt w:val="decimal"/>
      <w:lvlText w:val="%1.%2.%3."/>
      <w:lvlJc w:val="left"/>
      <w:pPr>
        <w:ind w:left="838" w:hanging="720"/>
      </w:pPr>
      <w:rPr>
        <w:rFonts w:ascii="Times New Roman" w:eastAsia="Times New Roman" w:hAnsi="Times New Roman" w:cs="Times New Roman" w:hint="default"/>
        <w:b w:val="0"/>
        <w:bCs w:val="0"/>
        <w:color w:val="auto"/>
        <w:w w:val="100"/>
        <w:sz w:val="22"/>
        <w:szCs w:val="22"/>
        <w:lang w:val="en-US" w:eastAsia="en-US" w:bidi="en-US"/>
      </w:rPr>
    </w:lvl>
    <w:lvl w:ilvl="3">
      <w:numFmt w:val="bullet"/>
      <w:lvlText w:val="•"/>
      <w:lvlJc w:val="left"/>
      <w:pPr>
        <w:ind w:left="3679" w:hanging="720"/>
      </w:pPr>
      <w:rPr>
        <w:rFonts w:hint="default"/>
        <w:lang w:val="en-US" w:eastAsia="en-US" w:bidi="en-US"/>
      </w:rPr>
    </w:lvl>
    <w:lvl w:ilvl="4">
      <w:numFmt w:val="bullet"/>
      <w:lvlText w:val="•"/>
      <w:lvlJc w:val="left"/>
      <w:pPr>
        <w:ind w:left="4626" w:hanging="720"/>
      </w:pPr>
      <w:rPr>
        <w:rFonts w:hint="default"/>
        <w:lang w:val="en-US" w:eastAsia="en-US" w:bidi="en-US"/>
      </w:rPr>
    </w:lvl>
    <w:lvl w:ilvl="5">
      <w:numFmt w:val="bullet"/>
      <w:lvlText w:val="•"/>
      <w:lvlJc w:val="left"/>
      <w:pPr>
        <w:ind w:left="5573" w:hanging="720"/>
      </w:pPr>
      <w:rPr>
        <w:rFonts w:hint="default"/>
        <w:lang w:val="en-US" w:eastAsia="en-US" w:bidi="en-US"/>
      </w:rPr>
    </w:lvl>
    <w:lvl w:ilvl="6">
      <w:numFmt w:val="bullet"/>
      <w:lvlText w:val="•"/>
      <w:lvlJc w:val="left"/>
      <w:pPr>
        <w:ind w:left="6519" w:hanging="720"/>
      </w:pPr>
      <w:rPr>
        <w:rFonts w:hint="default"/>
        <w:lang w:val="en-US" w:eastAsia="en-US" w:bidi="en-US"/>
      </w:rPr>
    </w:lvl>
    <w:lvl w:ilvl="7">
      <w:numFmt w:val="bullet"/>
      <w:lvlText w:val="•"/>
      <w:lvlJc w:val="left"/>
      <w:pPr>
        <w:ind w:left="7466" w:hanging="720"/>
      </w:pPr>
      <w:rPr>
        <w:rFonts w:hint="default"/>
        <w:lang w:val="en-US" w:eastAsia="en-US" w:bidi="en-US"/>
      </w:rPr>
    </w:lvl>
    <w:lvl w:ilvl="8">
      <w:numFmt w:val="bullet"/>
      <w:lvlText w:val="•"/>
      <w:lvlJc w:val="left"/>
      <w:pPr>
        <w:ind w:left="8413" w:hanging="720"/>
      </w:pPr>
      <w:rPr>
        <w:rFonts w:hint="default"/>
        <w:lang w:val="en-US" w:eastAsia="en-US" w:bidi="en-US"/>
      </w:rPr>
    </w:lvl>
  </w:abstractNum>
  <w:abstractNum w:abstractNumId="34" w15:restartNumberingAfterBreak="0">
    <w:nsid w:val="79CF4C7B"/>
    <w:multiLevelType w:val="multilevel"/>
    <w:tmpl w:val="C13C9358"/>
    <w:lvl w:ilvl="0">
      <w:start w:val="2"/>
      <w:numFmt w:val="decimal"/>
      <w:lvlText w:val="%1"/>
      <w:lvlJc w:val="left"/>
      <w:pPr>
        <w:ind w:left="360" w:hanging="360"/>
      </w:pPr>
      <w:rPr>
        <w:rFonts w:hint="default"/>
      </w:rPr>
    </w:lvl>
    <w:lvl w:ilvl="1">
      <w:start w:val="2"/>
      <w:numFmt w:val="decimal"/>
      <w:lvlText w:val="%1.%2"/>
      <w:lvlJc w:val="left"/>
      <w:pPr>
        <w:ind w:left="1198" w:hanging="360"/>
      </w:pPr>
      <w:rPr>
        <w:rFonts w:hint="default"/>
      </w:rPr>
    </w:lvl>
    <w:lvl w:ilvl="2">
      <w:start w:val="1"/>
      <w:numFmt w:val="decimal"/>
      <w:lvlText w:val="%1.%2.%3"/>
      <w:lvlJc w:val="left"/>
      <w:pPr>
        <w:ind w:left="2396" w:hanging="720"/>
      </w:pPr>
      <w:rPr>
        <w:rFonts w:hint="default"/>
      </w:rPr>
    </w:lvl>
    <w:lvl w:ilvl="3">
      <w:start w:val="1"/>
      <w:numFmt w:val="decimal"/>
      <w:lvlText w:val="%1.%2.%3.%4"/>
      <w:lvlJc w:val="left"/>
      <w:pPr>
        <w:ind w:left="3234" w:hanging="720"/>
      </w:pPr>
      <w:rPr>
        <w:rFonts w:hint="default"/>
      </w:rPr>
    </w:lvl>
    <w:lvl w:ilvl="4">
      <w:start w:val="1"/>
      <w:numFmt w:val="decimal"/>
      <w:lvlText w:val="%1.%2.%3.%4.%5"/>
      <w:lvlJc w:val="left"/>
      <w:pPr>
        <w:ind w:left="4432" w:hanging="1080"/>
      </w:pPr>
      <w:rPr>
        <w:rFonts w:hint="default"/>
      </w:rPr>
    </w:lvl>
    <w:lvl w:ilvl="5">
      <w:start w:val="1"/>
      <w:numFmt w:val="decimal"/>
      <w:lvlText w:val="%1.%2.%3.%4.%5.%6"/>
      <w:lvlJc w:val="left"/>
      <w:pPr>
        <w:ind w:left="5270" w:hanging="1080"/>
      </w:pPr>
      <w:rPr>
        <w:rFonts w:hint="default"/>
      </w:rPr>
    </w:lvl>
    <w:lvl w:ilvl="6">
      <w:start w:val="1"/>
      <w:numFmt w:val="decimal"/>
      <w:lvlText w:val="%1.%2.%3.%4.%5.%6.%7"/>
      <w:lvlJc w:val="left"/>
      <w:pPr>
        <w:ind w:left="6468" w:hanging="1440"/>
      </w:pPr>
      <w:rPr>
        <w:rFonts w:hint="default"/>
      </w:rPr>
    </w:lvl>
    <w:lvl w:ilvl="7">
      <w:start w:val="1"/>
      <w:numFmt w:val="decimal"/>
      <w:lvlText w:val="%1.%2.%3.%4.%5.%6.%7.%8"/>
      <w:lvlJc w:val="left"/>
      <w:pPr>
        <w:ind w:left="7306" w:hanging="1440"/>
      </w:pPr>
      <w:rPr>
        <w:rFonts w:hint="default"/>
      </w:rPr>
    </w:lvl>
    <w:lvl w:ilvl="8">
      <w:start w:val="1"/>
      <w:numFmt w:val="decimal"/>
      <w:lvlText w:val="%1.%2.%3.%4.%5.%6.%7.%8.%9"/>
      <w:lvlJc w:val="left"/>
      <w:pPr>
        <w:ind w:left="8144" w:hanging="1440"/>
      </w:pPr>
      <w:rPr>
        <w:rFonts w:hint="default"/>
      </w:rPr>
    </w:lvl>
  </w:abstractNum>
  <w:abstractNum w:abstractNumId="35" w15:restartNumberingAfterBreak="0">
    <w:nsid w:val="7BA656F6"/>
    <w:multiLevelType w:val="hybridMultilevel"/>
    <w:tmpl w:val="EB4A028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num w:numId="1">
    <w:abstractNumId w:val="23"/>
  </w:num>
  <w:num w:numId="2">
    <w:abstractNumId w:val="32"/>
  </w:num>
  <w:num w:numId="3">
    <w:abstractNumId w:val="30"/>
  </w:num>
  <w:num w:numId="4">
    <w:abstractNumId w:val="3"/>
  </w:num>
  <w:num w:numId="5">
    <w:abstractNumId w:val="11"/>
  </w:num>
  <w:num w:numId="6">
    <w:abstractNumId w:val="25"/>
  </w:num>
  <w:num w:numId="7">
    <w:abstractNumId w:val="1"/>
  </w:num>
  <w:num w:numId="8">
    <w:abstractNumId w:val="31"/>
  </w:num>
  <w:num w:numId="9">
    <w:abstractNumId w:val="19"/>
  </w:num>
  <w:num w:numId="10">
    <w:abstractNumId w:val="29"/>
  </w:num>
  <w:num w:numId="11">
    <w:abstractNumId w:val="2"/>
  </w:num>
  <w:num w:numId="12">
    <w:abstractNumId w:val="34"/>
  </w:num>
  <w:num w:numId="13">
    <w:abstractNumId w:val="10"/>
  </w:num>
  <w:num w:numId="14">
    <w:abstractNumId w:val="20"/>
  </w:num>
  <w:num w:numId="15">
    <w:abstractNumId w:val="17"/>
  </w:num>
  <w:num w:numId="16">
    <w:abstractNumId w:val="28"/>
  </w:num>
  <w:num w:numId="17">
    <w:abstractNumId w:val="13"/>
  </w:num>
  <w:num w:numId="18">
    <w:abstractNumId w:val="35"/>
  </w:num>
  <w:num w:numId="19">
    <w:abstractNumId w:val="5"/>
  </w:num>
  <w:num w:numId="20">
    <w:abstractNumId w:val="15"/>
  </w:num>
  <w:num w:numId="21">
    <w:abstractNumId w:val="26"/>
  </w:num>
  <w:num w:numId="22">
    <w:abstractNumId w:val="4"/>
  </w:num>
  <w:num w:numId="23">
    <w:abstractNumId w:val="12"/>
  </w:num>
  <w:num w:numId="24">
    <w:abstractNumId w:val="0"/>
  </w:num>
  <w:num w:numId="25">
    <w:abstractNumId w:val="33"/>
  </w:num>
  <w:num w:numId="26">
    <w:abstractNumId w:val="7"/>
  </w:num>
  <w:num w:numId="27">
    <w:abstractNumId w:val="14"/>
  </w:num>
  <w:num w:numId="28">
    <w:abstractNumId w:val="27"/>
  </w:num>
  <w:num w:numId="29">
    <w:abstractNumId w:val="9"/>
  </w:num>
  <w:num w:numId="30">
    <w:abstractNumId w:val="16"/>
  </w:num>
  <w:num w:numId="31">
    <w:abstractNumId w:val="6"/>
  </w:num>
  <w:num w:numId="32">
    <w:abstractNumId w:val="24"/>
  </w:num>
  <w:num w:numId="33">
    <w:abstractNumId w:val="21"/>
  </w:num>
  <w:num w:numId="34">
    <w:abstractNumId w:val="8"/>
  </w:num>
  <w:num w:numId="35">
    <w:abstractNumId w:val="18"/>
  </w:num>
  <w:num w:numId="3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characterSpacingControl w:val="doNotCompress"/>
  <w:hdrShapeDefaults>
    <o:shapedefaults v:ext="edit" spidmax="2050">
      <o:colormru v:ext="edit" colors="#33a6df,#00cdf0,#0096f0,#0096c8"/>
    </o:shapedefaults>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sse0awe0vsz2e0at8xtwr2tw92ex0xwera&quot;&gt;My EndNote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B86AC0"/>
    <w:rsid w:val="00003EE4"/>
    <w:rsid w:val="00004226"/>
    <w:rsid w:val="00012317"/>
    <w:rsid w:val="00012EED"/>
    <w:rsid w:val="000330AB"/>
    <w:rsid w:val="00035351"/>
    <w:rsid w:val="000414FC"/>
    <w:rsid w:val="000416E1"/>
    <w:rsid w:val="000430CD"/>
    <w:rsid w:val="00043F6A"/>
    <w:rsid w:val="0004599C"/>
    <w:rsid w:val="00046153"/>
    <w:rsid w:val="0005053E"/>
    <w:rsid w:val="00051D31"/>
    <w:rsid w:val="0006460F"/>
    <w:rsid w:val="00066215"/>
    <w:rsid w:val="00067BE6"/>
    <w:rsid w:val="00070B4F"/>
    <w:rsid w:val="00073B2B"/>
    <w:rsid w:val="00080D09"/>
    <w:rsid w:val="00081A78"/>
    <w:rsid w:val="00085B67"/>
    <w:rsid w:val="00091751"/>
    <w:rsid w:val="00092F30"/>
    <w:rsid w:val="000A0771"/>
    <w:rsid w:val="000A544F"/>
    <w:rsid w:val="000A69B2"/>
    <w:rsid w:val="000A7DFD"/>
    <w:rsid w:val="000B6030"/>
    <w:rsid w:val="000B61B9"/>
    <w:rsid w:val="000C4561"/>
    <w:rsid w:val="000C62F2"/>
    <w:rsid w:val="000C72AE"/>
    <w:rsid w:val="000D24A9"/>
    <w:rsid w:val="000D4182"/>
    <w:rsid w:val="000E17BD"/>
    <w:rsid w:val="000E2B16"/>
    <w:rsid w:val="000E4EC7"/>
    <w:rsid w:val="000F44E9"/>
    <w:rsid w:val="000F4D84"/>
    <w:rsid w:val="000F7163"/>
    <w:rsid w:val="000F792A"/>
    <w:rsid w:val="001009C0"/>
    <w:rsid w:val="00111A42"/>
    <w:rsid w:val="00111CA3"/>
    <w:rsid w:val="001244B8"/>
    <w:rsid w:val="00135618"/>
    <w:rsid w:val="001465AD"/>
    <w:rsid w:val="00155377"/>
    <w:rsid w:val="00155668"/>
    <w:rsid w:val="00163B5D"/>
    <w:rsid w:val="0016657B"/>
    <w:rsid w:val="0017570B"/>
    <w:rsid w:val="00181664"/>
    <w:rsid w:val="00197AB1"/>
    <w:rsid w:val="001A1FFE"/>
    <w:rsid w:val="001B09BE"/>
    <w:rsid w:val="001B13B8"/>
    <w:rsid w:val="001C510F"/>
    <w:rsid w:val="001D4969"/>
    <w:rsid w:val="001E5B42"/>
    <w:rsid w:val="001F1F44"/>
    <w:rsid w:val="001F6C5F"/>
    <w:rsid w:val="00200DC1"/>
    <w:rsid w:val="00202E38"/>
    <w:rsid w:val="0020452C"/>
    <w:rsid w:val="00207D5C"/>
    <w:rsid w:val="002112FA"/>
    <w:rsid w:val="0021413D"/>
    <w:rsid w:val="00214636"/>
    <w:rsid w:val="00222D5A"/>
    <w:rsid w:val="00224CF1"/>
    <w:rsid w:val="00225946"/>
    <w:rsid w:val="0022768A"/>
    <w:rsid w:val="00243A6F"/>
    <w:rsid w:val="00252229"/>
    <w:rsid w:val="002637E3"/>
    <w:rsid w:val="0027685D"/>
    <w:rsid w:val="00276DA1"/>
    <w:rsid w:val="00277F75"/>
    <w:rsid w:val="00280430"/>
    <w:rsid w:val="00281D8F"/>
    <w:rsid w:val="002A350C"/>
    <w:rsid w:val="002B10B3"/>
    <w:rsid w:val="002B2962"/>
    <w:rsid w:val="002C1953"/>
    <w:rsid w:val="002C2DDD"/>
    <w:rsid w:val="002C5EAE"/>
    <w:rsid w:val="002E1729"/>
    <w:rsid w:val="002E593A"/>
    <w:rsid w:val="002F09E5"/>
    <w:rsid w:val="002F2018"/>
    <w:rsid w:val="002F3A4C"/>
    <w:rsid w:val="002F49D7"/>
    <w:rsid w:val="002F4D84"/>
    <w:rsid w:val="003019B0"/>
    <w:rsid w:val="00306134"/>
    <w:rsid w:val="00307F0B"/>
    <w:rsid w:val="00314D96"/>
    <w:rsid w:val="00325129"/>
    <w:rsid w:val="003252F6"/>
    <w:rsid w:val="0034589C"/>
    <w:rsid w:val="00357AB9"/>
    <w:rsid w:val="003615C0"/>
    <w:rsid w:val="00361FF7"/>
    <w:rsid w:val="003621F8"/>
    <w:rsid w:val="0037138C"/>
    <w:rsid w:val="0037375B"/>
    <w:rsid w:val="00377A2D"/>
    <w:rsid w:val="00394C51"/>
    <w:rsid w:val="00396D31"/>
    <w:rsid w:val="00397F57"/>
    <w:rsid w:val="003A1E04"/>
    <w:rsid w:val="003B1D42"/>
    <w:rsid w:val="003B24CB"/>
    <w:rsid w:val="003B2983"/>
    <w:rsid w:val="003B3795"/>
    <w:rsid w:val="003B607B"/>
    <w:rsid w:val="003B73D1"/>
    <w:rsid w:val="003C0291"/>
    <w:rsid w:val="003C5832"/>
    <w:rsid w:val="003D132F"/>
    <w:rsid w:val="003D6653"/>
    <w:rsid w:val="003E183E"/>
    <w:rsid w:val="003E26F3"/>
    <w:rsid w:val="003E48F3"/>
    <w:rsid w:val="003E5862"/>
    <w:rsid w:val="003E5D91"/>
    <w:rsid w:val="003F041A"/>
    <w:rsid w:val="003F0B91"/>
    <w:rsid w:val="003F2B85"/>
    <w:rsid w:val="00407B81"/>
    <w:rsid w:val="004104EA"/>
    <w:rsid w:val="004223BE"/>
    <w:rsid w:val="0043516A"/>
    <w:rsid w:val="00454D2C"/>
    <w:rsid w:val="00456025"/>
    <w:rsid w:val="0046009A"/>
    <w:rsid w:val="00476348"/>
    <w:rsid w:val="00480C6E"/>
    <w:rsid w:val="004825EC"/>
    <w:rsid w:val="00485C24"/>
    <w:rsid w:val="00490A02"/>
    <w:rsid w:val="004914D8"/>
    <w:rsid w:val="004A0CF4"/>
    <w:rsid w:val="004A1F4A"/>
    <w:rsid w:val="004A62AC"/>
    <w:rsid w:val="004A7828"/>
    <w:rsid w:val="004B2100"/>
    <w:rsid w:val="004B2EEC"/>
    <w:rsid w:val="004B3C83"/>
    <w:rsid w:val="004B4F80"/>
    <w:rsid w:val="004B53B9"/>
    <w:rsid w:val="004B6336"/>
    <w:rsid w:val="004C092D"/>
    <w:rsid w:val="004C1542"/>
    <w:rsid w:val="004C3541"/>
    <w:rsid w:val="004C5630"/>
    <w:rsid w:val="004D2F03"/>
    <w:rsid w:val="004D36A5"/>
    <w:rsid w:val="004D45EF"/>
    <w:rsid w:val="004E3ABC"/>
    <w:rsid w:val="004E5A5E"/>
    <w:rsid w:val="004E7D08"/>
    <w:rsid w:val="005072C0"/>
    <w:rsid w:val="00512736"/>
    <w:rsid w:val="00513C19"/>
    <w:rsid w:val="00513FFC"/>
    <w:rsid w:val="00517715"/>
    <w:rsid w:val="00540C57"/>
    <w:rsid w:val="005423EC"/>
    <w:rsid w:val="00552124"/>
    <w:rsid w:val="005578CE"/>
    <w:rsid w:val="00557C1C"/>
    <w:rsid w:val="005613D4"/>
    <w:rsid w:val="00564E71"/>
    <w:rsid w:val="00575C44"/>
    <w:rsid w:val="00576B7E"/>
    <w:rsid w:val="005875F4"/>
    <w:rsid w:val="005925C6"/>
    <w:rsid w:val="00596DA9"/>
    <w:rsid w:val="005A3C1A"/>
    <w:rsid w:val="005A4F45"/>
    <w:rsid w:val="005A5C41"/>
    <w:rsid w:val="005B3AB9"/>
    <w:rsid w:val="005B7606"/>
    <w:rsid w:val="005C030C"/>
    <w:rsid w:val="005C71F2"/>
    <w:rsid w:val="005C7C7C"/>
    <w:rsid w:val="005D0DA8"/>
    <w:rsid w:val="005D346B"/>
    <w:rsid w:val="005D3DDB"/>
    <w:rsid w:val="005D4682"/>
    <w:rsid w:val="005D52C5"/>
    <w:rsid w:val="005D698D"/>
    <w:rsid w:val="005E19B3"/>
    <w:rsid w:val="005F188D"/>
    <w:rsid w:val="005F28A4"/>
    <w:rsid w:val="005F49CB"/>
    <w:rsid w:val="005F4EDE"/>
    <w:rsid w:val="00603139"/>
    <w:rsid w:val="00606DE6"/>
    <w:rsid w:val="00610728"/>
    <w:rsid w:val="00610F46"/>
    <w:rsid w:val="00622197"/>
    <w:rsid w:val="00622BEF"/>
    <w:rsid w:val="00630472"/>
    <w:rsid w:val="006322E8"/>
    <w:rsid w:val="0063686B"/>
    <w:rsid w:val="006378EE"/>
    <w:rsid w:val="00642220"/>
    <w:rsid w:val="00653707"/>
    <w:rsid w:val="00666038"/>
    <w:rsid w:val="00667565"/>
    <w:rsid w:val="00674581"/>
    <w:rsid w:val="00685FA9"/>
    <w:rsid w:val="00690617"/>
    <w:rsid w:val="00693864"/>
    <w:rsid w:val="006956D7"/>
    <w:rsid w:val="006A0D13"/>
    <w:rsid w:val="006A423C"/>
    <w:rsid w:val="006B0B37"/>
    <w:rsid w:val="006C5B29"/>
    <w:rsid w:val="006D6D37"/>
    <w:rsid w:val="006D7F3B"/>
    <w:rsid w:val="006E09F1"/>
    <w:rsid w:val="006E19CB"/>
    <w:rsid w:val="006E2485"/>
    <w:rsid w:val="006E4F10"/>
    <w:rsid w:val="006F1014"/>
    <w:rsid w:val="006F7093"/>
    <w:rsid w:val="007035B8"/>
    <w:rsid w:val="00707181"/>
    <w:rsid w:val="00707FAF"/>
    <w:rsid w:val="00724962"/>
    <w:rsid w:val="007257B2"/>
    <w:rsid w:val="007369EF"/>
    <w:rsid w:val="00751B44"/>
    <w:rsid w:val="00751FEE"/>
    <w:rsid w:val="00754F38"/>
    <w:rsid w:val="00757416"/>
    <w:rsid w:val="00761629"/>
    <w:rsid w:val="0076705B"/>
    <w:rsid w:val="0076729E"/>
    <w:rsid w:val="00776500"/>
    <w:rsid w:val="00782328"/>
    <w:rsid w:val="007901DB"/>
    <w:rsid w:val="007A125B"/>
    <w:rsid w:val="007B5F5E"/>
    <w:rsid w:val="007C212B"/>
    <w:rsid w:val="007C5F0F"/>
    <w:rsid w:val="007D1C5C"/>
    <w:rsid w:val="007D586C"/>
    <w:rsid w:val="007D7A25"/>
    <w:rsid w:val="007E0C98"/>
    <w:rsid w:val="007E1A08"/>
    <w:rsid w:val="007E4024"/>
    <w:rsid w:val="007E6F94"/>
    <w:rsid w:val="007F3EC5"/>
    <w:rsid w:val="007F4CDB"/>
    <w:rsid w:val="007F61C7"/>
    <w:rsid w:val="007F7261"/>
    <w:rsid w:val="008004F7"/>
    <w:rsid w:val="00802999"/>
    <w:rsid w:val="00806C9A"/>
    <w:rsid w:val="00814900"/>
    <w:rsid w:val="00816A19"/>
    <w:rsid w:val="0082591E"/>
    <w:rsid w:val="008337B1"/>
    <w:rsid w:val="0083526B"/>
    <w:rsid w:val="00843355"/>
    <w:rsid w:val="00851352"/>
    <w:rsid w:val="0085606E"/>
    <w:rsid w:val="00861DF0"/>
    <w:rsid w:val="00862C65"/>
    <w:rsid w:val="00870CE5"/>
    <w:rsid w:val="00873492"/>
    <w:rsid w:val="008810FE"/>
    <w:rsid w:val="00885244"/>
    <w:rsid w:val="00887018"/>
    <w:rsid w:val="008922F1"/>
    <w:rsid w:val="0089461D"/>
    <w:rsid w:val="008969E7"/>
    <w:rsid w:val="008A211A"/>
    <w:rsid w:val="008A33AE"/>
    <w:rsid w:val="008A4A21"/>
    <w:rsid w:val="008B3A86"/>
    <w:rsid w:val="008B7965"/>
    <w:rsid w:val="008C0D06"/>
    <w:rsid w:val="008C1CD0"/>
    <w:rsid w:val="008C3AE8"/>
    <w:rsid w:val="008C481C"/>
    <w:rsid w:val="008C50FF"/>
    <w:rsid w:val="008C5B91"/>
    <w:rsid w:val="008C6310"/>
    <w:rsid w:val="008D22E9"/>
    <w:rsid w:val="008D662B"/>
    <w:rsid w:val="008D7EA3"/>
    <w:rsid w:val="008E31BE"/>
    <w:rsid w:val="008E3D63"/>
    <w:rsid w:val="008F28E0"/>
    <w:rsid w:val="008F63DF"/>
    <w:rsid w:val="008F6F8A"/>
    <w:rsid w:val="008F767B"/>
    <w:rsid w:val="00901B9B"/>
    <w:rsid w:val="00902B2A"/>
    <w:rsid w:val="009116CC"/>
    <w:rsid w:val="00914776"/>
    <w:rsid w:val="00915C46"/>
    <w:rsid w:val="00916544"/>
    <w:rsid w:val="00921E73"/>
    <w:rsid w:val="00927AC8"/>
    <w:rsid w:val="00934499"/>
    <w:rsid w:val="00950C12"/>
    <w:rsid w:val="00951D76"/>
    <w:rsid w:val="00952AFC"/>
    <w:rsid w:val="00954ABB"/>
    <w:rsid w:val="009564E1"/>
    <w:rsid w:val="009608E3"/>
    <w:rsid w:val="009625F6"/>
    <w:rsid w:val="00964789"/>
    <w:rsid w:val="00967F64"/>
    <w:rsid w:val="009728B5"/>
    <w:rsid w:val="0098590F"/>
    <w:rsid w:val="00987E4F"/>
    <w:rsid w:val="009A0E04"/>
    <w:rsid w:val="009A2B7D"/>
    <w:rsid w:val="009B73FB"/>
    <w:rsid w:val="009B7978"/>
    <w:rsid w:val="009C3E30"/>
    <w:rsid w:val="009C5DBF"/>
    <w:rsid w:val="009C5DE9"/>
    <w:rsid w:val="009C7090"/>
    <w:rsid w:val="009D13C4"/>
    <w:rsid w:val="009D1C87"/>
    <w:rsid w:val="009E0859"/>
    <w:rsid w:val="009E12D2"/>
    <w:rsid w:val="009F0976"/>
    <w:rsid w:val="00A01B16"/>
    <w:rsid w:val="00A03610"/>
    <w:rsid w:val="00A05978"/>
    <w:rsid w:val="00A11111"/>
    <w:rsid w:val="00A17193"/>
    <w:rsid w:val="00A2053A"/>
    <w:rsid w:val="00A20AC3"/>
    <w:rsid w:val="00A23DF8"/>
    <w:rsid w:val="00A25F23"/>
    <w:rsid w:val="00A41BB9"/>
    <w:rsid w:val="00A43178"/>
    <w:rsid w:val="00A45344"/>
    <w:rsid w:val="00A51320"/>
    <w:rsid w:val="00A66257"/>
    <w:rsid w:val="00A70039"/>
    <w:rsid w:val="00A72ADF"/>
    <w:rsid w:val="00A72F5E"/>
    <w:rsid w:val="00A75910"/>
    <w:rsid w:val="00A76730"/>
    <w:rsid w:val="00A815D8"/>
    <w:rsid w:val="00A87697"/>
    <w:rsid w:val="00A92393"/>
    <w:rsid w:val="00A93320"/>
    <w:rsid w:val="00AA2262"/>
    <w:rsid w:val="00AA32A5"/>
    <w:rsid w:val="00AA60C8"/>
    <w:rsid w:val="00AB3018"/>
    <w:rsid w:val="00AC2E80"/>
    <w:rsid w:val="00AC3C3F"/>
    <w:rsid w:val="00AC649E"/>
    <w:rsid w:val="00AD7025"/>
    <w:rsid w:val="00AE0BE9"/>
    <w:rsid w:val="00AE0D34"/>
    <w:rsid w:val="00AE3ADB"/>
    <w:rsid w:val="00AE410D"/>
    <w:rsid w:val="00AF3A28"/>
    <w:rsid w:val="00AF6CD2"/>
    <w:rsid w:val="00AF7B3E"/>
    <w:rsid w:val="00B000D3"/>
    <w:rsid w:val="00B10D71"/>
    <w:rsid w:val="00B141DF"/>
    <w:rsid w:val="00B21367"/>
    <w:rsid w:val="00B25469"/>
    <w:rsid w:val="00B30C57"/>
    <w:rsid w:val="00B37CD6"/>
    <w:rsid w:val="00B7023C"/>
    <w:rsid w:val="00B71F58"/>
    <w:rsid w:val="00B72B3E"/>
    <w:rsid w:val="00B737FC"/>
    <w:rsid w:val="00B83841"/>
    <w:rsid w:val="00B843BA"/>
    <w:rsid w:val="00B84ECA"/>
    <w:rsid w:val="00B86AC0"/>
    <w:rsid w:val="00B93284"/>
    <w:rsid w:val="00BB49C3"/>
    <w:rsid w:val="00BB5910"/>
    <w:rsid w:val="00BC703C"/>
    <w:rsid w:val="00BC70CC"/>
    <w:rsid w:val="00BE0CC1"/>
    <w:rsid w:val="00BE3415"/>
    <w:rsid w:val="00BE35D7"/>
    <w:rsid w:val="00BE5521"/>
    <w:rsid w:val="00BF1672"/>
    <w:rsid w:val="00BF1FB5"/>
    <w:rsid w:val="00BF24AF"/>
    <w:rsid w:val="00C02966"/>
    <w:rsid w:val="00C051AC"/>
    <w:rsid w:val="00C12428"/>
    <w:rsid w:val="00C129A6"/>
    <w:rsid w:val="00C1526C"/>
    <w:rsid w:val="00C15CA2"/>
    <w:rsid w:val="00C16A95"/>
    <w:rsid w:val="00C30A82"/>
    <w:rsid w:val="00C330E4"/>
    <w:rsid w:val="00C33C6D"/>
    <w:rsid w:val="00C37A70"/>
    <w:rsid w:val="00C40D2B"/>
    <w:rsid w:val="00C446F9"/>
    <w:rsid w:val="00C44FC3"/>
    <w:rsid w:val="00C46331"/>
    <w:rsid w:val="00C469E7"/>
    <w:rsid w:val="00C55AB6"/>
    <w:rsid w:val="00C57F14"/>
    <w:rsid w:val="00C60B69"/>
    <w:rsid w:val="00C61C95"/>
    <w:rsid w:val="00C65107"/>
    <w:rsid w:val="00C67CEA"/>
    <w:rsid w:val="00C74157"/>
    <w:rsid w:val="00C75998"/>
    <w:rsid w:val="00C8024F"/>
    <w:rsid w:val="00C96E20"/>
    <w:rsid w:val="00C9797F"/>
    <w:rsid w:val="00CA0375"/>
    <w:rsid w:val="00CA7048"/>
    <w:rsid w:val="00CB1CD2"/>
    <w:rsid w:val="00CB71FC"/>
    <w:rsid w:val="00CC5A92"/>
    <w:rsid w:val="00CD7770"/>
    <w:rsid w:val="00CE386A"/>
    <w:rsid w:val="00CF51C4"/>
    <w:rsid w:val="00D01D02"/>
    <w:rsid w:val="00D03988"/>
    <w:rsid w:val="00D174F2"/>
    <w:rsid w:val="00D2466A"/>
    <w:rsid w:val="00D50493"/>
    <w:rsid w:val="00D52678"/>
    <w:rsid w:val="00D52B37"/>
    <w:rsid w:val="00D5639A"/>
    <w:rsid w:val="00D65004"/>
    <w:rsid w:val="00D6719A"/>
    <w:rsid w:val="00D67E74"/>
    <w:rsid w:val="00D718B2"/>
    <w:rsid w:val="00D738C3"/>
    <w:rsid w:val="00D83913"/>
    <w:rsid w:val="00D83CDA"/>
    <w:rsid w:val="00D84AD9"/>
    <w:rsid w:val="00D914C2"/>
    <w:rsid w:val="00D93A84"/>
    <w:rsid w:val="00D9554E"/>
    <w:rsid w:val="00D95C25"/>
    <w:rsid w:val="00DB3FE0"/>
    <w:rsid w:val="00DC3EA8"/>
    <w:rsid w:val="00DD2529"/>
    <w:rsid w:val="00DD58CE"/>
    <w:rsid w:val="00DD6E7F"/>
    <w:rsid w:val="00DE5B9C"/>
    <w:rsid w:val="00DE63B2"/>
    <w:rsid w:val="00DF0079"/>
    <w:rsid w:val="00DF36BE"/>
    <w:rsid w:val="00E03617"/>
    <w:rsid w:val="00E10993"/>
    <w:rsid w:val="00E13FED"/>
    <w:rsid w:val="00E20413"/>
    <w:rsid w:val="00E2382A"/>
    <w:rsid w:val="00E2545D"/>
    <w:rsid w:val="00E259A4"/>
    <w:rsid w:val="00E2719B"/>
    <w:rsid w:val="00E35000"/>
    <w:rsid w:val="00E3786C"/>
    <w:rsid w:val="00E4097D"/>
    <w:rsid w:val="00E51807"/>
    <w:rsid w:val="00E53CA2"/>
    <w:rsid w:val="00E57BA6"/>
    <w:rsid w:val="00E7034A"/>
    <w:rsid w:val="00E72A63"/>
    <w:rsid w:val="00E74B16"/>
    <w:rsid w:val="00E75268"/>
    <w:rsid w:val="00E86C10"/>
    <w:rsid w:val="00E91BCE"/>
    <w:rsid w:val="00E93306"/>
    <w:rsid w:val="00E93892"/>
    <w:rsid w:val="00E94386"/>
    <w:rsid w:val="00E96A25"/>
    <w:rsid w:val="00EA4A4A"/>
    <w:rsid w:val="00EA5CC6"/>
    <w:rsid w:val="00EA6AA7"/>
    <w:rsid w:val="00EB1779"/>
    <w:rsid w:val="00EB2002"/>
    <w:rsid w:val="00EB5F51"/>
    <w:rsid w:val="00EC0290"/>
    <w:rsid w:val="00EC0E6A"/>
    <w:rsid w:val="00EC3E17"/>
    <w:rsid w:val="00EE0F50"/>
    <w:rsid w:val="00EF5F5C"/>
    <w:rsid w:val="00EF70E8"/>
    <w:rsid w:val="00EF7920"/>
    <w:rsid w:val="00F00A36"/>
    <w:rsid w:val="00F04965"/>
    <w:rsid w:val="00F10FF9"/>
    <w:rsid w:val="00F113D4"/>
    <w:rsid w:val="00F1429B"/>
    <w:rsid w:val="00F14EEA"/>
    <w:rsid w:val="00F16B14"/>
    <w:rsid w:val="00F21A36"/>
    <w:rsid w:val="00F251EA"/>
    <w:rsid w:val="00F316FF"/>
    <w:rsid w:val="00F33706"/>
    <w:rsid w:val="00F35C4E"/>
    <w:rsid w:val="00F40C17"/>
    <w:rsid w:val="00F44219"/>
    <w:rsid w:val="00F446C3"/>
    <w:rsid w:val="00F54604"/>
    <w:rsid w:val="00F67830"/>
    <w:rsid w:val="00F73ED3"/>
    <w:rsid w:val="00F84FAF"/>
    <w:rsid w:val="00F91B87"/>
    <w:rsid w:val="00F96712"/>
    <w:rsid w:val="00FA0B3F"/>
    <w:rsid w:val="00FA10C7"/>
    <w:rsid w:val="00FA2FAC"/>
    <w:rsid w:val="00FB7212"/>
    <w:rsid w:val="00FB7FC3"/>
    <w:rsid w:val="00FD10DD"/>
    <w:rsid w:val="00FD2207"/>
    <w:rsid w:val="00FD3BA6"/>
    <w:rsid w:val="00FE201B"/>
    <w:rsid w:val="00FE29AD"/>
    <w:rsid w:val="00FE3CCE"/>
    <w:rsid w:val="00FF1BD8"/>
    <w:rsid w:val="00FF6AC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33a6df,#00cdf0,#0096f0,#0096c8"/>
    </o:shapedefaults>
    <o:shapelayout v:ext="edit">
      <o:idmap v:ext="edit" data="1"/>
    </o:shapelayout>
  </w:shapeDefaults>
  <w:decimalSymbol w:val="."/>
  <w:listSeparator w:val=","/>
  <w14:docId w14:val="0668E115"/>
  <w15:docId w15:val="{47B56D2C-DC8A-4ABF-AE5D-1B09F8DFE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uiPriority w:val="9"/>
    <w:qFormat/>
    <w:pPr>
      <w:spacing w:before="90"/>
      <w:ind w:left="478"/>
      <w:outlineLvl w:val="0"/>
    </w:pPr>
    <w:rPr>
      <w:b/>
      <w:bCs/>
      <w:sz w:val="24"/>
      <w:szCs w:val="24"/>
    </w:rPr>
  </w:style>
  <w:style w:type="paragraph" w:styleId="Heading2">
    <w:name w:val="heading 2"/>
    <w:basedOn w:val="Normal"/>
    <w:uiPriority w:val="1"/>
    <w:qFormat/>
    <w:pPr>
      <w:ind w:left="838" w:hanging="720"/>
      <w:outlineLvl w:val="1"/>
    </w:pPr>
    <w:rPr>
      <w:b/>
      <w:bCs/>
    </w:rPr>
  </w:style>
  <w:style w:type="paragraph" w:styleId="Heading3">
    <w:name w:val="heading 3"/>
    <w:basedOn w:val="Normal"/>
    <w:next w:val="Normal"/>
    <w:link w:val="Heading3Char"/>
    <w:uiPriority w:val="9"/>
    <w:unhideWhenUsed/>
    <w:qFormat/>
    <w:rsid w:val="00CC5A9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313"/>
      <w:ind w:left="1218" w:hanging="879"/>
    </w:pPr>
  </w:style>
  <w:style w:type="paragraph" w:styleId="TOC2">
    <w:name w:val="toc 2"/>
    <w:basedOn w:val="Normal"/>
    <w:uiPriority w:val="1"/>
    <w:qFormat/>
    <w:pPr>
      <w:spacing w:before="313"/>
      <w:ind w:left="1438" w:hanging="880"/>
    </w:pPr>
  </w:style>
  <w:style w:type="paragraph" w:styleId="BodyText">
    <w:name w:val="Body Text"/>
    <w:basedOn w:val="Normal"/>
    <w:link w:val="BodyTextChar"/>
    <w:uiPriority w:val="1"/>
    <w:qFormat/>
  </w:style>
  <w:style w:type="paragraph" w:styleId="ListParagraph">
    <w:name w:val="List Paragraph"/>
    <w:basedOn w:val="Normal"/>
    <w:uiPriority w:val="1"/>
    <w:qFormat/>
    <w:pPr>
      <w:ind w:left="838" w:hanging="720"/>
    </w:pPr>
  </w:style>
  <w:style w:type="paragraph" w:customStyle="1" w:styleId="TableParagraph">
    <w:name w:val="Table Paragraph"/>
    <w:basedOn w:val="Normal"/>
    <w:uiPriority w:val="1"/>
    <w:qFormat/>
    <w:pPr>
      <w:spacing w:before="1"/>
      <w:ind w:left="107"/>
    </w:pPr>
  </w:style>
  <w:style w:type="paragraph" w:styleId="Header">
    <w:name w:val="header"/>
    <w:basedOn w:val="Normal"/>
    <w:link w:val="HeaderChar"/>
    <w:uiPriority w:val="99"/>
    <w:unhideWhenUsed/>
    <w:rsid w:val="00E53CA2"/>
    <w:pPr>
      <w:tabs>
        <w:tab w:val="center" w:pos="4680"/>
        <w:tab w:val="right" w:pos="9360"/>
      </w:tabs>
    </w:pPr>
  </w:style>
  <w:style w:type="character" w:customStyle="1" w:styleId="HeaderChar">
    <w:name w:val="Header Char"/>
    <w:basedOn w:val="DefaultParagraphFont"/>
    <w:link w:val="Header"/>
    <w:uiPriority w:val="99"/>
    <w:rsid w:val="00E53CA2"/>
    <w:rPr>
      <w:rFonts w:ascii="Times New Roman" w:eastAsia="Times New Roman" w:hAnsi="Times New Roman" w:cs="Times New Roman"/>
      <w:lang w:bidi="en-US"/>
    </w:rPr>
  </w:style>
  <w:style w:type="paragraph" w:styleId="Footer">
    <w:name w:val="footer"/>
    <w:basedOn w:val="Normal"/>
    <w:link w:val="FooterChar"/>
    <w:uiPriority w:val="99"/>
    <w:unhideWhenUsed/>
    <w:rsid w:val="00E53CA2"/>
    <w:pPr>
      <w:tabs>
        <w:tab w:val="center" w:pos="4680"/>
        <w:tab w:val="right" w:pos="9360"/>
      </w:tabs>
    </w:pPr>
  </w:style>
  <w:style w:type="character" w:customStyle="1" w:styleId="FooterChar">
    <w:name w:val="Footer Char"/>
    <w:basedOn w:val="DefaultParagraphFont"/>
    <w:link w:val="Footer"/>
    <w:uiPriority w:val="99"/>
    <w:rsid w:val="00E53CA2"/>
    <w:rPr>
      <w:rFonts w:ascii="Times New Roman" w:eastAsia="Times New Roman" w:hAnsi="Times New Roman" w:cs="Times New Roman"/>
      <w:lang w:bidi="en-US"/>
    </w:rPr>
  </w:style>
  <w:style w:type="character" w:customStyle="1" w:styleId="Heading3Char">
    <w:name w:val="Heading 3 Char"/>
    <w:basedOn w:val="DefaultParagraphFont"/>
    <w:link w:val="Heading3"/>
    <w:uiPriority w:val="9"/>
    <w:rsid w:val="00CC5A92"/>
    <w:rPr>
      <w:rFonts w:asciiTheme="majorHAnsi" w:eastAsiaTheme="majorEastAsia" w:hAnsiTheme="majorHAnsi" w:cstheme="majorBidi"/>
      <w:color w:val="243F60" w:themeColor="accent1" w:themeShade="7F"/>
      <w:sz w:val="24"/>
      <w:szCs w:val="24"/>
      <w:lang w:bidi="en-US"/>
    </w:rPr>
  </w:style>
  <w:style w:type="character" w:styleId="Hyperlink">
    <w:name w:val="Hyperlink"/>
    <w:basedOn w:val="DefaultParagraphFont"/>
    <w:uiPriority w:val="99"/>
    <w:unhideWhenUsed/>
    <w:rsid w:val="00914776"/>
    <w:rPr>
      <w:color w:val="0000FF" w:themeColor="hyperlink"/>
      <w:u w:val="single"/>
    </w:rPr>
  </w:style>
  <w:style w:type="character" w:styleId="FollowedHyperlink">
    <w:name w:val="FollowedHyperlink"/>
    <w:basedOn w:val="DefaultParagraphFont"/>
    <w:uiPriority w:val="99"/>
    <w:semiHidden/>
    <w:unhideWhenUsed/>
    <w:rsid w:val="00914776"/>
    <w:rPr>
      <w:color w:val="800080" w:themeColor="followedHyperlink"/>
      <w:u w:val="single"/>
    </w:rPr>
  </w:style>
  <w:style w:type="character" w:styleId="PlaceholderText">
    <w:name w:val="Placeholder Text"/>
    <w:basedOn w:val="DefaultParagraphFont"/>
    <w:uiPriority w:val="99"/>
    <w:semiHidden/>
    <w:rsid w:val="00DB3FE0"/>
    <w:rPr>
      <w:color w:val="808080"/>
    </w:rPr>
  </w:style>
  <w:style w:type="paragraph" w:customStyle="1" w:styleId="EndNoteBibliographyTitle">
    <w:name w:val="EndNote Bibliography Title"/>
    <w:basedOn w:val="Normal"/>
    <w:link w:val="EndNoteBibliographyTitleChar"/>
    <w:rsid w:val="00CB71FC"/>
    <w:pPr>
      <w:jc w:val="center"/>
    </w:pPr>
    <w:rPr>
      <w:noProof/>
    </w:rPr>
  </w:style>
  <w:style w:type="character" w:customStyle="1" w:styleId="BodyTextChar">
    <w:name w:val="Body Text Char"/>
    <w:basedOn w:val="DefaultParagraphFont"/>
    <w:link w:val="BodyText"/>
    <w:uiPriority w:val="1"/>
    <w:rsid w:val="00CB71FC"/>
    <w:rPr>
      <w:rFonts w:ascii="Times New Roman" w:eastAsia="Times New Roman" w:hAnsi="Times New Roman" w:cs="Times New Roman"/>
      <w:lang w:bidi="en-US"/>
    </w:rPr>
  </w:style>
  <w:style w:type="character" w:customStyle="1" w:styleId="EndNoteBibliographyTitleChar">
    <w:name w:val="EndNote Bibliography Title Char"/>
    <w:basedOn w:val="BodyTextChar"/>
    <w:link w:val="EndNoteBibliographyTitle"/>
    <w:rsid w:val="00CB71FC"/>
    <w:rPr>
      <w:rFonts w:ascii="Times New Roman" w:eastAsia="Times New Roman" w:hAnsi="Times New Roman" w:cs="Times New Roman"/>
      <w:noProof/>
      <w:lang w:bidi="en-US"/>
    </w:rPr>
  </w:style>
  <w:style w:type="paragraph" w:customStyle="1" w:styleId="EndNoteBibliography">
    <w:name w:val="EndNote Bibliography"/>
    <w:basedOn w:val="Normal"/>
    <w:link w:val="EndNoteBibliographyChar"/>
    <w:rsid w:val="00CB71FC"/>
    <w:rPr>
      <w:noProof/>
    </w:rPr>
  </w:style>
  <w:style w:type="character" w:customStyle="1" w:styleId="EndNoteBibliographyChar">
    <w:name w:val="EndNote Bibliography Char"/>
    <w:basedOn w:val="BodyTextChar"/>
    <w:link w:val="EndNoteBibliography"/>
    <w:rsid w:val="00CB71FC"/>
    <w:rPr>
      <w:rFonts w:ascii="Times New Roman" w:eastAsia="Times New Roman" w:hAnsi="Times New Roman" w:cs="Times New Roman"/>
      <w:noProof/>
      <w:lang w:bidi="en-US"/>
    </w:rPr>
  </w:style>
  <w:style w:type="paragraph" w:styleId="NoSpacing">
    <w:name w:val="No Spacing"/>
    <w:uiPriority w:val="1"/>
    <w:qFormat/>
    <w:rsid w:val="005F188D"/>
    <w:rPr>
      <w:rFonts w:ascii="Times New Roman" w:eastAsia="Times New Roman" w:hAnsi="Times New Roman" w:cs="Times New Roman"/>
      <w:lang w:bidi="en-US"/>
    </w:rPr>
  </w:style>
  <w:style w:type="character" w:customStyle="1" w:styleId="1">
    <w:name w:val="אזכור לא מזוהה1"/>
    <w:basedOn w:val="DefaultParagraphFont"/>
    <w:uiPriority w:val="99"/>
    <w:semiHidden/>
    <w:unhideWhenUsed/>
    <w:rsid w:val="005F188D"/>
    <w:rPr>
      <w:color w:val="605E5C"/>
      <w:shd w:val="clear" w:color="auto" w:fill="E1DFDD"/>
    </w:rPr>
  </w:style>
  <w:style w:type="table" w:customStyle="1" w:styleId="TableNormal1">
    <w:name w:val="Table Normal1"/>
    <w:uiPriority w:val="2"/>
    <w:semiHidden/>
    <w:unhideWhenUsed/>
    <w:qFormat/>
    <w:rsid w:val="002C5EAE"/>
    <w:tblPr>
      <w:tblInd w:w="0" w:type="dxa"/>
      <w:tblCellMar>
        <w:top w:w="0" w:type="dxa"/>
        <w:left w:w="0" w:type="dxa"/>
        <w:bottom w:w="0" w:type="dxa"/>
        <w:right w:w="0" w:type="dxa"/>
      </w:tblCellMar>
    </w:tblPr>
  </w:style>
  <w:style w:type="paragraph" w:styleId="Bibliography">
    <w:name w:val="Bibliography"/>
    <w:basedOn w:val="Normal"/>
    <w:next w:val="Normal"/>
    <w:uiPriority w:val="37"/>
    <w:semiHidden/>
    <w:unhideWhenUsed/>
    <w:rsid w:val="002C5EAE"/>
  </w:style>
  <w:style w:type="table" w:styleId="TableGrid">
    <w:name w:val="Table Grid"/>
    <w:basedOn w:val="TableNormal"/>
    <w:uiPriority w:val="39"/>
    <w:rsid w:val="00951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51D7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1">
    <w:name w:val="Grid Table 4 Accent 1"/>
    <w:basedOn w:val="TableNormal"/>
    <w:uiPriority w:val="49"/>
    <w:rsid w:val="00951D7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2">
    <w:name w:val="אזכור לא מזוהה2"/>
    <w:basedOn w:val="DefaultParagraphFont"/>
    <w:uiPriority w:val="99"/>
    <w:semiHidden/>
    <w:unhideWhenUsed/>
    <w:rsid w:val="00D52B37"/>
    <w:rPr>
      <w:color w:val="605E5C"/>
      <w:shd w:val="clear" w:color="auto" w:fill="E1DFDD"/>
    </w:rPr>
  </w:style>
  <w:style w:type="table" w:styleId="TableGridLight">
    <w:name w:val="Grid Table Light"/>
    <w:basedOn w:val="TableNormal"/>
    <w:uiPriority w:val="40"/>
    <w:rsid w:val="003621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1">
    <w:name w:val="List Table 3 Accent 1"/>
    <w:basedOn w:val="TableNormal"/>
    <w:uiPriority w:val="48"/>
    <w:rsid w:val="003621F8"/>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UnresolvedMention">
    <w:name w:val="Unresolved Mention"/>
    <w:basedOn w:val="DefaultParagraphFont"/>
    <w:uiPriority w:val="99"/>
    <w:semiHidden/>
    <w:unhideWhenUsed/>
    <w:rsid w:val="008029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9641484">
      <w:bodyDiv w:val="1"/>
      <w:marLeft w:val="0"/>
      <w:marRight w:val="0"/>
      <w:marTop w:val="0"/>
      <w:marBottom w:val="0"/>
      <w:divBdr>
        <w:top w:val="none" w:sz="0" w:space="0" w:color="auto"/>
        <w:left w:val="none" w:sz="0" w:space="0" w:color="auto"/>
        <w:bottom w:val="none" w:sz="0" w:space="0" w:color="auto"/>
        <w:right w:val="none" w:sz="0" w:space="0" w:color="auto"/>
      </w:divBdr>
      <w:divsChild>
        <w:div w:id="91936982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hyperlink" Target="https://hackernoon.com/rnn-or-recurrent-neural-network-for-noobs-a9afbb00e860" TargetMode="External"/><Relationship Id="rId34" Type="http://schemas.openxmlformats.org/officeDocument/2006/relationships/image" Target="media/image20.png"/><Relationship Id="rId42" Type="http://schemas.openxmlformats.org/officeDocument/2006/relationships/hyperlink" Target="https://arxiv.org/pdf/1511.06114.pdf" TargetMode="External"/><Relationship Id="rId47" Type="http://schemas.openxmlformats.org/officeDocument/2006/relationships/image" Target="media/image27.png"/><Relationship Id="rId50" Type="http://schemas.openxmlformats.org/officeDocument/2006/relationships/image" Target="media/image29.png"/><Relationship Id="rId55" Type="http://schemas.openxmlformats.org/officeDocument/2006/relationships/image" Target="media/image32.png"/><Relationship Id="rId63" Type="http://schemas.openxmlformats.org/officeDocument/2006/relationships/image" Target="media/image37.jpeg"/><Relationship Id="rId68" Type="http://schemas.openxmlformats.org/officeDocument/2006/relationships/image" Target="media/image42.png"/><Relationship Id="rId76" Type="http://schemas.openxmlformats.org/officeDocument/2006/relationships/image" Target="media/image50.png"/><Relationship Id="rId84" Type="http://schemas.openxmlformats.org/officeDocument/2006/relationships/image" Target="media/image58.png"/><Relationship Id="rId89" Type="http://schemas.openxmlformats.org/officeDocument/2006/relationships/image" Target="media/image63.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arxiv.org/pdf/1406.1078.pdf" TargetMode="Externa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18.jpeg"/><Relationship Id="rId37" Type="http://schemas.openxmlformats.org/officeDocument/2006/relationships/image" Target="media/image22.png"/><Relationship Id="rId40" Type="http://schemas.openxmlformats.org/officeDocument/2006/relationships/hyperlink" Target="https://arxiv.org/pdf/1511.06114.pdf" TargetMode="External"/><Relationship Id="rId45" Type="http://schemas.openxmlformats.org/officeDocument/2006/relationships/image" Target="media/image26.png"/><Relationship Id="rId53" Type="http://schemas.openxmlformats.org/officeDocument/2006/relationships/image" Target="media/image31.png"/><Relationship Id="rId58" Type="http://schemas.openxmlformats.org/officeDocument/2006/relationships/image" Target="media/image34.png"/><Relationship Id="rId66" Type="http://schemas.openxmlformats.org/officeDocument/2006/relationships/image" Target="media/image40.png"/><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hyperlink" Target="https://www.aclweb.org/anthology/D17-1151" TargetMode="External"/><Relationship Id="rId82" Type="http://schemas.openxmlformats.org/officeDocument/2006/relationships/image" Target="media/image56.png"/><Relationship Id="rId90" Type="http://schemas.openxmlformats.org/officeDocument/2006/relationships/image" Target="media/image64.png"/><Relationship Id="rId95" Type="http://schemas.openxmlformats.org/officeDocument/2006/relationships/image" Target="media/image69.png"/><Relationship Id="rId19" Type="http://schemas.openxmlformats.org/officeDocument/2006/relationships/hyperlink" Target="https://arxiv.org/pdf/1703.03091.pdf" TargetMode="Externa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5.png"/><Relationship Id="rId48" Type="http://schemas.openxmlformats.org/officeDocument/2006/relationships/image" Target="media/image28.png"/><Relationship Id="rId56" Type="http://schemas.openxmlformats.org/officeDocument/2006/relationships/image" Target="media/image33.pn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hyperlink" Target="https://www.aclweb.org/anthology/P02-1040.pdf" TargetMode="External"/><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arxiv.org/pdf/1703.03091.pdf" TargetMode="External"/><Relationship Id="rId33" Type="http://schemas.openxmlformats.org/officeDocument/2006/relationships/image" Target="media/image19.png"/><Relationship Id="rId38" Type="http://schemas.openxmlformats.org/officeDocument/2006/relationships/hyperlink" Target="https://arxiv.org/pdf/1511.06114.pdf" TargetMode="External"/><Relationship Id="rId46" Type="http://schemas.openxmlformats.org/officeDocument/2006/relationships/hyperlink" Target="http://download.tensorflow.org/paper/whitepaper2015.pdf" TargetMode="External"/><Relationship Id="rId59" Type="http://schemas.openxmlformats.org/officeDocument/2006/relationships/hyperlink" Target="https://aclweb.org/anthology/W17-4902" TargetMode="External"/><Relationship Id="rId67" Type="http://schemas.openxmlformats.org/officeDocument/2006/relationships/image" Target="media/image41.png"/><Relationship Id="rId20" Type="http://schemas.openxmlformats.org/officeDocument/2006/relationships/image" Target="media/image11.png"/><Relationship Id="rId41" Type="http://schemas.openxmlformats.org/officeDocument/2006/relationships/image" Target="media/image24.png"/><Relationship Id="rId54" Type="http://schemas.openxmlformats.org/officeDocument/2006/relationships/hyperlink" Target="https://www.aclweb.org/anthology/P02-1040.pdf" TargetMode="External"/><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s://arxiv.org/pdf/1703.03091.pdf" TargetMode="External"/><Relationship Id="rId28" Type="http://schemas.openxmlformats.org/officeDocument/2006/relationships/image" Target="media/image16.png"/><Relationship Id="rId36" Type="http://schemas.openxmlformats.org/officeDocument/2006/relationships/hyperlink" Target="https://arxiv.org/pdf/1409.2329.pdf" TargetMode="External"/><Relationship Id="rId49" Type="http://schemas.openxmlformats.org/officeDocument/2006/relationships/hyperlink" Target="https://www.aclweb.org/anthology/P02-1040.pdf" TargetMode="External"/><Relationship Id="rId57" Type="http://schemas.openxmlformats.org/officeDocument/2006/relationships/hyperlink" Target="https://royalsocietypublishing.org/doi/pdf/10.1098/rsos.171920" TargetMode="External"/><Relationship Id="rId10" Type="http://schemas.openxmlformats.org/officeDocument/2006/relationships/footer" Target="footer1.xml"/><Relationship Id="rId31" Type="http://schemas.openxmlformats.org/officeDocument/2006/relationships/hyperlink" Target="https://brenocon.com/blog/2013/10/tanh-is-a-rescaled-logistic-sigmoid-function/" TargetMode="External"/><Relationship Id="rId44" Type="http://schemas.openxmlformats.org/officeDocument/2006/relationships/hyperlink" Target="https://arxiv.org/pdf/1511.06114.pdf" TargetMode="External"/><Relationship Id="rId52" Type="http://schemas.openxmlformats.org/officeDocument/2006/relationships/image" Target="media/image30.png"/><Relationship Id="rId60" Type="http://schemas.openxmlformats.org/officeDocument/2006/relationships/image" Target="media/image35.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au94</b:Tag>
    <b:SourceType>Book</b:SourceType>
    <b:Guid>{AD5F02B1-69BC-4218-A440-7D092DD0D87B}</b:Guid>
    <b:Author>
      <b:Author>
        <b:NameList>
          <b:Person>
            <b:Last>Fausset</b:Last>
            <b:First>Lauren</b:First>
          </b:Person>
        </b:NameList>
      </b:Author>
    </b:Author>
    <b:Title>Fundamentals of Neural Network</b:Title>
    <b:Year>1994</b:Year>
    <b:RefOrder>8</b:RefOrder>
  </b:Source>
  <b:Source>
    <b:Tag>Hay1</b:Tag>
    <b:SourceType>Book</b:SourceType>
    <b:Guid>{BF457A24-D952-4DA3-9F4F-22BE2709DE1D}</b:Guid>
    <b:Author>
      <b:Author>
        <b:NameList>
          <b:Person>
            <b:Last>Haykin</b:Last>
            <b:First>Simon</b:First>
          </b:Person>
        </b:NameList>
      </b:Author>
    </b:Author>
    <b:Title>Neural Network and Learning Machines</b:Title>
    <b:Year>2008</b:Year>
    <b:Edition>3rd</b:Edition>
    <b:RefOrder>7</b:RefOrder>
  </b:Source>
  <b:Source>
    <b:Tag>Shi13</b:Tag>
    <b:SourceType>JournalArticle</b:SourceType>
    <b:Guid>{77E4A259-274D-414B-8238-AA17A5C55C9E}</b:Guid>
    <b:Title>FEATURE EXTRACTION USING MFCC</b:Title>
    <b:Year>2013</b:Year>
    <b:Author>
      <b:Author>
        <b:NameList>
          <b:Person>
            <b:Last>Gupta</b:Last>
            <b:First>Shikha</b:First>
          </b:Person>
          <b:Person>
            <b:Last>Jafar</b:Last>
            <b:First>Jafreezal</b:First>
          </b:Person>
          <b:Person>
            <b:Last>Fatimah</b:Last>
            <b:First>Ahmad</b:First>
          </b:Person>
        </b:NameList>
      </b:Author>
    </b:Author>
    <b:JournalName>Signal &amp; Image Processing : An International Journal (SIPIJ)</b:JournalName>
    <b:Pages>102-104</b:Pages>
    <b:Volume>4</b:Volume>
    <b:Issue>4</b:Issue>
    <b:RefOrder>6</b:RefOrder>
  </b:Source>
  <b:Source>
    <b:Tag>Pau39</b:Tag>
    <b:SourceType>JournalArticle</b:SourceType>
    <b:Guid>{3622E4FC-2B56-4739-B394-44675CDA13BC}</b:Guid>
    <b:Title>History of Lie Detection</b:Title>
    <b:Year>1939</b:Year>
    <b:Author>
      <b:Author>
        <b:NameList>
          <b:Person>
            <b:Last>Trovillo</b:Last>
            <b:First>Paul</b:First>
          </b:Person>
        </b:NameList>
      </b:Author>
    </b:Author>
    <b:JournalName>Journal of Criminal Law and Criminology</b:JournalName>
    <b:Pages>848-881</b:Pages>
    <b:RefOrder>1</b:RefOrder>
  </b:Source>
  <b:Source>
    <b:Tag>Nidhi14</b:Tag>
    <b:SourceType>JournalArticle</b:SourceType>
    <b:Guid>{489A049B-590B-4C93-B962-3D3584CB3E8F}</b:Guid>
    <b:Author>
      <b:Author>
        <b:NameList>
          <b:Person>
            <b:Last>Srivastava</b:Last>
            <b:First>Nidhi</b:First>
          </b:Person>
          <b:Person>
            <b:Last>Dubey</b:Last>
            <b:First>Sipi</b:First>
          </b:Person>
        </b:NameList>
      </b:Author>
    </b:Author>
    <b:Title>LIE DETECTION SYSTEM USING ARTIFICIAL NEURAL NETWORK</b:Title>
    <b:JournalName>Journal of Global Research in Computer Science</b:JournalName>
    <b:Year>2014</b:Year>
    <b:Pages>9-13</b:Pages>
    <b:RefOrder>3</b:RefOrder>
  </b:Source>
  <b:Source>
    <b:Tag>Fra17</b:Tag>
    <b:SourceType>ArticleInAPeriodical</b:SourceType>
    <b:Guid>{0515D2BF-8EA2-4A25-81D4-C0E838976D8E}</b:Guid>
    <b:Title>Voice Based Emotion Recognition with Convolutional Neural Networks for Companion Robots</b:Title>
    <b:Year>2017</b:Year>
    <b:Author>
      <b:Author>
        <b:NameList>
          <b:Person>
            <b:Last>Franti</b:Last>
            <b:First>Eduard</b:First>
          </b:Person>
          <b:Person>
            <b:Last>Ispas</b:Last>
            <b:First>Ioan</b:First>
          </b:Person>
          <b:Person>
            <b:Last>Dragomir</b:Last>
            <b:First>Voichita</b:First>
          </b:Person>
          <b:Person>
            <b:Last>Dascalut</b:Last>
            <b:First>Monica</b:First>
          </b:Person>
          <b:Person>
            <b:Last>Zoltan</b:Last>
            <b:First>Elteto</b:First>
          </b:Person>
          <b:Person>
            <b:Last>Stoica</b:Last>
            <b:First>Ioan</b:First>
          </b:Person>
        </b:NameList>
      </b:Author>
    </b:Author>
    <b:Pages>11-12</b:Pages>
    <b:PeriodicalTitle>The CNN designing and training</b:PeriodicalTitle>
    <b:RefOrder>10</b:RefOrder>
  </b:Source>
  <b:Source>
    <b:Tag>Rus17</b:Tag>
    <b:SourceType>JournalArticle</b:SourceType>
    <b:Guid>{507D948A-7C5D-4C86-AB69-47341118880A}</b:Guid>
    <b:Title>What’s the Most Accurate Lie Detector? It’s Not What You Think</b:Title>
    <b:Year>2017</b:Year>
    <b:Author>
      <b:Author>
        <b:NameList>
          <b:Person>
            <b:Last>Warner</b:Last>
            <b:First>Russ</b:First>
          </b:Person>
        </b:NameList>
      </b:Author>
    </b:Author>
    <b:InternetSiteTitle>HUFFPOST</b:InternetSiteTitle>
    <b:URL>https://www.huffingtonpost.com/russ-warner/whats-the-most-accurate-l_b_6822976.html</b:URL>
    <b:JournalName>Huufpost</b:JournalName>
    <b:RefOrder>2</b:RefOrder>
  </b:Source>
  <b:Source>
    <b:Tag>Ben</b:Tag>
    <b:SourceType>JournalArticle</b:SourceType>
    <b:Guid>{F392156D-D34C-4C5A-9E21-AA79DA3347D6}</b:Guid>
    <b:Title>Physics of Sound</b:Title>
    <b:ProductionCompany>The Method Behind The Music</b:ProductionCompany>
    <b:Author>
      <b:Author>
        <b:NameList>
          <b:Person>
            <b:Last>Hollis</b:Last>
            <b:First>Benjamin</b:First>
          </b:Person>
        </b:NameList>
      </b:Author>
    </b:Author>
    <b:Year>2004</b:Year>
    <b:JournalName>The Method Behind The Music</b:JournalName>
    <b:RefOrder>4</b:RefOrder>
  </b:Source>
  <b:Source>
    <b:Tag>Don15</b:Tag>
    <b:SourceType>JournalArticle</b:SourceType>
    <b:Guid>{8EBF03D7-66CF-4C18-8901-8F3B1C99F1BF}</b:Guid>
    <b:Author>
      <b:Author>
        <b:NameList>
          <b:Person>
            <b:Last>Krambeck</b:Last>
            <b:First>Donald</b:First>
          </b:Person>
        </b:NameList>
      </b:Author>
    </b:Author>
    <b:Title>An Introduction to Digital Signal Processing</b:Title>
    <b:Year>2015</b:Year>
    <b:URL>https://www.allaboutcircuits.com/technical-articles/an-introduction-to-digital-signal-processing/</b:URL>
    <b:JournalName>All About Circuits</b:JournalName>
    <b:RefOrder>5</b:RefOrder>
  </b:Source>
  <b:Source>
    <b:Tag>Dis17</b:Tag>
    <b:SourceType>JournalArticle</b:SourceType>
    <b:Guid>{56C8D84A-6D35-4619-B326-2B8E861655CE}</b:Guid>
    <b:Title>Architecture of Convolutional Neural Networks (CNNs) demystified</b:Title>
    <b:Year>2017</b:Year>
    <b:Author>
      <b:Author>
        <b:NameList>
          <b:Person>
            <b:Last>Gupta</b:Last>
            <b:First>Dishashree</b:First>
          </b:Person>
        </b:NameList>
      </b:Author>
    </b:Author>
    <b:URL>https://www.analyticsvidhya.com/blog/2017/06/architecture-of-convolutional-neural-networks-simplified-demystified/</b:URL>
    <b:JournalName>Analytics Vidhya</b:JournalName>
    <b:RefOrder>9</b:RefOrder>
  </b:Source>
</b:Sources>
</file>

<file path=customXml/itemProps1.xml><?xml version="1.0" encoding="utf-8"?>
<ds:datastoreItem xmlns:ds="http://schemas.openxmlformats.org/officeDocument/2006/customXml" ds:itemID="{A0C976AA-6AF3-4A97-B180-6EC4748D1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9</TotalTime>
  <Pages>42</Pages>
  <Words>10463</Words>
  <Characters>59641</Characters>
  <Application>Microsoft Office Word</Application>
  <DocSecurity>0</DocSecurity>
  <Lines>497</Lines>
  <Paragraphs>13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Intel Corporation</Company>
  <LinksUpToDate>false</LinksUpToDate>
  <CharactersWithSpaces>6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al zakai;May Steinfeld</dc:creator>
  <cp:keywords>CTPClassification=CTP_NT</cp:keywords>
  <cp:lastModifiedBy>דין גולן</cp:lastModifiedBy>
  <cp:revision>260</cp:revision>
  <dcterms:created xsi:type="dcterms:W3CDTF">2019-02-08T14:05:00Z</dcterms:created>
  <dcterms:modified xsi:type="dcterms:W3CDTF">2019-12-28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2-08T00:00:00Z</vt:filetime>
  </property>
  <property fmtid="{D5CDD505-2E9C-101B-9397-08002B2CF9AE}" pid="3" name="Creator">
    <vt:lpwstr>Microsoft® Word for Office 365</vt:lpwstr>
  </property>
  <property fmtid="{D5CDD505-2E9C-101B-9397-08002B2CF9AE}" pid="4" name="LastSaved">
    <vt:filetime>2019-02-08T00:00:00Z</vt:filetime>
  </property>
  <property fmtid="{D5CDD505-2E9C-101B-9397-08002B2CF9AE}" pid="5" name="TitusGUID">
    <vt:lpwstr>7eea1911-27c1-4394-a0ab-bfeaaf033ae1</vt:lpwstr>
  </property>
  <property fmtid="{D5CDD505-2E9C-101B-9397-08002B2CF9AE}" pid="6" name="CTP_TimeStamp">
    <vt:lpwstr>2019-12-26 10:26:08Z</vt:lpwstr>
  </property>
  <property fmtid="{D5CDD505-2E9C-101B-9397-08002B2CF9AE}" pid="7" name="CTP_BU">
    <vt:lpwstr>NA</vt:lpwstr>
  </property>
  <property fmtid="{D5CDD505-2E9C-101B-9397-08002B2CF9AE}" pid="8" name="CTP_IDSID">
    <vt:lpwstr>NA</vt:lpwstr>
  </property>
  <property fmtid="{D5CDD505-2E9C-101B-9397-08002B2CF9AE}" pid="9" name="CTP_WWID">
    <vt:lpwstr>NA</vt:lpwstr>
  </property>
  <property fmtid="{D5CDD505-2E9C-101B-9397-08002B2CF9AE}" pid="10" name="CTPClassification">
    <vt:lpwstr>CTP_NT</vt:lpwstr>
  </property>
</Properties>
</file>